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F0D8E" w:rsidRPr="008947FF" w:rsidRDefault="003F0D8E" w:rsidP="008A26EE">
      <w:pPr>
        <w:jc w:val="center"/>
      </w:pPr>
      <w:bookmarkStart w:id="0" w:name="_Hlk484198830"/>
      <w:r w:rsidRPr="008947FF">
        <w:rPr>
          <w:noProof/>
        </w:rPr>
        <w:drawing>
          <wp:inline distT="0" distB="0" distL="0" distR="0">
            <wp:extent cx="3188245" cy="781050"/>
            <wp:effectExtent l="0" t="0" r="0" b="0"/>
            <wp:docPr id="1" name="Picture 1" descr="Image result for logo unitec Hondu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nitec Hondur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13247" cy="787175"/>
                    </a:xfrm>
                    <a:prstGeom prst="rect">
                      <a:avLst/>
                    </a:prstGeom>
                    <a:noFill/>
                    <a:ln>
                      <a:noFill/>
                    </a:ln>
                  </pic:spPr>
                </pic:pic>
              </a:graphicData>
            </a:graphic>
          </wp:inline>
        </w:drawing>
      </w:r>
    </w:p>
    <w:p w:rsidR="008A26EE" w:rsidRPr="008947FF" w:rsidRDefault="008A26EE" w:rsidP="008A26EE">
      <w:pPr>
        <w:pStyle w:val="CoverPageandUnindexedTitles"/>
        <w:jc w:val="center"/>
      </w:pPr>
      <w:r w:rsidRPr="008947FF">
        <w:t>Universidad Tecnológica Centroamericana</w:t>
      </w:r>
    </w:p>
    <w:p w:rsidR="008A26EE" w:rsidRPr="008947FF" w:rsidRDefault="008A26EE" w:rsidP="008A26EE">
      <w:pPr>
        <w:pStyle w:val="CoverPageandUnindexedTitles"/>
        <w:jc w:val="center"/>
      </w:pPr>
      <w:r w:rsidRPr="008947FF">
        <w:t>Facultad de Ingeniería y Arquitectura</w:t>
      </w:r>
    </w:p>
    <w:p w:rsidR="008A26EE" w:rsidRPr="008947FF" w:rsidRDefault="008A26EE" w:rsidP="008A26EE">
      <w:pPr>
        <w:pStyle w:val="CoverPageandUnindexedTitles"/>
        <w:jc w:val="center"/>
      </w:pPr>
      <w:r w:rsidRPr="008947FF">
        <w:t>Proyecto de Graduación</w:t>
      </w:r>
    </w:p>
    <w:p w:rsidR="008A26EE" w:rsidRPr="008947FF" w:rsidRDefault="008A26EE" w:rsidP="008A26EE">
      <w:pPr>
        <w:pStyle w:val="CoverPageandUnindexedTitles"/>
        <w:jc w:val="center"/>
      </w:pPr>
    </w:p>
    <w:p w:rsidR="00F27138" w:rsidRDefault="00635B8F" w:rsidP="008A26EE">
      <w:pPr>
        <w:pStyle w:val="CoverPageandUnindexedTitles"/>
        <w:jc w:val="center"/>
      </w:pPr>
      <w:bookmarkStart w:id="1" w:name="_Hlk488288093"/>
      <w:proofErr w:type="spellStart"/>
      <w:r>
        <w:t>Unitec</w:t>
      </w:r>
      <w:proofErr w:type="spellEnd"/>
      <w:r w:rsidR="0074382D">
        <w:t xml:space="preserve"> </w:t>
      </w:r>
      <w:proofErr w:type="spellStart"/>
      <w:r w:rsidR="009F3F9F">
        <w:t>Tactics</w:t>
      </w:r>
      <w:proofErr w:type="spellEnd"/>
      <w:r w:rsidR="008A26EE" w:rsidRPr="00A81176">
        <w:t xml:space="preserve"> </w:t>
      </w:r>
      <w:proofErr w:type="spellStart"/>
      <w:r w:rsidR="008A26EE" w:rsidRPr="00A81176">
        <w:t>Engine</w:t>
      </w:r>
      <w:proofErr w:type="spellEnd"/>
      <w:r w:rsidR="00F27138">
        <w:t xml:space="preserve">: </w:t>
      </w:r>
    </w:p>
    <w:p w:rsidR="008A26EE" w:rsidRPr="00A81176" w:rsidRDefault="00F27138" w:rsidP="008A26EE">
      <w:pPr>
        <w:pStyle w:val="CoverPageandUnindexedTitles"/>
        <w:jc w:val="center"/>
      </w:pPr>
      <w:r>
        <w:t>Motor para video juegos de rol y estrategia</w:t>
      </w:r>
    </w:p>
    <w:bookmarkEnd w:id="1"/>
    <w:p w:rsidR="008A26EE" w:rsidRPr="008947FF" w:rsidRDefault="008A26EE" w:rsidP="008A26EE">
      <w:pPr>
        <w:jc w:val="center"/>
      </w:pPr>
    </w:p>
    <w:p w:rsidR="008A26EE" w:rsidRPr="008947FF" w:rsidRDefault="008A26EE" w:rsidP="008A26EE">
      <w:pPr>
        <w:pStyle w:val="CoverPageandUnindexedTitles"/>
        <w:jc w:val="center"/>
      </w:pPr>
      <w:r w:rsidRPr="008947FF">
        <w:t>Previo a la obtención del Titulo</w:t>
      </w:r>
    </w:p>
    <w:p w:rsidR="008A26EE" w:rsidRPr="008947FF" w:rsidRDefault="008A26EE" w:rsidP="008A26EE">
      <w:pPr>
        <w:pStyle w:val="CoverPageandUnindexedTitles"/>
        <w:jc w:val="center"/>
      </w:pPr>
      <w:r w:rsidRPr="008947FF">
        <w:t>Ingeniero en Sistemas Computacionales</w:t>
      </w:r>
    </w:p>
    <w:p w:rsidR="008A26EE" w:rsidRPr="008947FF" w:rsidRDefault="008A26EE" w:rsidP="008A26EE">
      <w:pPr>
        <w:jc w:val="center"/>
      </w:pPr>
    </w:p>
    <w:p w:rsidR="008A26EE" w:rsidRPr="008947FF" w:rsidRDefault="008A26EE" w:rsidP="008A26EE">
      <w:pPr>
        <w:pStyle w:val="CoverPageandUnindexedTitles"/>
        <w:jc w:val="center"/>
      </w:pPr>
      <w:r w:rsidRPr="008947FF">
        <w:t>Presentado por:</w:t>
      </w:r>
    </w:p>
    <w:p w:rsidR="008A26EE" w:rsidRPr="008947FF" w:rsidRDefault="008A26EE" w:rsidP="008A26EE">
      <w:pPr>
        <w:pStyle w:val="CoverPageandUnindexedTitles"/>
        <w:jc w:val="center"/>
      </w:pPr>
      <w:r w:rsidRPr="008947FF">
        <w:t>20641045 Miguel Chicas</w:t>
      </w:r>
    </w:p>
    <w:p w:rsidR="008A26EE" w:rsidRPr="008947FF" w:rsidRDefault="008A26EE" w:rsidP="008A26EE">
      <w:pPr>
        <w:pStyle w:val="CoverPageandUnindexedTitles"/>
        <w:jc w:val="center"/>
      </w:pPr>
    </w:p>
    <w:p w:rsidR="008A26EE" w:rsidRPr="008947FF" w:rsidRDefault="008A26EE" w:rsidP="008A26EE">
      <w:pPr>
        <w:pStyle w:val="CoverPageandUnindexedTitles"/>
        <w:jc w:val="center"/>
      </w:pPr>
      <w:r w:rsidRPr="008947FF">
        <w:t>Asesor:</w:t>
      </w:r>
    </w:p>
    <w:p w:rsidR="008A26EE" w:rsidRPr="008947FF" w:rsidRDefault="008A26EE" w:rsidP="008A26EE">
      <w:pPr>
        <w:pStyle w:val="CoverPageandUnindexedTitles"/>
        <w:jc w:val="center"/>
      </w:pPr>
      <w:r w:rsidRPr="008947FF">
        <w:t xml:space="preserve">Ing. Iván de Jesús </w:t>
      </w:r>
      <w:proofErr w:type="spellStart"/>
      <w:r w:rsidRPr="008947FF">
        <w:t>Déras</w:t>
      </w:r>
      <w:proofErr w:type="spellEnd"/>
    </w:p>
    <w:p w:rsidR="008A26EE" w:rsidRPr="008947FF" w:rsidRDefault="008A26EE" w:rsidP="008A26EE"/>
    <w:p w:rsidR="008A26EE" w:rsidRPr="008947FF" w:rsidRDefault="008A26EE" w:rsidP="008A26EE">
      <w:pPr>
        <w:pStyle w:val="CoverPageandUnindexedTitles"/>
        <w:jc w:val="center"/>
      </w:pPr>
      <w:r w:rsidRPr="008947FF">
        <w:t>Campus San Pedro Sula</w:t>
      </w:r>
    </w:p>
    <w:p w:rsidR="008A26EE" w:rsidRPr="008947FF" w:rsidRDefault="008A26EE" w:rsidP="008A26EE">
      <w:pPr>
        <w:pStyle w:val="CoverPageandUnindexedTitles"/>
        <w:jc w:val="center"/>
      </w:pPr>
      <w:r w:rsidRPr="008947FF">
        <w:lastRenderedPageBreak/>
        <w:t>Junio, 2017</w:t>
      </w:r>
    </w:p>
    <w:bookmarkEnd w:id="0"/>
    <w:p w:rsidR="008A26EE" w:rsidRPr="006E729C" w:rsidRDefault="004F5753" w:rsidP="009E27D3">
      <w:pPr>
        <w:pStyle w:val="CoverPageandUnindexedTitles"/>
        <w:rPr>
          <w:sz w:val="36"/>
        </w:rPr>
      </w:pPr>
      <w:r w:rsidRPr="006E729C">
        <w:rPr>
          <w:sz w:val="36"/>
        </w:rPr>
        <w:t>Autorización</w:t>
      </w:r>
    </w:p>
    <w:p w:rsidR="000958F1" w:rsidRPr="006E729C" w:rsidRDefault="000958F1" w:rsidP="009E27D3">
      <w:pPr>
        <w:spacing w:before="0" w:after="160" w:line="259" w:lineRule="auto"/>
        <w:rPr>
          <w:sz w:val="20"/>
        </w:rPr>
      </w:pPr>
      <w:r w:rsidRPr="006E729C">
        <w:rPr>
          <w:sz w:val="20"/>
        </w:rPr>
        <w:t>AUTORIZACIÓN DEL AUTOR(ES) PARA LA CONSULTA, LA REPRODUCCIÓN PARCIAL O TOTAL, Y</w:t>
      </w:r>
    </w:p>
    <w:p w:rsidR="000958F1" w:rsidRPr="006E729C" w:rsidRDefault="000958F1" w:rsidP="009E27D3">
      <w:pPr>
        <w:spacing w:before="0" w:after="160" w:line="259" w:lineRule="auto"/>
        <w:rPr>
          <w:sz w:val="20"/>
        </w:rPr>
      </w:pPr>
      <w:r w:rsidRPr="006E729C">
        <w:rPr>
          <w:sz w:val="20"/>
        </w:rPr>
        <w:t>PUBLICACIÓN ELECTRÓNICA DEL TEXTO COMPLETO DE TESIS DE GRADO.</w:t>
      </w:r>
    </w:p>
    <w:p w:rsidR="000958F1" w:rsidRPr="006E729C" w:rsidRDefault="000958F1" w:rsidP="009E27D3">
      <w:pPr>
        <w:spacing w:before="0" w:after="160" w:line="259" w:lineRule="auto"/>
        <w:rPr>
          <w:sz w:val="20"/>
        </w:rPr>
      </w:pPr>
      <w:r w:rsidRPr="006E729C">
        <w:rPr>
          <w:sz w:val="20"/>
        </w:rPr>
        <w:t>Señores</w:t>
      </w:r>
    </w:p>
    <w:p w:rsidR="000958F1" w:rsidRPr="006E729C" w:rsidRDefault="000958F1" w:rsidP="009E27D3">
      <w:pPr>
        <w:spacing w:before="0" w:after="160" w:line="259" w:lineRule="auto"/>
        <w:rPr>
          <w:sz w:val="20"/>
        </w:rPr>
      </w:pPr>
      <w:r w:rsidRPr="006E729C">
        <w:rPr>
          <w:sz w:val="20"/>
        </w:rPr>
        <w:t>CENTRO DE RECURSOS PARA EL APRENDIZAJE Y LA INVESTIGACION (CRAI)</w:t>
      </w:r>
    </w:p>
    <w:p w:rsidR="000958F1" w:rsidRPr="006E729C" w:rsidRDefault="000958F1" w:rsidP="009E27D3">
      <w:pPr>
        <w:spacing w:before="0" w:after="160" w:line="259" w:lineRule="auto"/>
        <w:rPr>
          <w:sz w:val="20"/>
        </w:rPr>
      </w:pPr>
      <w:r w:rsidRPr="006E729C">
        <w:rPr>
          <w:sz w:val="20"/>
        </w:rPr>
        <w:t>San Pedro Sula</w:t>
      </w:r>
    </w:p>
    <w:p w:rsidR="000958F1" w:rsidRPr="006E729C" w:rsidRDefault="000958F1" w:rsidP="009E27D3">
      <w:pPr>
        <w:spacing w:before="0" w:after="160" w:line="259" w:lineRule="auto"/>
        <w:rPr>
          <w:sz w:val="20"/>
        </w:rPr>
      </w:pPr>
      <w:r w:rsidRPr="006E729C">
        <w:rPr>
          <w:sz w:val="20"/>
        </w:rPr>
        <w:t>Estimados Señores:</w:t>
      </w:r>
    </w:p>
    <w:p w:rsidR="000958F1" w:rsidRPr="006E729C" w:rsidRDefault="000958F1" w:rsidP="009E27D3">
      <w:pPr>
        <w:spacing w:before="0" w:after="160" w:line="259" w:lineRule="auto"/>
        <w:rPr>
          <w:sz w:val="20"/>
        </w:rPr>
      </w:pPr>
      <w:r w:rsidRPr="006E729C">
        <w:rPr>
          <w:sz w:val="20"/>
        </w:rPr>
        <w:t>La presentación del documento de tesis forma parte de los requerimientos y procesos establecidos de</w:t>
      </w:r>
      <w:r w:rsidR="009E27D3" w:rsidRPr="006E729C">
        <w:rPr>
          <w:sz w:val="20"/>
        </w:rPr>
        <w:t xml:space="preserve"> </w:t>
      </w:r>
      <w:r w:rsidRPr="006E729C">
        <w:rPr>
          <w:sz w:val="20"/>
        </w:rPr>
        <w:t>graduación para alumnos de pregrado de UNITEC.</w:t>
      </w:r>
    </w:p>
    <w:p w:rsidR="000958F1" w:rsidRPr="006E729C" w:rsidRDefault="000958F1" w:rsidP="009E27D3">
      <w:pPr>
        <w:spacing w:before="0" w:after="160" w:line="259" w:lineRule="auto"/>
        <w:rPr>
          <w:sz w:val="20"/>
        </w:rPr>
      </w:pPr>
      <w:r w:rsidRPr="006E729C">
        <w:rPr>
          <w:sz w:val="20"/>
        </w:rPr>
        <w:t>Yo,</w:t>
      </w:r>
      <w:r w:rsidR="009E27D3" w:rsidRPr="006E729C">
        <w:rPr>
          <w:sz w:val="20"/>
        </w:rPr>
        <w:t xml:space="preserve"> </w:t>
      </w:r>
      <w:r w:rsidRPr="006E729C">
        <w:rPr>
          <w:sz w:val="20"/>
        </w:rPr>
        <w:t xml:space="preserve">Miguel </w:t>
      </w:r>
      <w:proofErr w:type="spellStart"/>
      <w:r w:rsidRPr="006E729C">
        <w:rPr>
          <w:sz w:val="20"/>
        </w:rPr>
        <w:t>Angel</w:t>
      </w:r>
      <w:proofErr w:type="spellEnd"/>
      <w:r w:rsidRPr="006E729C">
        <w:rPr>
          <w:sz w:val="20"/>
        </w:rPr>
        <w:t xml:space="preserve"> Chicas</w:t>
      </w:r>
      <w:r w:rsidR="009E27D3" w:rsidRPr="006E729C">
        <w:rPr>
          <w:sz w:val="20"/>
        </w:rPr>
        <w:t xml:space="preserve"> Amador</w:t>
      </w:r>
      <w:r w:rsidRPr="006E729C">
        <w:rPr>
          <w:sz w:val="20"/>
        </w:rPr>
        <w:t xml:space="preserve">, de San </w:t>
      </w:r>
      <w:r w:rsidR="009E27D3" w:rsidRPr="006E729C">
        <w:rPr>
          <w:sz w:val="20"/>
        </w:rPr>
        <w:t>Pedro Sula autor</w:t>
      </w:r>
      <w:r w:rsidRPr="006E729C">
        <w:rPr>
          <w:sz w:val="20"/>
        </w:rPr>
        <w:t xml:space="preserve"> del trabajo de grado titulado: </w:t>
      </w:r>
      <w:proofErr w:type="spellStart"/>
      <w:r w:rsidR="00635B8F">
        <w:rPr>
          <w:sz w:val="20"/>
        </w:rPr>
        <w:t>Unitec</w:t>
      </w:r>
      <w:proofErr w:type="spellEnd"/>
      <w:r w:rsidR="009E27D3" w:rsidRPr="006E729C">
        <w:rPr>
          <w:sz w:val="20"/>
        </w:rPr>
        <w:t xml:space="preserve"> </w:t>
      </w:r>
      <w:proofErr w:type="spellStart"/>
      <w:r w:rsidR="009E27D3" w:rsidRPr="006E729C">
        <w:rPr>
          <w:sz w:val="20"/>
        </w:rPr>
        <w:t>Tactics</w:t>
      </w:r>
      <w:proofErr w:type="spellEnd"/>
      <w:r w:rsidR="009E27D3" w:rsidRPr="006E729C">
        <w:rPr>
          <w:sz w:val="20"/>
        </w:rPr>
        <w:t xml:space="preserve"> </w:t>
      </w:r>
      <w:proofErr w:type="spellStart"/>
      <w:r w:rsidR="009E27D3" w:rsidRPr="006E729C">
        <w:rPr>
          <w:sz w:val="20"/>
        </w:rPr>
        <w:t>Engine</w:t>
      </w:r>
      <w:proofErr w:type="spellEnd"/>
      <w:r w:rsidR="009E27D3" w:rsidRPr="006E729C">
        <w:rPr>
          <w:sz w:val="20"/>
        </w:rPr>
        <w:t>: Motor para video juegos de rol y estrategia</w:t>
      </w:r>
      <w:r w:rsidRPr="006E729C">
        <w:rPr>
          <w:sz w:val="20"/>
        </w:rPr>
        <w:t xml:space="preserve">, presentado y aprobado en el año </w:t>
      </w:r>
      <w:r w:rsidR="009E27D3" w:rsidRPr="006E729C">
        <w:rPr>
          <w:sz w:val="20"/>
        </w:rPr>
        <w:t>2017</w:t>
      </w:r>
      <w:r w:rsidRPr="006E729C">
        <w:rPr>
          <w:sz w:val="20"/>
        </w:rPr>
        <w:t>, como requisito para optar al título de Profesional de</w:t>
      </w:r>
      <w:r w:rsidR="009E27D3" w:rsidRPr="006E729C">
        <w:rPr>
          <w:sz w:val="20"/>
        </w:rPr>
        <w:t xml:space="preserve"> Ingeniero</w:t>
      </w:r>
      <w:r w:rsidRPr="006E729C">
        <w:rPr>
          <w:sz w:val="20"/>
        </w:rPr>
        <w:t xml:space="preserve"> </w:t>
      </w:r>
      <w:r w:rsidR="009E27D3" w:rsidRPr="006E729C">
        <w:rPr>
          <w:sz w:val="20"/>
        </w:rPr>
        <w:t>en Sistemas Computacionales</w:t>
      </w:r>
      <w:r w:rsidRPr="006E729C">
        <w:rPr>
          <w:sz w:val="20"/>
        </w:rPr>
        <w:t>, autorizo a:</w:t>
      </w:r>
    </w:p>
    <w:p w:rsidR="000958F1" w:rsidRPr="006E729C" w:rsidRDefault="000958F1" w:rsidP="009E27D3">
      <w:pPr>
        <w:spacing w:before="0" w:after="160" w:line="259" w:lineRule="auto"/>
        <w:rPr>
          <w:sz w:val="20"/>
        </w:rPr>
      </w:pPr>
      <w:r w:rsidRPr="006E729C">
        <w:rPr>
          <w:sz w:val="20"/>
        </w:rPr>
        <w:t>Las Bibliotecas de los Centros de Recursos para el Aprendizaje y la Investigación (CRAI) de la Universidad</w:t>
      </w:r>
      <w:r w:rsidR="009E27D3" w:rsidRPr="006E729C">
        <w:rPr>
          <w:sz w:val="20"/>
        </w:rPr>
        <w:t xml:space="preserve"> </w:t>
      </w:r>
      <w:r w:rsidRPr="006E729C">
        <w:rPr>
          <w:sz w:val="20"/>
        </w:rPr>
        <w:t xml:space="preserve">Tecnológica Centroamericana (UNITEC), para </w:t>
      </w:r>
      <w:r w:rsidR="009E27D3" w:rsidRPr="006E729C">
        <w:rPr>
          <w:sz w:val="20"/>
        </w:rPr>
        <w:t>que,</w:t>
      </w:r>
      <w:r w:rsidRPr="006E729C">
        <w:rPr>
          <w:sz w:val="20"/>
        </w:rPr>
        <w:t xml:space="preserve"> con fines académicos, pueda libremente registrar, copiar</w:t>
      </w:r>
      <w:r w:rsidR="009E27D3" w:rsidRPr="006E729C">
        <w:rPr>
          <w:sz w:val="20"/>
        </w:rPr>
        <w:t xml:space="preserve"> </w:t>
      </w:r>
      <w:r w:rsidRPr="006E729C">
        <w:rPr>
          <w:sz w:val="20"/>
        </w:rPr>
        <w:t>y usar la información contenida en él, con fines educativos, investigativos o sociales de la siguiente manera:</w:t>
      </w:r>
    </w:p>
    <w:p w:rsidR="009E27D3" w:rsidRPr="006E729C" w:rsidRDefault="000958F1" w:rsidP="009E27D3">
      <w:pPr>
        <w:spacing w:before="0" w:after="160" w:line="259" w:lineRule="auto"/>
        <w:rPr>
          <w:sz w:val="20"/>
        </w:rPr>
      </w:pPr>
      <w:r w:rsidRPr="006E729C">
        <w:rPr>
          <w:sz w:val="20"/>
        </w:rPr>
        <w:t xml:space="preserve">Los usuarios puedan consultar el contenido de este trabajo de grado en </w:t>
      </w:r>
      <w:r w:rsidR="009E27D3" w:rsidRPr="006E729C">
        <w:rPr>
          <w:sz w:val="20"/>
        </w:rPr>
        <w:t>la sala</w:t>
      </w:r>
      <w:r w:rsidRPr="006E729C">
        <w:rPr>
          <w:sz w:val="20"/>
        </w:rPr>
        <w:t xml:space="preserve"> de estudio de la</w:t>
      </w:r>
      <w:r w:rsidR="009E27D3" w:rsidRPr="006E729C">
        <w:rPr>
          <w:sz w:val="20"/>
        </w:rPr>
        <w:t xml:space="preserve"> </w:t>
      </w:r>
      <w:r w:rsidRPr="006E729C">
        <w:rPr>
          <w:sz w:val="20"/>
        </w:rPr>
        <w:t>biblioteca y la página Web de la universidad.</w:t>
      </w:r>
      <w:r w:rsidR="009E27D3" w:rsidRPr="006E729C">
        <w:rPr>
          <w:sz w:val="20"/>
        </w:rPr>
        <w:t xml:space="preserve"> </w:t>
      </w:r>
    </w:p>
    <w:p w:rsidR="000958F1" w:rsidRPr="006E729C" w:rsidRDefault="000958F1" w:rsidP="009E27D3">
      <w:pPr>
        <w:spacing w:before="0" w:after="160" w:line="259" w:lineRule="auto"/>
        <w:rPr>
          <w:sz w:val="20"/>
        </w:rPr>
      </w:pPr>
      <w:r w:rsidRPr="006E729C">
        <w:rPr>
          <w:sz w:val="20"/>
        </w:rPr>
        <w:t>Permita la consulta y la reproducción, a los usuarios interesados en el contenido de este trabajo,</w:t>
      </w:r>
      <w:r w:rsidR="009E27D3" w:rsidRPr="006E729C">
        <w:rPr>
          <w:sz w:val="20"/>
        </w:rPr>
        <w:t xml:space="preserve"> </w:t>
      </w:r>
      <w:r w:rsidRPr="006E729C">
        <w:rPr>
          <w:sz w:val="20"/>
        </w:rPr>
        <w:t>para todos los usos que tengan finalidad académica, ya sea en formato CD o digital desde Internet, Intranet,</w:t>
      </w:r>
      <w:r w:rsidR="009E27D3" w:rsidRPr="006E729C">
        <w:rPr>
          <w:sz w:val="20"/>
        </w:rPr>
        <w:t xml:space="preserve"> </w:t>
      </w:r>
      <w:r w:rsidRPr="006E729C">
        <w:rPr>
          <w:sz w:val="20"/>
        </w:rPr>
        <w:t>etc., y en general para cualquier formato conocido o por conocer.</w:t>
      </w:r>
    </w:p>
    <w:p w:rsidR="000958F1" w:rsidRPr="006E729C" w:rsidRDefault="000958F1" w:rsidP="009E27D3">
      <w:pPr>
        <w:spacing w:before="0" w:after="160" w:line="259" w:lineRule="auto"/>
        <w:rPr>
          <w:sz w:val="20"/>
        </w:rPr>
      </w:pPr>
      <w:r w:rsidRPr="006E729C">
        <w:rPr>
          <w:sz w:val="20"/>
        </w:rPr>
        <w:t>De conformidad con lo establecido en el artículo 19 de la Ley de Derechos de Autor y de los Derechos</w:t>
      </w:r>
      <w:r w:rsidR="009E27D3" w:rsidRPr="006E729C">
        <w:rPr>
          <w:sz w:val="20"/>
        </w:rPr>
        <w:t xml:space="preserve"> </w:t>
      </w:r>
      <w:r w:rsidRPr="006E729C">
        <w:rPr>
          <w:sz w:val="20"/>
        </w:rPr>
        <w:t>Conexos; los cuales son irrenunciables, imprescriptibles, inembargables e inalienables.</w:t>
      </w:r>
      <w:r w:rsidR="009E27D3" w:rsidRPr="006E729C">
        <w:rPr>
          <w:sz w:val="20"/>
        </w:rPr>
        <w:t xml:space="preserve"> </w:t>
      </w:r>
      <w:r w:rsidRPr="006E729C">
        <w:rPr>
          <w:sz w:val="20"/>
        </w:rPr>
        <w:t>Es entendido que cualquier copia o reproducción del presente documento con fines de lucro no está</w:t>
      </w:r>
      <w:r w:rsidR="009E27D3" w:rsidRPr="006E729C">
        <w:rPr>
          <w:sz w:val="20"/>
        </w:rPr>
        <w:t xml:space="preserve"> </w:t>
      </w:r>
      <w:r w:rsidRPr="006E729C">
        <w:rPr>
          <w:sz w:val="20"/>
        </w:rPr>
        <w:t>permitida sin previa autorización por escrito de parte de los principales autores.</w:t>
      </w:r>
    </w:p>
    <w:p w:rsidR="000958F1" w:rsidRPr="006E729C" w:rsidRDefault="000958F1" w:rsidP="009E27D3">
      <w:pPr>
        <w:spacing w:before="0" w:after="160" w:line="259" w:lineRule="auto"/>
        <w:rPr>
          <w:sz w:val="20"/>
        </w:rPr>
      </w:pPr>
      <w:r w:rsidRPr="006E729C">
        <w:rPr>
          <w:sz w:val="20"/>
        </w:rPr>
        <w:t xml:space="preserve">En fe de lo cual, se suscribe la presente acta en la ciudad </w:t>
      </w:r>
      <w:r w:rsidR="006E729C" w:rsidRPr="006E729C">
        <w:rPr>
          <w:sz w:val="20"/>
        </w:rPr>
        <w:t>de</w:t>
      </w:r>
      <w:r w:rsidR="009E27D3" w:rsidRPr="006E729C">
        <w:rPr>
          <w:sz w:val="20"/>
        </w:rPr>
        <w:t xml:space="preserve"> San Pedro Sula </w:t>
      </w:r>
      <w:r w:rsidRPr="006E729C">
        <w:rPr>
          <w:sz w:val="20"/>
        </w:rPr>
        <w:t>a los</w:t>
      </w:r>
      <w:r w:rsidR="009E27D3" w:rsidRPr="006E729C">
        <w:rPr>
          <w:sz w:val="20"/>
        </w:rPr>
        <w:t xml:space="preserve"> </w:t>
      </w:r>
      <w:r w:rsidRPr="006E729C">
        <w:rPr>
          <w:sz w:val="20"/>
        </w:rPr>
        <w:t>[##] días del mes de [##########] de dos mil [#########]</w:t>
      </w:r>
    </w:p>
    <w:p w:rsidR="000958F1" w:rsidRPr="006E729C" w:rsidRDefault="000958F1" w:rsidP="009E27D3">
      <w:pPr>
        <w:spacing w:before="0" w:after="160" w:line="259" w:lineRule="auto"/>
        <w:rPr>
          <w:sz w:val="20"/>
        </w:rPr>
      </w:pPr>
      <w:r w:rsidRPr="006E729C">
        <w:rPr>
          <w:sz w:val="20"/>
        </w:rPr>
        <w:t>[Fecha de la defensa]</w:t>
      </w:r>
    </w:p>
    <w:p w:rsidR="009E27D3" w:rsidRPr="006E729C" w:rsidRDefault="009E27D3" w:rsidP="009E27D3">
      <w:pPr>
        <w:spacing w:before="0" w:after="160" w:line="259" w:lineRule="auto"/>
        <w:jc w:val="center"/>
        <w:rPr>
          <w:sz w:val="20"/>
          <w:u w:val="single"/>
        </w:rPr>
      </w:pPr>
      <w:r w:rsidRPr="006E729C">
        <w:rPr>
          <w:sz w:val="20"/>
          <w:u w:val="single"/>
        </w:rPr>
        <w:tab/>
      </w:r>
      <w:r w:rsidRPr="006E729C">
        <w:rPr>
          <w:sz w:val="20"/>
          <w:u w:val="single"/>
        </w:rPr>
        <w:tab/>
      </w:r>
      <w:r w:rsidRPr="006E729C">
        <w:rPr>
          <w:sz w:val="20"/>
          <w:u w:val="single"/>
        </w:rPr>
        <w:tab/>
      </w:r>
    </w:p>
    <w:p w:rsidR="009E27D3" w:rsidRPr="006E729C" w:rsidRDefault="009E27D3" w:rsidP="009E27D3">
      <w:pPr>
        <w:spacing w:before="0" w:after="160" w:line="259" w:lineRule="auto"/>
        <w:jc w:val="center"/>
        <w:rPr>
          <w:sz w:val="20"/>
          <w:u w:val="single"/>
        </w:rPr>
      </w:pPr>
      <w:r w:rsidRPr="006E729C">
        <w:rPr>
          <w:sz w:val="20"/>
        </w:rPr>
        <w:t>Miguel Chicas</w:t>
      </w:r>
    </w:p>
    <w:p w:rsidR="009E27D3" w:rsidRPr="006E729C" w:rsidRDefault="009E27D3" w:rsidP="009E27D3">
      <w:pPr>
        <w:spacing w:before="0" w:after="160" w:line="259" w:lineRule="auto"/>
        <w:jc w:val="center"/>
        <w:rPr>
          <w:sz w:val="20"/>
          <w:u w:val="single"/>
        </w:rPr>
      </w:pPr>
      <w:r w:rsidRPr="006E729C">
        <w:rPr>
          <w:sz w:val="20"/>
        </w:rPr>
        <w:t>20641045</w:t>
      </w:r>
    </w:p>
    <w:p w:rsidR="009E27D3" w:rsidRDefault="009E27D3">
      <w:pPr>
        <w:spacing w:before="0" w:after="160" w:line="259" w:lineRule="auto"/>
        <w:jc w:val="left"/>
        <w:rPr>
          <w:sz w:val="16"/>
        </w:rPr>
      </w:pPr>
      <w:r>
        <w:rPr>
          <w:sz w:val="16"/>
        </w:rPr>
        <w:br w:type="page"/>
      </w:r>
    </w:p>
    <w:p w:rsidR="00792686" w:rsidRPr="009E27D3" w:rsidRDefault="00792686" w:rsidP="000958F1">
      <w:pPr>
        <w:spacing w:before="0" w:after="160" w:line="259" w:lineRule="auto"/>
        <w:jc w:val="left"/>
      </w:pPr>
    </w:p>
    <w:p w:rsidR="00792686" w:rsidRPr="00FB52CE" w:rsidRDefault="00792686" w:rsidP="00BE5926">
      <w:pPr>
        <w:pStyle w:val="CoverPageandUnindexedTitles"/>
      </w:pPr>
      <w:r w:rsidRPr="00FB52CE">
        <w:t>Hoja de Firmas</w:t>
      </w:r>
    </w:p>
    <w:p w:rsidR="006E729C" w:rsidRDefault="009E27D3" w:rsidP="006E729C">
      <w:pPr>
        <w:rPr>
          <w:shd w:val="clear" w:color="auto" w:fill="FFFFFF"/>
        </w:rPr>
      </w:pPr>
      <w:r w:rsidRPr="009E27D3">
        <w:rPr>
          <w:shd w:val="clear" w:color="auto" w:fill="FFFFFF"/>
        </w:rPr>
        <w:t xml:space="preserve">Los abajo firmantes damos fe, en nuestra posición de miembro de Terna, Asesor y/o </w:t>
      </w:r>
      <w:r w:rsidR="006E729C" w:rsidRPr="009E27D3">
        <w:rPr>
          <w:shd w:val="clear" w:color="auto" w:fill="FFFFFF"/>
        </w:rPr>
        <w:t>jefe</w:t>
      </w:r>
      <w:r w:rsidR="006E729C">
        <w:rPr>
          <w:shd w:val="clear" w:color="auto" w:fill="FFFFFF"/>
        </w:rPr>
        <w:t xml:space="preserve"> </w:t>
      </w:r>
      <w:r w:rsidRPr="009E27D3">
        <w:rPr>
          <w:shd w:val="clear" w:color="auto" w:fill="FFFFFF"/>
        </w:rPr>
        <w:t xml:space="preserve">Académico y en el marco de nuestras responsabilidades adquiridas, que el </w:t>
      </w:r>
      <w:r w:rsidR="006E729C" w:rsidRPr="009E27D3">
        <w:rPr>
          <w:shd w:val="clear" w:color="auto" w:fill="FFFFFF"/>
        </w:rPr>
        <w:t xml:space="preserve">presente </w:t>
      </w:r>
      <w:r w:rsidR="006E729C">
        <w:rPr>
          <w:shd w:val="clear" w:color="auto" w:fill="FFFFFF"/>
        </w:rPr>
        <w:t xml:space="preserve">documento </w:t>
      </w:r>
      <w:r w:rsidRPr="009E27D3">
        <w:rPr>
          <w:shd w:val="clear" w:color="auto" w:fill="FFFFFF"/>
        </w:rPr>
        <w:t>cumple con los lineamientos exigidos por la Facultad de Ingeniería y Arquitectura y los</w:t>
      </w:r>
      <w:r w:rsidR="006E729C">
        <w:rPr>
          <w:shd w:val="clear" w:color="auto" w:fill="FFFFFF"/>
        </w:rPr>
        <w:t xml:space="preserve"> </w:t>
      </w:r>
      <w:r w:rsidRPr="009E27D3">
        <w:rPr>
          <w:shd w:val="clear" w:color="auto" w:fill="FFFFFF"/>
        </w:rPr>
        <w:t>requerimientos académicos que la Universidad dispone dentro de los procesos de graduación.</w:t>
      </w:r>
    </w:p>
    <w:p w:rsidR="006E729C" w:rsidRDefault="006E729C" w:rsidP="006E729C">
      <w:pPr>
        <w:rPr>
          <w:shd w:val="clear" w:color="auto" w:fill="FFFFFF"/>
        </w:rPr>
      </w:pPr>
    </w:p>
    <w:p w:rsidR="006E729C" w:rsidRDefault="006E729C" w:rsidP="006E729C">
      <w:pPr>
        <w:jc w:val="center"/>
        <w:rPr>
          <w:u w:val="single"/>
          <w:shd w:val="clear" w:color="auto" w:fill="FFFFFF"/>
        </w:rPr>
      </w:pPr>
      <w:r>
        <w:rPr>
          <w:u w:val="single"/>
          <w:shd w:val="clear" w:color="auto" w:fill="FFFFFF"/>
        </w:rPr>
        <w:tab/>
      </w:r>
      <w:r>
        <w:rPr>
          <w:u w:val="single"/>
          <w:shd w:val="clear" w:color="auto" w:fill="FFFFFF"/>
        </w:rPr>
        <w:tab/>
      </w:r>
      <w:r>
        <w:rPr>
          <w:u w:val="single"/>
          <w:shd w:val="clear" w:color="auto" w:fill="FFFFFF"/>
        </w:rPr>
        <w:tab/>
      </w:r>
    </w:p>
    <w:p w:rsidR="006E729C" w:rsidRDefault="006E729C" w:rsidP="006E729C">
      <w:pPr>
        <w:jc w:val="center"/>
        <w:rPr>
          <w:u w:val="single"/>
          <w:shd w:val="clear" w:color="auto" w:fill="FFFFFF"/>
        </w:rPr>
      </w:pPr>
      <w:proofErr w:type="spellStart"/>
      <w:r>
        <w:rPr>
          <w:u w:val="single"/>
          <w:shd w:val="clear" w:color="auto" w:fill="FFFFFF"/>
        </w:rPr>
        <w:t>Ing</w:t>
      </w:r>
      <w:proofErr w:type="spellEnd"/>
      <w:r>
        <w:rPr>
          <w:u w:val="single"/>
          <w:shd w:val="clear" w:color="auto" w:fill="FFFFFF"/>
        </w:rPr>
        <w:t xml:space="preserve"> X</w:t>
      </w:r>
    </w:p>
    <w:p w:rsidR="006E729C" w:rsidRDefault="006E729C" w:rsidP="006E729C">
      <w:pPr>
        <w:jc w:val="center"/>
        <w:rPr>
          <w:u w:val="single"/>
          <w:shd w:val="clear" w:color="auto" w:fill="FFFFFF"/>
        </w:rPr>
      </w:pPr>
      <w:r>
        <w:rPr>
          <w:u w:val="single"/>
          <w:shd w:val="clear" w:color="auto" w:fill="FFFFFF"/>
        </w:rPr>
        <w:t>Asesor UNITEC</w:t>
      </w:r>
    </w:p>
    <w:p w:rsidR="006E729C" w:rsidRDefault="006E729C" w:rsidP="006E729C">
      <w:pPr>
        <w:jc w:val="center"/>
        <w:rPr>
          <w:u w:val="single"/>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E729C" w:rsidTr="006E729C">
        <w:tc>
          <w:tcPr>
            <w:tcW w:w="3116" w:type="dxa"/>
          </w:tcPr>
          <w:p w:rsidR="006E729C" w:rsidRPr="006E729C" w:rsidRDefault="006E729C" w:rsidP="006E729C">
            <w:pPr>
              <w:jc w:val="center"/>
              <w:rPr>
                <w:u w:val="single"/>
                <w:shd w:val="clear" w:color="auto" w:fill="FFFFFF"/>
              </w:rPr>
            </w:pPr>
            <w:r>
              <w:rPr>
                <w:u w:val="single"/>
                <w:shd w:val="clear" w:color="auto" w:fill="FFFFFF"/>
              </w:rPr>
              <w:tab/>
            </w:r>
            <w:r>
              <w:rPr>
                <w:u w:val="single"/>
                <w:shd w:val="clear" w:color="auto" w:fill="FFFFFF"/>
              </w:rPr>
              <w:tab/>
            </w:r>
            <w:r>
              <w:rPr>
                <w:u w:val="single"/>
                <w:shd w:val="clear" w:color="auto" w:fill="FFFFFF"/>
              </w:rPr>
              <w:tab/>
            </w:r>
          </w:p>
        </w:tc>
        <w:tc>
          <w:tcPr>
            <w:tcW w:w="3117" w:type="dxa"/>
          </w:tcPr>
          <w:p w:rsidR="006E729C" w:rsidRPr="006E729C" w:rsidRDefault="006E729C" w:rsidP="006E729C">
            <w:pPr>
              <w:jc w:val="center"/>
              <w:rPr>
                <w:u w:val="single"/>
                <w:shd w:val="clear" w:color="auto" w:fill="FFFFFF"/>
              </w:rPr>
            </w:pPr>
            <w:r w:rsidRPr="006E729C">
              <w:rPr>
                <w:u w:val="single"/>
                <w:shd w:val="clear" w:color="auto" w:fill="FFFFFF"/>
              </w:rPr>
              <w:tab/>
            </w:r>
            <w:r w:rsidRPr="006E729C">
              <w:rPr>
                <w:u w:val="single"/>
                <w:shd w:val="clear" w:color="auto" w:fill="FFFFFF"/>
              </w:rPr>
              <w:tab/>
            </w:r>
            <w:r w:rsidRPr="006E729C">
              <w:rPr>
                <w:u w:val="single"/>
                <w:shd w:val="clear" w:color="auto" w:fill="FFFFFF"/>
              </w:rPr>
              <w:tab/>
            </w:r>
          </w:p>
        </w:tc>
        <w:tc>
          <w:tcPr>
            <w:tcW w:w="3117" w:type="dxa"/>
          </w:tcPr>
          <w:p w:rsidR="006E729C" w:rsidRPr="006E729C" w:rsidRDefault="006E729C" w:rsidP="006E729C">
            <w:pPr>
              <w:jc w:val="center"/>
              <w:rPr>
                <w:u w:val="single"/>
                <w:shd w:val="clear" w:color="auto" w:fill="FFFFFF"/>
              </w:rPr>
            </w:pPr>
            <w:r w:rsidRPr="006E729C">
              <w:rPr>
                <w:u w:val="single"/>
                <w:shd w:val="clear" w:color="auto" w:fill="FFFFFF"/>
              </w:rPr>
              <w:tab/>
            </w:r>
            <w:r w:rsidRPr="006E729C">
              <w:rPr>
                <w:u w:val="single"/>
                <w:shd w:val="clear" w:color="auto" w:fill="FFFFFF"/>
              </w:rPr>
              <w:tab/>
            </w:r>
            <w:r w:rsidRPr="006E729C">
              <w:rPr>
                <w:u w:val="single"/>
                <w:shd w:val="clear" w:color="auto" w:fill="FFFFFF"/>
              </w:rPr>
              <w:tab/>
            </w:r>
          </w:p>
        </w:tc>
      </w:tr>
      <w:tr w:rsidR="006E729C" w:rsidTr="006E729C">
        <w:tc>
          <w:tcPr>
            <w:tcW w:w="3116" w:type="dxa"/>
          </w:tcPr>
          <w:p w:rsidR="006E729C" w:rsidRDefault="006E729C" w:rsidP="006E729C">
            <w:pPr>
              <w:jc w:val="center"/>
              <w:rPr>
                <w:shd w:val="clear" w:color="auto" w:fill="FFFFFF"/>
              </w:rPr>
            </w:pPr>
            <w:proofErr w:type="spellStart"/>
            <w:r>
              <w:rPr>
                <w:shd w:val="clear" w:color="auto" w:fill="FFFFFF"/>
              </w:rPr>
              <w:t>Ing</w:t>
            </w:r>
            <w:proofErr w:type="spellEnd"/>
            <w:r>
              <w:rPr>
                <w:shd w:val="clear" w:color="auto" w:fill="FFFFFF"/>
              </w:rPr>
              <w:t xml:space="preserve"> X</w:t>
            </w:r>
          </w:p>
        </w:tc>
        <w:tc>
          <w:tcPr>
            <w:tcW w:w="3117" w:type="dxa"/>
          </w:tcPr>
          <w:p w:rsidR="006E729C" w:rsidRDefault="006E729C" w:rsidP="006E729C">
            <w:pPr>
              <w:jc w:val="center"/>
              <w:rPr>
                <w:shd w:val="clear" w:color="auto" w:fill="FFFFFF"/>
              </w:rPr>
            </w:pPr>
            <w:proofErr w:type="spellStart"/>
            <w:r>
              <w:rPr>
                <w:shd w:val="clear" w:color="auto" w:fill="FFFFFF"/>
              </w:rPr>
              <w:t>Ing</w:t>
            </w:r>
            <w:proofErr w:type="spellEnd"/>
            <w:r>
              <w:rPr>
                <w:shd w:val="clear" w:color="auto" w:fill="FFFFFF"/>
              </w:rPr>
              <w:t xml:space="preserve"> X</w:t>
            </w:r>
          </w:p>
        </w:tc>
        <w:tc>
          <w:tcPr>
            <w:tcW w:w="3117" w:type="dxa"/>
          </w:tcPr>
          <w:p w:rsidR="006E729C" w:rsidRDefault="006E729C" w:rsidP="006E729C">
            <w:pPr>
              <w:jc w:val="center"/>
              <w:rPr>
                <w:shd w:val="clear" w:color="auto" w:fill="FFFFFF"/>
              </w:rPr>
            </w:pPr>
            <w:proofErr w:type="spellStart"/>
            <w:r>
              <w:rPr>
                <w:shd w:val="clear" w:color="auto" w:fill="FFFFFF"/>
              </w:rPr>
              <w:t>Ing</w:t>
            </w:r>
            <w:proofErr w:type="spellEnd"/>
            <w:r>
              <w:rPr>
                <w:shd w:val="clear" w:color="auto" w:fill="FFFFFF"/>
              </w:rPr>
              <w:t xml:space="preserve"> X</w:t>
            </w:r>
          </w:p>
        </w:tc>
      </w:tr>
      <w:tr w:rsidR="006E729C" w:rsidTr="006E729C">
        <w:tc>
          <w:tcPr>
            <w:tcW w:w="3116" w:type="dxa"/>
          </w:tcPr>
          <w:p w:rsidR="006E729C" w:rsidRDefault="006E729C" w:rsidP="006E729C">
            <w:pPr>
              <w:jc w:val="center"/>
              <w:rPr>
                <w:shd w:val="clear" w:color="auto" w:fill="FFFFFF"/>
              </w:rPr>
            </w:pPr>
            <w:r>
              <w:rPr>
                <w:shd w:val="clear" w:color="auto" w:fill="FFFFFF"/>
              </w:rPr>
              <w:t>Coordinador de Terna</w:t>
            </w:r>
          </w:p>
        </w:tc>
        <w:tc>
          <w:tcPr>
            <w:tcW w:w="3117" w:type="dxa"/>
          </w:tcPr>
          <w:p w:rsidR="006E729C" w:rsidRDefault="006E729C" w:rsidP="006E729C">
            <w:pPr>
              <w:jc w:val="center"/>
              <w:rPr>
                <w:shd w:val="clear" w:color="auto" w:fill="FFFFFF"/>
              </w:rPr>
            </w:pPr>
            <w:r>
              <w:rPr>
                <w:shd w:val="clear" w:color="auto" w:fill="FFFFFF"/>
              </w:rPr>
              <w:t>Miembro de Terna</w:t>
            </w:r>
          </w:p>
        </w:tc>
        <w:tc>
          <w:tcPr>
            <w:tcW w:w="3117" w:type="dxa"/>
          </w:tcPr>
          <w:p w:rsidR="006E729C" w:rsidRDefault="006E729C" w:rsidP="006E729C">
            <w:pPr>
              <w:jc w:val="center"/>
              <w:rPr>
                <w:shd w:val="clear" w:color="auto" w:fill="FFFFFF"/>
              </w:rPr>
            </w:pPr>
            <w:r>
              <w:rPr>
                <w:shd w:val="clear" w:color="auto" w:fill="FFFFFF"/>
              </w:rPr>
              <w:t>Miembro de Terna</w:t>
            </w:r>
          </w:p>
        </w:tc>
      </w:tr>
      <w:tr w:rsidR="006E729C" w:rsidTr="006E729C">
        <w:tc>
          <w:tcPr>
            <w:tcW w:w="3116" w:type="dxa"/>
          </w:tcPr>
          <w:p w:rsidR="006E729C" w:rsidRDefault="006E729C" w:rsidP="006E729C">
            <w:pPr>
              <w:jc w:val="center"/>
              <w:rPr>
                <w:shd w:val="clear" w:color="auto" w:fill="FFFFFF"/>
              </w:rPr>
            </w:pPr>
          </w:p>
        </w:tc>
        <w:tc>
          <w:tcPr>
            <w:tcW w:w="3117" w:type="dxa"/>
          </w:tcPr>
          <w:p w:rsidR="006E729C" w:rsidRDefault="006E729C" w:rsidP="006E729C">
            <w:pPr>
              <w:jc w:val="center"/>
              <w:rPr>
                <w:shd w:val="clear" w:color="auto" w:fill="FFFFFF"/>
              </w:rPr>
            </w:pPr>
          </w:p>
        </w:tc>
        <w:tc>
          <w:tcPr>
            <w:tcW w:w="3117" w:type="dxa"/>
          </w:tcPr>
          <w:p w:rsidR="006E729C" w:rsidRDefault="006E729C" w:rsidP="006E729C">
            <w:pPr>
              <w:jc w:val="center"/>
              <w:rPr>
                <w:shd w:val="clear" w:color="auto" w:fill="FFFFFF"/>
              </w:rPr>
            </w:pPr>
          </w:p>
        </w:tc>
      </w:tr>
    </w:tbl>
    <w:p w:rsidR="006E729C" w:rsidRDefault="006E729C" w:rsidP="006E729C">
      <w:pPr>
        <w:jc w:val="center"/>
        <w:rPr>
          <w:u w:val="single"/>
          <w:shd w:val="clear" w:color="auto" w:fill="FFFFFF"/>
        </w:rPr>
      </w:pPr>
      <w:r>
        <w:rPr>
          <w:u w:val="single"/>
          <w:shd w:val="clear" w:color="auto" w:fill="FFFFFF"/>
        </w:rPr>
        <w:tab/>
      </w:r>
      <w:r>
        <w:rPr>
          <w:u w:val="single"/>
          <w:shd w:val="clear" w:color="auto" w:fill="FFFFFF"/>
        </w:rPr>
        <w:tab/>
      </w:r>
      <w:r>
        <w:rPr>
          <w:u w:val="single"/>
          <w:shd w:val="clear" w:color="auto" w:fill="FFFFFF"/>
        </w:rPr>
        <w:tab/>
      </w:r>
    </w:p>
    <w:p w:rsidR="006E729C" w:rsidRDefault="006E729C" w:rsidP="006E729C">
      <w:pPr>
        <w:jc w:val="center"/>
        <w:rPr>
          <w:u w:val="single"/>
          <w:shd w:val="clear" w:color="auto" w:fill="FFFFFF"/>
        </w:rPr>
      </w:pPr>
      <w:proofErr w:type="spellStart"/>
      <w:r>
        <w:rPr>
          <w:u w:val="single"/>
          <w:shd w:val="clear" w:color="auto" w:fill="FFFFFF"/>
        </w:rPr>
        <w:t>Ing</w:t>
      </w:r>
      <w:proofErr w:type="spellEnd"/>
      <w:r>
        <w:rPr>
          <w:u w:val="single"/>
          <w:shd w:val="clear" w:color="auto" w:fill="FFFFFF"/>
        </w:rPr>
        <w:t xml:space="preserve"> X</w:t>
      </w:r>
    </w:p>
    <w:p w:rsidR="00792686" w:rsidRPr="00DE35B8" w:rsidRDefault="006E729C" w:rsidP="006E729C">
      <w:pPr>
        <w:jc w:val="center"/>
        <w:rPr>
          <w:shd w:val="clear" w:color="auto" w:fill="FFFFFF"/>
        </w:rPr>
      </w:pPr>
      <w:r w:rsidRPr="00DE35B8">
        <w:rPr>
          <w:u w:val="single"/>
          <w:shd w:val="clear" w:color="auto" w:fill="FFFFFF"/>
        </w:rPr>
        <w:t xml:space="preserve">Jefe </w:t>
      </w:r>
      <w:proofErr w:type="spellStart"/>
      <w:r w:rsidRPr="00DE35B8">
        <w:rPr>
          <w:u w:val="single"/>
          <w:shd w:val="clear" w:color="auto" w:fill="FFFFFF"/>
        </w:rPr>
        <w:t>Academico</w:t>
      </w:r>
      <w:proofErr w:type="spellEnd"/>
      <w:r w:rsidRPr="00DE35B8">
        <w:rPr>
          <w:u w:val="single"/>
          <w:shd w:val="clear" w:color="auto" w:fill="FFFFFF"/>
        </w:rPr>
        <w:t xml:space="preserve"> de ¿? UNITEC</w:t>
      </w:r>
      <w:r w:rsidR="00792686" w:rsidRPr="00DE35B8">
        <w:rPr>
          <w:shd w:val="clear" w:color="auto" w:fill="FFFFFF"/>
        </w:rPr>
        <w:br w:type="page"/>
      </w:r>
    </w:p>
    <w:p w:rsidR="00792686" w:rsidRPr="00DE35B8" w:rsidRDefault="00792686" w:rsidP="00BE5926">
      <w:pPr>
        <w:pStyle w:val="CoverPageandUnindexedTitles"/>
      </w:pPr>
      <w:r w:rsidRPr="006E729C">
        <w:lastRenderedPageBreak/>
        <w:t>Dedicatoria</w:t>
      </w:r>
    </w:p>
    <w:p w:rsidR="00792686" w:rsidRPr="004E1725" w:rsidRDefault="00DE35B8" w:rsidP="00792686">
      <w:r>
        <w:rPr>
          <w:shd w:val="clear" w:color="auto" w:fill="FFFFFF"/>
        </w:rPr>
        <w:t>Dedico este p</w:t>
      </w:r>
      <w:r w:rsidR="004E1725" w:rsidRPr="004E1725">
        <w:rPr>
          <w:shd w:val="clear" w:color="auto" w:fill="FFFFFF"/>
        </w:rPr>
        <w:t>royecto a mi familia, quie</w:t>
      </w:r>
      <w:r w:rsidR="00FB52CE">
        <w:rPr>
          <w:shd w:val="clear" w:color="auto" w:fill="FFFFFF"/>
        </w:rPr>
        <w:t>n siempre me ha apoyado en todo, y a todo el que me ha apoyado en algún momento, gracias.</w:t>
      </w:r>
      <w:bookmarkStart w:id="2" w:name="_GoBack"/>
      <w:bookmarkEnd w:id="2"/>
    </w:p>
    <w:p w:rsidR="00792686" w:rsidRPr="004E1725" w:rsidRDefault="00792686">
      <w:pPr>
        <w:spacing w:before="0" w:after="160" w:line="259" w:lineRule="auto"/>
        <w:jc w:val="left"/>
      </w:pPr>
      <w:r w:rsidRPr="004E1725">
        <w:br w:type="page"/>
      </w:r>
    </w:p>
    <w:p w:rsidR="00241AA8" w:rsidRDefault="00241AA8" w:rsidP="00241AA8">
      <w:pPr>
        <w:pStyle w:val="CoverPageandUnindexedTitles"/>
      </w:pPr>
      <w:r>
        <w:lastRenderedPageBreak/>
        <w:t>Resumen Ejecutivo</w:t>
      </w:r>
    </w:p>
    <w:p w:rsidR="002601B0" w:rsidRDefault="002601B0" w:rsidP="00A740CF">
      <w:pPr>
        <w:ind w:firstLine="720"/>
        <w:rPr>
          <w:shd w:val="clear" w:color="auto" w:fill="FFFFFF"/>
        </w:rPr>
      </w:pPr>
      <w:r>
        <w:rPr>
          <w:shd w:val="clear" w:color="auto" w:fill="FFFFFF"/>
        </w:rPr>
        <w:t xml:space="preserve">El presente documento describe el desarrollo del programa de software </w:t>
      </w:r>
      <w:proofErr w:type="spellStart"/>
      <w:r w:rsidR="00635B8F">
        <w:rPr>
          <w:shd w:val="clear" w:color="auto" w:fill="FFFFFF"/>
        </w:rPr>
        <w:t>Unitec</w:t>
      </w:r>
      <w:proofErr w:type="spellEnd"/>
      <w:r w:rsidR="0074382D">
        <w:rPr>
          <w:shd w:val="clear" w:color="auto" w:fill="FFFFFF"/>
        </w:rPr>
        <w:t xml:space="preserve"> </w:t>
      </w:r>
      <w:proofErr w:type="spellStart"/>
      <w:r w:rsidR="009F3F9F">
        <w:rPr>
          <w:shd w:val="clear" w:color="auto" w:fill="FFFFFF"/>
        </w:rPr>
        <w:t>Tactics</w:t>
      </w:r>
      <w:proofErr w:type="spellEnd"/>
      <w:r>
        <w:rPr>
          <w:shd w:val="clear" w:color="auto" w:fill="FFFFFF"/>
        </w:rPr>
        <w:t xml:space="preserve"> </w:t>
      </w:r>
      <w:proofErr w:type="spellStart"/>
      <w:r>
        <w:rPr>
          <w:shd w:val="clear" w:color="auto" w:fill="FFFFFF"/>
        </w:rPr>
        <w:t>Engine</w:t>
      </w:r>
      <w:proofErr w:type="spellEnd"/>
      <w:r>
        <w:rPr>
          <w:shd w:val="clear" w:color="auto" w:fill="FFFFFF"/>
        </w:rPr>
        <w:t xml:space="preserve">, el cual fue creado con la finalidad </w:t>
      </w:r>
      <w:r w:rsidR="00383172">
        <w:rPr>
          <w:shd w:val="clear" w:color="auto" w:fill="FFFFFF"/>
        </w:rPr>
        <w:t>fac</w:t>
      </w:r>
      <w:r>
        <w:rPr>
          <w:shd w:val="clear" w:color="auto" w:fill="FFFFFF"/>
        </w:rPr>
        <w:t>ilita</w:t>
      </w:r>
      <w:r w:rsidR="00383172">
        <w:rPr>
          <w:shd w:val="clear" w:color="auto" w:fill="FFFFFF"/>
        </w:rPr>
        <w:t>r</w:t>
      </w:r>
      <w:r>
        <w:rPr>
          <w:shd w:val="clear" w:color="auto" w:fill="FFFFFF"/>
        </w:rPr>
        <w:t xml:space="preserve"> el desarrollo de juegos de rol de estrategia. </w:t>
      </w:r>
      <w:proofErr w:type="spellStart"/>
      <w:r w:rsidR="00635B8F">
        <w:rPr>
          <w:shd w:val="clear" w:color="auto" w:fill="FFFFFF"/>
        </w:rPr>
        <w:t>Unitec</w:t>
      </w:r>
      <w:proofErr w:type="spellEnd"/>
      <w:r w:rsidR="0074382D">
        <w:rPr>
          <w:shd w:val="clear" w:color="auto" w:fill="FFFFFF"/>
        </w:rPr>
        <w:t xml:space="preserve"> </w:t>
      </w:r>
      <w:proofErr w:type="spellStart"/>
      <w:r w:rsidR="009F3F9F">
        <w:rPr>
          <w:shd w:val="clear" w:color="auto" w:fill="FFFFFF"/>
        </w:rPr>
        <w:t>Tactics</w:t>
      </w:r>
      <w:proofErr w:type="spellEnd"/>
      <w:r>
        <w:rPr>
          <w:shd w:val="clear" w:color="auto" w:fill="FFFFFF"/>
        </w:rPr>
        <w:t xml:space="preserve"> </w:t>
      </w:r>
      <w:proofErr w:type="spellStart"/>
      <w:r>
        <w:rPr>
          <w:shd w:val="clear" w:color="auto" w:fill="FFFFFF"/>
        </w:rPr>
        <w:t>Engine</w:t>
      </w:r>
      <w:proofErr w:type="spellEnd"/>
      <w:r>
        <w:rPr>
          <w:shd w:val="clear" w:color="auto" w:fill="FFFFFF"/>
        </w:rPr>
        <w:t xml:space="preserve"> provee un sistema que comunica diferentes partes del juego, y controla las acciones de cada parte según las instrucciones provistas por el usuario. La idea principal es que los desarrolladores puedan </w:t>
      </w:r>
      <w:r w:rsidR="00A740CF">
        <w:rPr>
          <w:shd w:val="clear" w:color="auto" w:fill="FFFFFF"/>
        </w:rPr>
        <w:t>crear y utilizar sus propios módulos para incluir funcionalidades que no se provean con los módulos originales.</w:t>
      </w:r>
    </w:p>
    <w:p w:rsidR="00A740CF" w:rsidRDefault="00635B8F" w:rsidP="00A740CF">
      <w:pPr>
        <w:ind w:firstLine="720"/>
        <w:rPr>
          <w:shd w:val="clear" w:color="auto" w:fill="FFFFFF"/>
        </w:rPr>
      </w:pPr>
      <w:proofErr w:type="spellStart"/>
      <w:r>
        <w:rPr>
          <w:shd w:val="clear" w:color="auto" w:fill="FFFFFF"/>
        </w:rPr>
        <w:t>Unitec</w:t>
      </w:r>
      <w:proofErr w:type="spellEnd"/>
      <w:r w:rsidR="0074382D">
        <w:rPr>
          <w:shd w:val="clear" w:color="auto" w:fill="FFFFFF"/>
        </w:rPr>
        <w:t xml:space="preserve"> </w:t>
      </w:r>
      <w:proofErr w:type="spellStart"/>
      <w:r w:rsidR="009F3F9F">
        <w:rPr>
          <w:shd w:val="clear" w:color="auto" w:fill="FFFFFF"/>
        </w:rPr>
        <w:t>Tactics</w:t>
      </w:r>
      <w:proofErr w:type="spellEnd"/>
      <w:r w:rsidR="00241AA8">
        <w:rPr>
          <w:shd w:val="clear" w:color="auto" w:fill="FFFFFF"/>
        </w:rPr>
        <w:t xml:space="preserve"> </w:t>
      </w:r>
      <w:proofErr w:type="spellStart"/>
      <w:r w:rsidR="00241AA8">
        <w:rPr>
          <w:shd w:val="clear" w:color="auto" w:fill="FFFFFF"/>
        </w:rPr>
        <w:t>Engine</w:t>
      </w:r>
      <w:proofErr w:type="spellEnd"/>
      <w:r w:rsidR="00241AA8">
        <w:rPr>
          <w:shd w:val="clear" w:color="auto" w:fill="FFFFFF"/>
        </w:rPr>
        <w:t xml:space="preserve"> permite crear juego de rol de estrategia mediante la manipulación de sus recursos de datos. Si bien </w:t>
      </w:r>
      <w:proofErr w:type="spellStart"/>
      <w:r>
        <w:rPr>
          <w:shd w:val="clear" w:color="auto" w:fill="FFFFFF"/>
        </w:rPr>
        <w:t>Unitec</w:t>
      </w:r>
      <w:proofErr w:type="spellEnd"/>
      <w:r w:rsidR="0074382D">
        <w:rPr>
          <w:shd w:val="clear" w:color="auto" w:fill="FFFFFF"/>
        </w:rPr>
        <w:t xml:space="preserve"> </w:t>
      </w:r>
      <w:proofErr w:type="spellStart"/>
      <w:r w:rsidR="009F3F9F">
        <w:rPr>
          <w:shd w:val="clear" w:color="auto" w:fill="FFFFFF"/>
        </w:rPr>
        <w:t>Tactics</w:t>
      </w:r>
      <w:proofErr w:type="spellEnd"/>
      <w:r w:rsidR="00241AA8">
        <w:rPr>
          <w:shd w:val="clear" w:color="auto" w:fill="FFFFFF"/>
        </w:rPr>
        <w:t xml:space="preserve"> </w:t>
      </w:r>
      <w:proofErr w:type="spellStart"/>
      <w:r w:rsidR="00241AA8">
        <w:rPr>
          <w:shd w:val="clear" w:color="auto" w:fill="FFFFFF"/>
        </w:rPr>
        <w:t>Engine</w:t>
      </w:r>
      <w:proofErr w:type="spellEnd"/>
      <w:r w:rsidR="00241AA8">
        <w:rPr>
          <w:shd w:val="clear" w:color="auto" w:fill="FFFFFF"/>
        </w:rPr>
        <w:t xml:space="preserve"> está pensado para juegos de rol de estrategia, es lo suficientemente flexible para acomodar otros tipos de juegos</w:t>
      </w:r>
      <w:r w:rsidR="00A740CF">
        <w:rPr>
          <w:shd w:val="clear" w:color="auto" w:fill="FFFFFF"/>
        </w:rPr>
        <w:t xml:space="preserve"> mediante la modificación de sus módulos o la inclusión de módulos nuevos</w:t>
      </w:r>
      <w:r w:rsidR="00241AA8">
        <w:rPr>
          <w:shd w:val="clear" w:color="auto" w:fill="FFFFFF"/>
        </w:rPr>
        <w:t>.</w:t>
      </w:r>
      <w:r w:rsidR="00A740CF">
        <w:rPr>
          <w:shd w:val="clear" w:color="auto" w:fill="FFFFFF"/>
        </w:rPr>
        <w:t xml:space="preserve"> También se puede cambiar comportamientos menores sin necesidad de cambiar módulos mediante la modificación de los “script”.</w:t>
      </w:r>
    </w:p>
    <w:p w:rsidR="007D2865" w:rsidRDefault="00635B8F" w:rsidP="00E66B04">
      <w:pPr>
        <w:ind w:firstLine="720"/>
        <w:rPr>
          <w:shd w:val="clear" w:color="auto" w:fill="FFFFFF"/>
        </w:rPr>
      </w:pPr>
      <w:proofErr w:type="spellStart"/>
      <w:r>
        <w:rPr>
          <w:shd w:val="clear" w:color="auto" w:fill="FFFFFF"/>
        </w:rPr>
        <w:t>Unitec</w:t>
      </w:r>
      <w:proofErr w:type="spellEnd"/>
      <w:r w:rsidR="0074382D">
        <w:rPr>
          <w:shd w:val="clear" w:color="auto" w:fill="FFFFFF"/>
        </w:rPr>
        <w:t xml:space="preserve"> </w:t>
      </w:r>
      <w:proofErr w:type="spellStart"/>
      <w:r w:rsidR="009F3F9F">
        <w:rPr>
          <w:shd w:val="clear" w:color="auto" w:fill="FFFFFF"/>
        </w:rPr>
        <w:t>Tactics</w:t>
      </w:r>
      <w:proofErr w:type="spellEnd"/>
      <w:r w:rsidR="00241AA8">
        <w:rPr>
          <w:shd w:val="clear" w:color="auto" w:fill="FFFFFF"/>
        </w:rPr>
        <w:t xml:space="preserve"> </w:t>
      </w:r>
      <w:proofErr w:type="spellStart"/>
      <w:r w:rsidR="00241AA8">
        <w:rPr>
          <w:shd w:val="clear" w:color="auto" w:fill="FFFFFF"/>
        </w:rPr>
        <w:t>Engine</w:t>
      </w:r>
      <w:proofErr w:type="spellEnd"/>
      <w:r w:rsidR="00241AA8">
        <w:rPr>
          <w:shd w:val="clear" w:color="auto" w:fill="FFFFFF"/>
        </w:rPr>
        <w:t xml:space="preserve"> fue desarrollado en C++ utilizando el estándar C++14 y utilizando solamente código estándar</w:t>
      </w:r>
      <w:r w:rsidR="00E955B2">
        <w:rPr>
          <w:shd w:val="clear" w:color="auto" w:fill="FFFFFF"/>
        </w:rPr>
        <w:t xml:space="preserve"> de C++</w:t>
      </w:r>
      <w:r w:rsidR="00241AA8">
        <w:rPr>
          <w:shd w:val="clear" w:color="auto" w:fill="FFFFFF"/>
        </w:rPr>
        <w:t xml:space="preserve">, asegurando su compatibilidad con diversos compiladores a través de múltiples plataformas y es construido con </w:t>
      </w:r>
      <w:proofErr w:type="spellStart"/>
      <w:r w:rsidR="00241AA8">
        <w:rPr>
          <w:shd w:val="clear" w:color="auto" w:fill="FFFFFF"/>
        </w:rPr>
        <w:t>CMake</w:t>
      </w:r>
      <w:proofErr w:type="spellEnd"/>
      <w:r w:rsidR="00241AA8">
        <w:rPr>
          <w:shd w:val="clear" w:color="auto" w:fill="FFFFFF"/>
        </w:rPr>
        <w:t xml:space="preserve"> para asegurar la estandarización</w:t>
      </w:r>
      <w:r w:rsidR="00E955B2">
        <w:rPr>
          <w:shd w:val="clear" w:color="auto" w:fill="FFFFFF"/>
        </w:rPr>
        <w:t xml:space="preserve"> d</w:t>
      </w:r>
      <w:r w:rsidR="00241AA8">
        <w:rPr>
          <w:shd w:val="clear" w:color="auto" w:fill="FFFFFF"/>
        </w:rPr>
        <w:t xml:space="preserve">el proceso de </w:t>
      </w:r>
      <w:r w:rsidR="00E955B2">
        <w:rPr>
          <w:shd w:val="clear" w:color="auto" w:fill="FFFFFF"/>
        </w:rPr>
        <w:t>construcción</w:t>
      </w:r>
      <w:r w:rsidR="00241AA8">
        <w:rPr>
          <w:shd w:val="clear" w:color="auto" w:fill="FFFFFF"/>
        </w:rPr>
        <w:t xml:space="preserve"> a lo largo las antes mencionadas múltiples plataformas.</w:t>
      </w:r>
    </w:p>
    <w:p w:rsidR="00E66B04" w:rsidRDefault="00E66B04" w:rsidP="00E66B04">
      <w:pPr>
        <w:ind w:firstLine="720"/>
        <w:rPr>
          <w:shd w:val="clear" w:color="auto" w:fill="FFFFFF"/>
        </w:rPr>
      </w:pPr>
    </w:p>
    <w:p w:rsidR="00241AA8" w:rsidRPr="00241AA8" w:rsidRDefault="00241AA8" w:rsidP="00241AA8">
      <w:pPr>
        <w:ind w:firstLine="720"/>
        <w:rPr>
          <w:shd w:val="clear" w:color="auto" w:fill="FFFFFF"/>
        </w:rPr>
      </w:pPr>
    </w:p>
    <w:p w:rsidR="00241AA8" w:rsidRDefault="00241AA8" w:rsidP="00792686">
      <w:pPr>
        <w:rPr>
          <w:shd w:val="clear" w:color="auto" w:fill="FFFFFF"/>
        </w:rPr>
      </w:pPr>
    </w:p>
    <w:p w:rsidR="00154CFB" w:rsidRDefault="00154CFB" w:rsidP="00792686">
      <w:pPr>
        <w:rPr>
          <w:shd w:val="clear" w:color="auto" w:fill="FFFFFF"/>
        </w:rPr>
      </w:pPr>
    </w:p>
    <w:p w:rsidR="00154CFB" w:rsidRPr="00FD6B54" w:rsidRDefault="00154CFB" w:rsidP="00792686"/>
    <w:p w:rsidR="00792686" w:rsidRPr="00FD6B54" w:rsidRDefault="00792686">
      <w:pPr>
        <w:spacing w:before="0" w:after="160" w:line="259" w:lineRule="auto"/>
        <w:jc w:val="left"/>
      </w:pPr>
      <w:r w:rsidRPr="00FD6B54">
        <w:br w:type="page"/>
      </w:r>
    </w:p>
    <w:p w:rsidR="00792686" w:rsidRPr="00A81176" w:rsidRDefault="008947FF" w:rsidP="00BE5926">
      <w:pPr>
        <w:pStyle w:val="CoverPageandUnindexedTitles"/>
        <w:rPr>
          <w:lang w:val="en-US"/>
        </w:rPr>
      </w:pPr>
      <w:proofErr w:type="spellStart"/>
      <w:r w:rsidRPr="00A81176">
        <w:rPr>
          <w:lang w:val="en-US"/>
        </w:rPr>
        <w:lastRenderedPageBreak/>
        <w:t>Índice</w:t>
      </w:r>
      <w:proofErr w:type="spellEnd"/>
    </w:p>
    <w:sdt>
      <w:sdtPr>
        <w:rPr>
          <w:rFonts w:ascii="Segoe UI" w:eastAsiaTheme="minorEastAsia" w:hAnsi="Segoe UI" w:cstheme="minorBidi"/>
          <w:color w:val="auto"/>
          <w:sz w:val="22"/>
          <w:szCs w:val="22"/>
          <w:lang w:val="es-HN" w:eastAsia="ja-JP"/>
        </w:rPr>
        <w:id w:val="-380018658"/>
        <w:docPartObj>
          <w:docPartGallery w:val="Table of Contents"/>
          <w:docPartUnique/>
        </w:docPartObj>
      </w:sdtPr>
      <w:sdtEndPr>
        <w:rPr>
          <w:b/>
          <w:bCs/>
          <w:noProof/>
        </w:rPr>
      </w:sdtEndPr>
      <w:sdtContent>
        <w:p w:rsidR="004E1725" w:rsidRDefault="00515306">
          <w:pPr>
            <w:pStyle w:val="TOCHeading"/>
          </w:pPr>
          <w:proofErr w:type="spellStart"/>
          <w:r>
            <w:t>Contenido</w:t>
          </w:r>
          <w:proofErr w:type="spellEnd"/>
        </w:p>
        <w:p w:rsidR="00DE35B8" w:rsidRDefault="004E1725">
          <w:pPr>
            <w:pStyle w:val="TOC1"/>
            <w:tabs>
              <w:tab w:val="left" w:pos="440"/>
              <w:tab w:val="right" w:leader="dot" w:pos="9350"/>
            </w:tabs>
            <w:rPr>
              <w:rFonts w:asciiTheme="minorHAnsi" w:hAnsiTheme="minorHAnsi"/>
              <w:noProof/>
              <w:lang w:val="en-US"/>
            </w:rPr>
          </w:pPr>
          <w:r>
            <w:fldChar w:fldCharType="begin"/>
          </w:r>
          <w:r>
            <w:instrText xml:space="preserve"> TOC \o "1-3" \h \z \u </w:instrText>
          </w:r>
          <w:r>
            <w:fldChar w:fldCharType="separate"/>
          </w:r>
          <w:hyperlink w:anchor="_Toc488308912" w:history="1">
            <w:r w:rsidR="00DE35B8" w:rsidRPr="00D4330D">
              <w:rPr>
                <w:rStyle w:val="Hyperlink"/>
                <w:noProof/>
              </w:rPr>
              <w:t>1</w:t>
            </w:r>
            <w:r w:rsidR="00DE35B8">
              <w:rPr>
                <w:rFonts w:asciiTheme="minorHAnsi" w:hAnsiTheme="minorHAnsi"/>
                <w:noProof/>
                <w:lang w:val="en-US"/>
              </w:rPr>
              <w:tab/>
            </w:r>
            <w:r w:rsidR="00DE35B8" w:rsidRPr="00D4330D">
              <w:rPr>
                <w:rStyle w:val="Hyperlink"/>
                <w:noProof/>
              </w:rPr>
              <w:t>Introducción</w:t>
            </w:r>
            <w:r w:rsidR="00DE35B8">
              <w:rPr>
                <w:noProof/>
                <w:webHidden/>
              </w:rPr>
              <w:tab/>
            </w:r>
            <w:r w:rsidR="00DE35B8">
              <w:rPr>
                <w:noProof/>
                <w:webHidden/>
              </w:rPr>
              <w:fldChar w:fldCharType="begin"/>
            </w:r>
            <w:r w:rsidR="00DE35B8">
              <w:rPr>
                <w:noProof/>
                <w:webHidden/>
              </w:rPr>
              <w:instrText xml:space="preserve"> PAGEREF _Toc488308912 \h </w:instrText>
            </w:r>
            <w:r w:rsidR="00DE35B8">
              <w:rPr>
                <w:noProof/>
                <w:webHidden/>
              </w:rPr>
            </w:r>
            <w:r w:rsidR="00DE35B8">
              <w:rPr>
                <w:noProof/>
                <w:webHidden/>
              </w:rPr>
              <w:fldChar w:fldCharType="separate"/>
            </w:r>
            <w:r w:rsidR="00DE35B8">
              <w:rPr>
                <w:noProof/>
                <w:webHidden/>
              </w:rPr>
              <w:t>1</w:t>
            </w:r>
            <w:r w:rsidR="00DE35B8">
              <w:rPr>
                <w:noProof/>
                <w:webHidden/>
              </w:rPr>
              <w:fldChar w:fldCharType="end"/>
            </w:r>
          </w:hyperlink>
        </w:p>
        <w:p w:rsidR="00DE35B8" w:rsidRDefault="00DE35B8">
          <w:pPr>
            <w:pStyle w:val="TOC1"/>
            <w:tabs>
              <w:tab w:val="left" w:pos="440"/>
              <w:tab w:val="right" w:leader="dot" w:pos="9350"/>
            </w:tabs>
            <w:rPr>
              <w:rFonts w:asciiTheme="minorHAnsi" w:hAnsiTheme="minorHAnsi"/>
              <w:noProof/>
              <w:lang w:val="en-US"/>
            </w:rPr>
          </w:pPr>
          <w:hyperlink w:anchor="_Toc488308913" w:history="1">
            <w:r w:rsidRPr="00D4330D">
              <w:rPr>
                <w:rStyle w:val="Hyperlink"/>
                <w:noProof/>
              </w:rPr>
              <w:t>2</w:t>
            </w:r>
            <w:r>
              <w:rPr>
                <w:rFonts w:asciiTheme="minorHAnsi" w:hAnsiTheme="minorHAnsi"/>
                <w:noProof/>
                <w:lang w:val="en-US"/>
              </w:rPr>
              <w:tab/>
            </w:r>
            <w:r w:rsidRPr="00D4330D">
              <w:rPr>
                <w:rStyle w:val="Hyperlink"/>
                <w:noProof/>
                <w:shd w:val="clear" w:color="auto" w:fill="FFFFFF"/>
              </w:rPr>
              <w:t>Planteamiento del Problema</w:t>
            </w:r>
            <w:r>
              <w:rPr>
                <w:noProof/>
                <w:webHidden/>
              </w:rPr>
              <w:tab/>
            </w:r>
            <w:r>
              <w:rPr>
                <w:noProof/>
                <w:webHidden/>
              </w:rPr>
              <w:fldChar w:fldCharType="begin"/>
            </w:r>
            <w:r>
              <w:rPr>
                <w:noProof/>
                <w:webHidden/>
              </w:rPr>
              <w:instrText xml:space="preserve"> PAGEREF _Toc488308913 \h </w:instrText>
            </w:r>
            <w:r>
              <w:rPr>
                <w:noProof/>
                <w:webHidden/>
              </w:rPr>
            </w:r>
            <w:r>
              <w:rPr>
                <w:noProof/>
                <w:webHidden/>
              </w:rPr>
              <w:fldChar w:fldCharType="separate"/>
            </w:r>
            <w:r>
              <w:rPr>
                <w:noProof/>
                <w:webHidden/>
              </w:rPr>
              <w:t>3</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14" w:history="1">
            <w:r w:rsidRPr="00D4330D">
              <w:rPr>
                <w:rStyle w:val="Hyperlink"/>
                <w:noProof/>
              </w:rPr>
              <w:t>2.1</w:t>
            </w:r>
            <w:r>
              <w:rPr>
                <w:rFonts w:asciiTheme="minorHAnsi" w:hAnsiTheme="minorHAnsi"/>
                <w:noProof/>
                <w:lang w:val="en-US"/>
              </w:rPr>
              <w:tab/>
            </w:r>
            <w:r w:rsidRPr="00D4330D">
              <w:rPr>
                <w:rStyle w:val="Hyperlink"/>
                <w:noProof/>
              </w:rPr>
              <w:t>Definición del problema</w:t>
            </w:r>
            <w:r>
              <w:rPr>
                <w:noProof/>
                <w:webHidden/>
              </w:rPr>
              <w:tab/>
            </w:r>
            <w:r>
              <w:rPr>
                <w:noProof/>
                <w:webHidden/>
              </w:rPr>
              <w:fldChar w:fldCharType="begin"/>
            </w:r>
            <w:r>
              <w:rPr>
                <w:noProof/>
                <w:webHidden/>
              </w:rPr>
              <w:instrText xml:space="preserve"> PAGEREF _Toc488308914 \h </w:instrText>
            </w:r>
            <w:r>
              <w:rPr>
                <w:noProof/>
                <w:webHidden/>
              </w:rPr>
            </w:r>
            <w:r>
              <w:rPr>
                <w:noProof/>
                <w:webHidden/>
              </w:rPr>
              <w:fldChar w:fldCharType="separate"/>
            </w:r>
            <w:r>
              <w:rPr>
                <w:noProof/>
                <w:webHidden/>
              </w:rPr>
              <w:t>3</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15" w:history="1">
            <w:r w:rsidRPr="00D4330D">
              <w:rPr>
                <w:rStyle w:val="Hyperlink"/>
                <w:noProof/>
              </w:rPr>
              <w:t>2.2</w:t>
            </w:r>
            <w:r>
              <w:rPr>
                <w:rFonts w:asciiTheme="minorHAnsi" w:hAnsiTheme="minorHAnsi"/>
                <w:noProof/>
                <w:lang w:val="en-US"/>
              </w:rPr>
              <w:tab/>
            </w:r>
            <w:r w:rsidRPr="00D4330D">
              <w:rPr>
                <w:rStyle w:val="Hyperlink"/>
                <w:noProof/>
              </w:rPr>
              <w:t>Antecedentes</w:t>
            </w:r>
            <w:r>
              <w:rPr>
                <w:noProof/>
                <w:webHidden/>
              </w:rPr>
              <w:tab/>
            </w:r>
            <w:r>
              <w:rPr>
                <w:noProof/>
                <w:webHidden/>
              </w:rPr>
              <w:fldChar w:fldCharType="begin"/>
            </w:r>
            <w:r>
              <w:rPr>
                <w:noProof/>
                <w:webHidden/>
              </w:rPr>
              <w:instrText xml:space="preserve"> PAGEREF _Toc488308915 \h </w:instrText>
            </w:r>
            <w:r>
              <w:rPr>
                <w:noProof/>
                <w:webHidden/>
              </w:rPr>
            </w:r>
            <w:r>
              <w:rPr>
                <w:noProof/>
                <w:webHidden/>
              </w:rPr>
              <w:fldChar w:fldCharType="separate"/>
            </w:r>
            <w:r>
              <w:rPr>
                <w:noProof/>
                <w:webHidden/>
              </w:rPr>
              <w:t>3</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16" w:history="1">
            <w:r w:rsidRPr="00D4330D">
              <w:rPr>
                <w:rStyle w:val="Hyperlink"/>
                <w:noProof/>
              </w:rPr>
              <w:t>2.3</w:t>
            </w:r>
            <w:r>
              <w:rPr>
                <w:rFonts w:asciiTheme="minorHAnsi" w:hAnsiTheme="minorHAnsi"/>
                <w:noProof/>
                <w:lang w:val="en-US"/>
              </w:rPr>
              <w:tab/>
            </w:r>
            <w:r w:rsidRPr="00D4330D">
              <w:rPr>
                <w:rStyle w:val="Hyperlink"/>
                <w:noProof/>
              </w:rPr>
              <w:t>Objetivos</w:t>
            </w:r>
            <w:r>
              <w:rPr>
                <w:noProof/>
                <w:webHidden/>
              </w:rPr>
              <w:tab/>
            </w:r>
            <w:r>
              <w:rPr>
                <w:noProof/>
                <w:webHidden/>
              </w:rPr>
              <w:fldChar w:fldCharType="begin"/>
            </w:r>
            <w:r>
              <w:rPr>
                <w:noProof/>
                <w:webHidden/>
              </w:rPr>
              <w:instrText xml:space="preserve"> PAGEREF _Toc488308916 \h </w:instrText>
            </w:r>
            <w:r>
              <w:rPr>
                <w:noProof/>
                <w:webHidden/>
              </w:rPr>
            </w:r>
            <w:r>
              <w:rPr>
                <w:noProof/>
                <w:webHidden/>
              </w:rPr>
              <w:fldChar w:fldCharType="separate"/>
            </w:r>
            <w:r>
              <w:rPr>
                <w:noProof/>
                <w:webHidden/>
              </w:rPr>
              <w:t>8</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17" w:history="1">
            <w:r w:rsidRPr="00D4330D">
              <w:rPr>
                <w:rStyle w:val="Hyperlink"/>
                <w:noProof/>
              </w:rPr>
              <w:t>2.3.1</w:t>
            </w:r>
            <w:r>
              <w:rPr>
                <w:rFonts w:asciiTheme="minorHAnsi" w:hAnsiTheme="minorHAnsi"/>
                <w:noProof/>
                <w:lang w:val="en-US"/>
              </w:rPr>
              <w:tab/>
            </w:r>
            <w:r w:rsidRPr="00D4330D">
              <w:rPr>
                <w:rStyle w:val="Hyperlink"/>
                <w:noProof/>
              </w:rPr>
              <w:t>Objetivo General</w:t>
            </w:r>
            <w:r>
              <w:rPr>
                <w:noProof/>
                <w:webHidden/>
              </w:rPr>
              <w:tab/>
            </w:r>
            <w:r>
              <w:rPr>
                <w:noProof/>
                <w:webHidden/>
              </w:rPr>
              <w:fldChar w:fldCharType="begin"/>
            </w:r>
            <w:r>
              <w:rPr>
                <w:noProof/>
                <w:webHidden/>
              </w:rPr>
              <w:instrText xml:space="preserve"> PAGEREF _Toc488308917 \h </w:instrText>
            </w:r>
            <w:r>
              <w:rPr>
                <w:noProof/>
                <w:webHidden/>
              </w:rPr>
            </w:r>
            <w:r>
              <w:rPr>
                <w:noProof/>
                <w:webHidden/>
              </w:rPr>
              <w:fldChar w:fldCharType="separate"/>
            </w:r>
            <w:r>
              <w:rPr>
                <w:noProof/>
                <w:webHidden/>
              </w:rPr>
              <w:t>8</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18" w:history="1">
            <w:r w:rsidRPr="00D4330D">
              <w:rPr>
                <w:rStyle w:val="Hyperlink"/>
                <w:noProof/>
              </w:rPr>
              <w:t>2.3.2</w:t>
            </w:r>
            <w:r>
              <w:rPr>
                <w:rFonts w:asciiTheme="minorHAnsi" w:hAnsiTheme="minorHAnsi"/>
                <w:noProof/>
                <w:lang w:val="en-US"/>
              </w:rPr>
              <w:tab/>
            </w:r>
            <w:r w:rsidRPr="00D4330D">
              <w:rPr>
                <w:rStyle w:val="Hyperlink"/>
                <w:noProof/>
              </w:rPr>
              <w:t>Objetivos Específicos</w:t>
            </w:r>
            <w:r>
              <w:rPr>
                <w:noProof/>
                <w:webHidden/>
              </w:rPr>
              <w:tab/>
            </w:r>
            <w:r>
              <w:rPr>
                <w:noProof/>
                <w:webHidden/>
              </w:rPr>
              <w:fldChar w:fldCharType="begin"/>
            </w:r>
            <w:r>
              <w:rPr>
                <w:noProof/>
                <w:webHidden/>
              </w:rPr>
              <w:instrText xml:space="preserve"> PAGEREF _Toc488308918 \h </w:instrText>
            </w:r>
            <w:r>
              <w:rPr>
                <w:noProof/>
                <w:webHidden/>
              </w:rPr>
            </w:r>
            <w:r>
              <w:rPr>
                <w:noProof/>
                <w:webHidden/>
              </w:rPr>
              <w:fldChar w:fldCharType="separate"/>
            </w:r>
            <w:r>
              <w:rPr>
                <w:noProof/>
                <w:webHidden/>
              </w:rPr>
              <w:t>8</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19" w:history="1">
            <w:r w:rsidRPr="00D4330D">
              <w:rPr>
                <w:rStyle w:val="Hyperlink"/>
                <w:noProof/>
              </w:rPr>
              <w:t>2.4</w:t>
            </w:r>
            <w:r>
              <w:rPr>
                <w:rFonts w:asciiTheme="minorHAnsi" w:hAnsiTheme="minorHAnsi"/>
                <w:noProof/>
                <w:lang w:val="en-US"/>
              </w:rPr>
              <w:tab/>
            </w:r>
            <w:r w:rsidRPr="00D4330D">
              <w:rPr>
                <w:rStyle w:val="Hyperlink"/>
                <w:noProof/>
              </w:rPr>
              <w:t>Justificación</w:t>
            </w:r>
            <w:r>
              <w:rPr>
                <w:noProof/>
                <w:webHidden/>
              </w:rPr>
              <w:tab/>
            </w:r>
            <w:r>
              <w:rPr>
                <w:noProof/>
                <w:webHidden/>
              </w:rPr>
              <w:fldChar w:fldCharType="begin"/>
            </w:r>
            <w:r>
              <w:rPr>
                <w:noProof/>
                <w:webHidden/>
              </w:rPr>
              <w:instrText xml:space="preserve"> PAGEREF _Toc488308919 \h </w:instrText>
            </w:r>
            <w:r>
              <w:rPr>
                <w:noProof/>
                <w:webHidden/>
              </w:rPr>
            </w:r>
            <w:r>
              <w:rPr>
                <w:noProof/>
                <w:webHidden/>
              </w:rPr>
              <w:fldChar w:fldCharType="separate"/>
            </w:r>
            <w:r>
              <w:rPr>
                <w:noProof/>
                <w:webHidden/>
              </w:rPr>
              <w:t>8</w:t>
            </w:r>
            <w:r>
              <w:rPr>
                <w:noProof/>
                <w:webHidden/>
              </w:rPr>
              <w:fldChar w:fldCharType="end"/>
            </w:r>
          </w:hyperlink>
        </w:p>
        <w:p w:rsidR="00DE35B8" w:rsidRDefault="00DE35B8">
          <w:pPr>
            <w:pStyle w:val="TOC1"/>
            <w:tabs>
              <w:tab w:val="left" w:pos="440"/>
              <w:tab w:val="right" w:leader="dot" w:pos="9350"/>
            </w:tabs>
            <w:rPr>
              <w:rFonts w:asciiTheme="minorHAnsi" w:hAnsiTheme="minorHAnsi"/>
              <w:noProof/>
              <w:lang w:val="en-US"/>
            </w:rPr>
          </w:pPr>
          <w:hyperlink w:anchor="_Toc488308920" w:history="1">
            <w:r w:rsidRPr="00D4330D">
              <w:rPr>
                <w:rStyle w:val="Hyperlink"/>
                <w:noProof/>
              </w:rPr>
              <w:t>3</w:t>
            </w:r>
            <w:r>
              <w:rPr>
                <w:rFonts w:asciiTheme="minorHAnsi" w:hAnsiTheme="minorHAnsi"/>
                <w:noProof/>
                <w:lang w:val="en-US"/>
              </w:rPr>
              <w:tab/>
            </w:r>
            <w:r w:rsidRPr="00D4330D">
              <w:rPr>
                <w:rStyle w:val="Hyperlink"/>
                <w:noProof/>
              </w:rPr>
              <w:t>Marco Teórico</w:t>
            </w:r>
            <w:r>
              <w:rPr>
                <w:noProof/>
                <w:webHidden/>
              </w:rPr>
              <w:tab/>
            </w:r>
            <w:r>
              <w:rPr>
                <w:noProof/>
                <w:webHidden/>
              </w:rPr>
              <w:fldChar w:fldCharType="begin"/>
            </w:r>
            <w:r>
              <w:rPr>
                <w:noProof/>
                <w:webHidden/>
              </w:rPr>
              <w:instrText xml:space="preserve"> PAGEREF _Toc488308920 \h </w:instrText>
            </w:r>
            <w:r>
              <w:rPr>
                <w:noProof/>
                <w:webHidden/>
              </w:rPr>
            </w:r>
            <w:r>
              <w:rPr>
                <w:noProof/>
                <w:webHidden/>
              </w:rPr>
              <w:fldChar w:fldCharType="separate"/>
            </w:r>
            <w:r>
              <w:rPr>
                <w:noProof/>
                <w:webHidden/>
              </w:rPr>
              <w:t>9</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21" w:history="1">
            <w:r w:rsidRPr="00D4330D">
              <w:rPr>
                <w:rStyle w:val="Hyperlink"/>
                <w:noProof/>
              </w:rPr>
              <w:t>3.1</w:t>
            </w:r>
            <w:r>
              <w:rPr>
                <w:rFonts w:asciiTheme="minorHAnsi" w:hAnsiTheme="minorHAnsi"/>
                <w:noProof/>
                <w:lang w:val="en-US"/>
              </w:rPr>
              <w:tab/>
            </w:r>
            <w:r w:rsidRPr="00D4330D">
              <w:rPr>
                <w:rStyle w:val="Hyperlink"/>
                <w:noProof/>
              </w:rPr>
              <w:t>Video juego</w:t>
            </w:r>
            <w:r>
              <w:rPr>
                <w:noProof/>
                <w:webHidden/>
              </w:rPr>
              <w:tab/>
            </w:r>
            <w:r>
              <w:rPr>
                <w:noProof/>
                <w:webHidden/>
              </w:rPr>
              <w:fldChar w:fldCharType="begin"/>
            </w:r>
            <w:r>
              <w:rPr>
                <w:noProof/>
                <w:webHidden/>
              </w:rPr>
              <w:instrText xml:space="preserve"> PAGEREF _Toc488308921 \h </w:instrText>
            </w:r>
            <w:r>
              <w:rPr>
                <w:noProof/>
                <w:webHidden/>
              </w:rPr>
            </w:r>
            <w:r>
              <w:rPr>
                <w:noProof/>
                <w:webHidden/>
              </w:rPr>
              <w:fldChar w:fldCharType="separate"/>
            </w:r>
            <w:r>
              <w:rPr>
                <w:noProof/>
                <w:webHidden/>
              </w:rPr>
              <w:t>9</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22" w:history="1">
            <w:r w:rsidRPr="00D4330D">
              <w:rPr>
                <w:rStyle w:val="Hyperlink"/>
                <w:noProof/>
              </w:rPr>
              <w:t>3.1.1</w:t>
            </w:r>
            <w:r>
              <w:rPr>
                <w:rFonts w:asciiTheme="minorHAnsi" w:hAnsiTheme="minorHAnsi"/>
                <w:noProof/>
                <w:lang w:val="en-US"/>
              </w:rPr>
              <w:tab/>
            </w:r>
            <w:r w:rsidRPr="00D4330D">
              <w:rPr>
                <w:rStyle w:val="Hyperlink"/>
                <w:noProof/>
              </w:rPr>
              <w:t>Juego</w:t>
            </w:r>
            <w:r>
              <w:rPr>
                <w:noProof/>
                <w:webHidden/>
              </w:rPr>
              <w:tab/>
            </w:r>
            <w:r>
              <w:rPr>
                <w:noProof/>
                <w:webHidden/>
              </w:rPr>
              <w:fldChar w:fldCharType="begin"/>
            </w:r>
            <w:r>
              <w:rPr>
                <w:noProof/>
                <w:webHidden/>
              </w:rPr>
              <w:instrText xml:space="preserve"> PAGEREF _Toc488308922 \h </w:instrText>
            </w:r>
            <w:r>
              <w:rPr>
                <w:noProof/>
                <w:webHidden/>
              </w:rPr>
            </w:r>
            <w:r>
              <w:rPr>
                <w:noProof/>
                <w:webHidden/>
              </w:rPr>
              <w:fldChar w:fldCharType="separate"/>
            </w:r>
            <w:r>
              <w:rPr>
                <w:noProof/>
                <w:webHidden/>
              </w:rPr>
              <w:t>9</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23" w:history="1">
            <w:r w:rsidRPr="00D4330D">
              <w:rPr>
                <w:rStyle w:val="Hyperlink"/>
                <w:noProof/>
              </w:rPr>
              <w:t>3.1.2</w:t>
            </w:r>
            <w:r>
              <w:rPr>
                <w:rFonts w:asciiTheme="minorHAnsi" w:hAnsiTheme="minorHAnsi"/>
                <w:noProof/>
                <w:lang w:val="en-US"/>
              </w:rPr>
              <w:tab/>
            </w:r>
            <w:r w:rsidRPr="00D4330D">
              <w:rPr>
                <w:rStyle w:val="Hyperlink"/>
                <w:noProof/>
              </w:rPr>
              <w:t>Video juego</w:t>
            </w:r>
            <w:r>
              <w:rPr>
                <w:noProof/>
                <w:webHidden/>
              </w:rPr>
              <w:tab/>
            </w:r>
            <w:r>
              <w:rPr>
                <w:noProof/>
                <w:webHidden/>
              </w:rPr>
              <w:fldChar w:fldCharType="begin"/>
            </w:r>
            <w:r>
              <w:rPr>
                <w:noProof/>
                <w:webHidden/>
              </w:rPr>
              <w:instrText xml:space="preserve"> PAGEREF _Toc488308923 \h </w:instrText>
            </w:r>
            <w:r>
              <w:rPr>
                <w:noProof/>
                <w:webHidden/>
              </w:rPr>
            </w:r>
            <w:r>
              <w:rPr>
                <w:noProof/>
                <w:webHidden/>
              </w:rPr>
              <w:fldChar w:fldCharType="separate"/>
            </w:r>
            <w:r>
              <w:rPr>
                <w:noProof/>
                <w:webHidden/>
              </w:rPr>
              <w:t>10</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24" w:history="1">
            <w:r w:rsidRPr="00D4330D">
              <w:rPr>
                <w:rStyle w:val="Hyperlink"/>
                <w:noProof/>
              </w:rPr>
              <w:t>3.1.3</w:t>
            </w:r>
            <w:r>
              <w:rPr>
                <w:rFonts w:asciiTheme="minorHAnsi" w:hAnsiTheme="minorHAnsi"/>
                <w:noProof/>
                <w:lang w:val="en-US"/>
              </w:rPr>
              <w:tab/>
            </w:r>
            <w:r w:rsidRPr="00D4330D">
              <w:rPr>
                <w:rStyle w:val="Hyperlink"/>
                <w:noProof/>
              </w:rPr>
              <w:t>Juego de Rol (RPG)</w:t>
            </w:r>
            <w:r>
              <w:rPr>
                <w:noProof/>
                <w:webHidden/>
              </w:rPr>
              <w:tab/>
            </w:r>
            <w:r>
              <w:rPr>
                <w:noProof/>
                <w:webHidden/>
              </w:rPr>
              <w:fldChar w:fldCharType="begin"/>
            </w:r>
            <w:r>
              <w:rPr>
                <w:noProof/>
                <w:webHidden/>
              </w:rPr>
              <w:instrText xml:space="preserve"> PAGEREF _Toc488308924 \h </w:instrText>
            </w:r>
            <w:r>
              <w:rPr>
                <w:noProof/>
                <w:webHidden/>
              </w:rPr>
            </w:r>
            <w:r>
              <w:rPr>
                <w:noProof/>
                <w:webHidden/>
              </w:rPr>
              <w:fldChar w:fldCharType="separate"/>
            </w:r>
            <w:r>
              <w:rPr>
                <w:noProof/>
                <w:webHidden/>
              </w:rPr>
              <w:t>12</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25" w:history="1">
            <w:r w:rsidRPr="00D4330D">
              <w:rPr>
                <w:rStyle w:val="Hyperlink"/>
                <w:noProof/>
              </w:rPr>
              <w:t>3.1.4</w:t>
            </w:r>
            <w:r>
              <w:rPr>
                <w:rFonts w:asciiTheme="minorHAnsi" w:hAnsiTheme="minorHAnsi"/>
                <w:noProof/>
                <w:lang w:val="en-US"/>
              </w:rPr>
              <w:tab/>
            </w:r>
            <w:r w:rsidRPr="00D4330D">
              <w:rPr>
                <w:rStyle w:val="Hyperlink"/>
                <w:noProof/>
              </w:rPr>
              <w:t>Juego de Estrategia</w:t>
            </w:r>
            <w:r>
              <w:rPr>
                <w:noProof/>
                <w:webHidden/>
              </w:rPr>
              <w:tab/>
            </w:r>
            <w:r>
              <w:rPr>
                <w:noProof/>
                <w:webHidden/>
              </w:rPr>
              <w:fldChar w:fldCharType="begin"/>
            </w:r>
            <w:r>
              <w:rPr>
                <w:noProof/>
                <w:webHidden/>
              </w:rPr>
              <w:instrText xml:space="preserve"> PAGEREF _Toc488308925 \h </w:instrText>
            </w:r>
            <w:r>
              <w:rPr>
                <w:noProof/>
                <w:webHidden/>
              </w:rPr>
            </w:r>
            <w:r>
              <w:rPr>
                <w:noProof/>
                <w:webHidden/>
              </w:rPr>
              <w:fldChar w:fldCharType="separate"/>
            </w:r>
            <w:r>
              <w:rPr>
                <w:noProof/>
                <w:webHidden/>
              </w:rPr>
              <w:t>15</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26" w:history="1">
            <w:r w:rsidRPr="00D4330D">
              <w:rPr>
                <w:rStyle w:val="Hyperlink"/>
                <w:noProof/>
              </w:rPr>
              <w:t>3.1.5</w:t>
            </w:r>
            <w:r>
              <w:rPr>
                <w:rFonts w:asciiTheme="minorHAnsi" w:hAnsiTheme="minorHAnsi"/>
                <w:noProof/>
                <w:lang w:val="en-US"/>
              </w:rPr>
              <w:tab/>
            </w:r>
            <w:r w:rsidRPr="00D4330D">
              <w:rPr>
                <w:rStyle w:val="Hyperlink"/>
                <w:noProof/>
              </w:rPr>
              <w:t>Juego de Rol Táctico (TRPG) / Juego de Rol de Estrategia (SRPG) / Juego de Rol de Simulación (SRPG)</w:t>
            </w:r>
            <w:r>
              <w:rPr>
                <w:noProof/>
                <w:webHidden/>
              </w:rPr>
              <w:tab/>
            </w:r>
            <w:r>
              <w:rPr>
                <w:noProof/>
                <w:webHidden/>
              </w:rPr>
              <w:fldChar w:fldCharType="begin"/>
            </w:r>
            <w:r>
              <w:rPr>
                <w:noProof/>
                <w:webHidden/>
              </w:rPr>
              <w:instrText xml:space="preserve"> PAGEREF _Toc488308926 \h </w:instrText>
            </w:r>
            <w:r>
              <w:rPr>
                <w:noProof/>
                <w:webHidden/>
              </w:rPr>
            </w:r>
            <w:r>
              <w:rPr>
                <w:noProof/>
                <w:webHidden/>
              </w:rPr>
              <w:fldChar w:fldCharType="separate"/>
            </w:r>
            <w:r>
              <w:rPr>
                <w:noProof/>
                <w:webHidden/>
              </w:rPr>
              <w:t>16</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27" w:history="1">
            <w:r w:rsidRPr="00D4330D">
              <w:rPr>
                <w:rStyle w:val="Hyperlink"/>
                <w:noProof/>
              </w:rPr>
              <w:t>3.2</w:t>
            </w:r>
            <w:r>
              <w:rPr>
                <w:rFonts w:asciiTheme="minorHAnsi" w:hAnsiTheme="minorHAnsi"/>
                <w:noProof/>
                <w:lang w:val="en-US"/>
              </w:rPr>
              <w:tab/>
            </w:r>
            <w:r w:rsidRPr="00D4330D">
              <w:rPr>
                <w:rStyle w:val="Hyperlink"/>
                <w:noProof/>
              </w:rPr>
              <w:t>Programación</w:t>
            </w:r>
            <w:r>
              <w:rPr>
                <w:noProof/>
                <w:webHidden/>
              </w:rPr>
              <w:tab/>
            </w:r>
            <w:r>
              <w:rPr>
                <w:noProof/>
                <w:webHidden/>
              </w:rPr>
              <w:fldChar w:fldCharType="begin"/>
            </w:r>
            <w:r>
              <w:rPr>
                <w:noProof/>
                <w:webHidden/>
              </w:rPr>
              <w:instrText xml:space="preserve"> PAGEREF _Toc488308927 \h </w:instrText>
            </w:r>
            <w:r>
              <w:rPr>
                <w:noProof/>
                <w:webHidden/>
              </w:rPr>
            </w:r>
            <w:r>
              <w:rPr>
                <w:noProof/>
                <w:webHidden/>
              </w:rPr>
              <w:fldChar w:fldCharType="separate"/>
            </w:r>
            <w:r>
              <w:rPr>
                <w:noProof/>
                <w:webHidden/>
              </w:rPr>
              <w:t>18</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28" w:history="1">
            <w:r w:rsidRPr="00D4330D">
              <w:rPr>
                <w:rStyle w:val="Hyperlink"/>
                <w:noProof/>
              </w:rPr>
              <w:t>3.2.1</w:t>
            </w:r>
            <w:r>
              <w:rPr>
                <w:rFonts w:asciiTheme="minorHAnsi" w:hAnsiTheme="minorHAnsi"/>
                <w:noProof/>
                <w:lang w:val="en-US"/>
              </w:rPr>
              <w:tab/>
            </w:r>
            <w:r w:rsidRPr="00D4330D">
              <w:rPr>
                <w:rStyle w:val="Hyperlink"/>
                <w:noProof/>
              </w:rPr>
              <w:t>Algoritmo</w:t>
            </w:r>
            <w:r>
              <w:rPr>
                <w:noProof/>
                <w:webHidden/>
              </w:rPr>
              <w:tab/>
            </w:r>
            <w:r>
              <w:rPr>
                <w:noProof/>
                <w:webHidden/>
              </w:rPr>
              <w:fldChar w:fldCharType="begin"/>
            </w:r>
            <w:r>
              <w:rPr>
                <w:noProof/>
                <w:webHidden/>
              </w:rPr>
              <w:instrText xml:space="preserve"> PAGEREF _Toc488308928 \h </w:instrText>
            </w:r>
            <w:r>
              <w:rPr>
                <w:noProof/>
                <w:webHidden/>
              </w:rPr>
            </w:r>
            <w:r>
              <w:rPr>
                <w:noProof/>
                <w:webHidden/>
              </w:rPr>
              <w:fldChar w:fldCharType="separate"/>
            </w:r>
            <w:r>
              <w:rPr>
                <w:noProof/>
                <w:webHidden/>
              </w:rPr>
              <w:t>19</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29" w:history="1">
            <w:r w:rsidRPr="00D4330D">
              <w:rPr>
                <w:rStyle w:val="Hyperlink"/>
                <w:noProof/>
              </w:rPr>
              <w:t>3.2.2</w:t>
            </w:r>
            <w:r>
              <w:rPr>
                <w:rFonts w:asciiTheme="minorHAnsi" w:hAnsiTheme="minorHAnsi"/>
                <w:noProof/>
                <w:lang w:val="en-US"/>
              </w:rPr>
              <w:tab/>
            </w:r>
            <w:r w:rsidRPr="00D4330D">
              <w:rPr>
                <w:rStyle w:val="Hyperlink"/>
                <w:noProof/>
              </w:rPr>
              <w:t>Lenguaje de programación</w:t>
            </w:r>
            <w:r>
              <w:rPr>
                <w:noProof/>
                <w:webHidden/>
              </w:rPr>
              <w:tab/>
            </w:r>
            <w:r>
              <w:rPr>
                <w:noProof/>
                <w:webHidden/>
              </w:rPr>
              <w:fldChar w:fldCharType="begin"/>
            </w:r>
            <w:r>
              <w:rPr>
                <w:noProof/>
                <w:webHidden/>
              </w:rPr>
              <w:instrText xml:space="preserve"> PAGEREF _Toc488308929 \h </w:instrText>
            </w:r>
            <w:r>
              <w:rPr>
                <w:noProof/>
                <w:webHidden/>
              </w:rPr>
            </w:r>
            <w:r>
              <w:rPr>
                <w:noProof/>
                <w:webHidden/>
              </w:rPr>
              <w:fldChar w:fldCharType="separate"/>
            </w:r>
            <w:r>
              <w:rPr>
                <w:noProof/>
                <w:webHidden/>
              </w:rPr>
              <w:t>20</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30" w:history="1">
            <w:r w:rsidRPr="00D4330D">
              <w:rPr>
                <w:rStyle w:val="Hyperlink"/>
                <w:noProof/>
              </w:rPr>
              <w:t>3.2.3</w:t>
            </w:r>
            <w:r>
              <w:rPr>
                <w:rFonts w:asciiTheme="minorHAnsi" w:hAnsiTheme="minorHAnsi"/>
                <w:noProof/>
                <w:lang w:val="en-US"/>
              </w:rPr>
              <w:tab/>
            </w:r>
            <w:r w:rsidRPr="00D4330D">
              <w:rPr>
                <w:rStyle w:val="Hyperlink"/>
                <w:noProof/>
              </w:rPr>
              <w:t>C</w:t>
            </w:r>
            <w:r>
              <w:rPr>
                <w:noProof/>
                <w:webHidden/>
              </w:rPr>
              <w:tab/>
            </w:r>
            <w:r>
              <w:rPr>
                <w:noProof/>
                <w:webHidden/>
              </w:rPr>
              <w:fldChar w:fldCharType="begin"/>
            </w:r>
            <w:r>
              <w:rPr>
                <w:noProof/>
                <w:webHidden/>
              </w:rPr>
              <w:instrText xml:space="preserve"> PAGEREF _Toc488308930 \h </w:instrText>
            </w:r>
            <w:r>
              <w:rPr>
                <w:noProof/>
                <w:webHidden/>
              </w:rPr>
            </w:r>
            <w:r>
              <w:rPr>
                <w:noProof/>
                <w:webHidden/>
              </w:rPr>
              <w:fldChar w:fldCharType="separate"/>
            </w:r>
            <w:r>
              <w:rPr>
                <w:noProof/>
                <w:webHidden/>
              </w:rPr>
              <w:t>21</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31" w:history="1">
            <w:r w:rsidRPr="00D4330D">
              <w:rPr>
                <w:rStyle w:val="Hyperlink"/>
                <w:noProof/>
              </w:rPr>
              <w:t>3.2.4</w:t>
            </w:r>
            <w:r>
              <w:rPr>
                <w:rFonts w:asciiTheme="minorHAnsi" w:hAnsiTheme="minorHAnsi"/>
                <w:noProof/>
                <w:lang w:val="en-US"/>
              </w:rPr>
              <w:tab/>
            </w:r>
            <w:r w:rsidRPr="00D4330D">
              <w:rPr>
                <w:rStyle w:val="Hyperlink"/>
                <w:noProof/>
              </w:rPr>
              <w:t>C++</w:t>
            </w:r>
            <w:r>
              <w:rPr>
                <w:noProof/>
                <w:webHidden/>
              </w:rPr>
              <w:tab/>
            </w:r>
            <w:r>
              <w:rPr>
                <w:noProof/>
                <w:webHidden/>
              </w:rPr>
              <w:fldChar w:fldCharType="begin"/>
            </w:r>
            <w:r>
              <w:rPr>
                <w:noProof/>
                <w:webHidden/>
              </w:rPr>
              <w:instrText xml:space="preserve"> PAGEREF _Toc488308931 \h </w:instrText>
            </w:r>
            <w:r>
              <w:rPr>
                <w:noProof/>
                <w:webHidden/>
              </w:rPr>
            </w:r>
            <w:r>
              <w:rPr>
                <w:noProof/>
                <w:webHidden/>
              </w:rPr>
              <w:fldChar w:fldCharType="separate"/>
            </w:r>
            <w:r>
              <w:rPr>
                <w:noProof/>
                <w:webHidden/>
              </w:rPr>
              <w:t>21</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32" w:history="1">
            <w:r w:rsidRPr="00D4330D">
              <w:rPr>
                <w:rStyle w:val="Hyperlink"/>
                <w:noProof/>
              </w:rPr>
              <w:t>3.2.5</w:t>
            </w:r>
            <w:r>
              <w:rPr>
                <w:rFonts w:asciiTheme="minorHAnsi" w:hAnsiTheme="minorHAnsi"/>
                <w:noProof/>
                <w:lang w:val="en-US"/>
              </w:rPr>
              <w:tab/>
            </w:r>
            <w:r w:rsidRPr="00D4330D">
              <w:rPr>
                <w:rStyle w:val="Hyperlink"/>
                <w:noProof/>
              </w:rPr>
              <w:t>C++11 y C++14</w:t>
            </w:r>
            <w:r>
              <w:rPr>
                <w:noProof/>
                <w:webHidden/>
              </w:rPr>
              <w:tab/>
            </w:r>
            <w:r>
              <w:rPr>
                <w:noProof/>
                <w:webHidden/>
              </w:rPr>
              <w:fldChar w:fldCharType="begin"/>
            </w:r>
            <w:r>
              <w:rPr>
                <w:noProof/>
                <w:webHidden/>
              </w:rPr>
              <w:instrText xml:space="preserve"> PAGEREF _Toc488308932 \h </w:instrText>
            </w:r>
            <w:r>
              <w:rPr>
                <w:noProof/>
                <w:webHidden/>
              </w:rPr>
            </w:r>
            <w:r>
              <w:rPr>
                <w:noProof/>
                <w:webHidden/>
              </w:rPr>
              <w:fldChar w:fldCharType="separate"/>
            </w:r>
            <w:r>
              <w:rPr>
                <w:noProof/>
                <w:webHidden/>
              </w:rPr>
              <w:t>28</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33" w:history="1">
            <w:r w:rsidRPr="00D4330D">
              <w:rPr>
                <w:rStyle w:val="Hyperlink"/>
                <w:noProof/>
              </w:rPr>
              <w:t>3.2.6</w:t>
            </w:r>
            <w:r>
              <w:rPr>
                <w:rFonts w:asciiTheme="minorHAnsi" w:hAnsiTheme="minorHAnsi"/>
                <w:noProof/>
                <w:lang w:val="en-US"/>
              </w:rPr>
              <w:tab/>
            </w:r>
            <w:r w:rsidRPr="00D4330D">
              <w:rPr>
                <w:rStyle w:val="Hyperlink"/>
                <w:noProof/>
              </w:rPr>
              <w:t>Lua</w:t>
            </w:r>
            <w:r>
              <w:rPr>
                <w:noProof/>
                <w:webHidden/>
              </w:rPr>
              <w:tab/>
            </w:r>
            <w:r>
              <w:rPr>
                <w:noProof/>
                <w:webHidden/>
              </w:rPr>
              <w:fldChar w:fldCharType="begin"/>
            </w:r>
            <w:r>
              <w:rPr>
                <w:noProof/>
                <w:webHidden/>
              </w:rPr>
              <w:instrText xml:space="preserve"> PAGEREF _Toc488308933 \h </w:instrText>
            </w:r>
            <w:r>
              <w:rPr>
                <w:noProof/>
                <w:webHidden/>
              </w:rPr>
            </w:r>
            <w:r>
              <w:rPr>
                <w:noProof/>
                <w:webHidden/>
              </w:rPr>
              <w:fldChar w:fldCharType="separate"/>
            </w:r>
            <w:r>
              <w:rPr>
                <w:noProof/>
                <w:webHidden/>
              </w:rPr>
              <w:t>38</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34" w:history="1">
            <w:r w:rsidRPr="00D4330D">
              <w:rPr>
                <w:rStyle w:val="Hyperlink"/>
                <w:noProof/>
              </w:rPr>
              <w:t>3.3</w:t>
            </w:r>
            <w:r>
              <w:rPr>
                <w:rFonts w:asciiTheme="minorHAnsi" w:hAnsiTheme="minorHAnsi"/>
                <w:noProof/>
                <w:lang w:val="en-US"/>
              </w:rPr>
              <w:tab/>
            </w:r>
            <w:r w:rsidRPr="00D4330D">
              <w:rPr>
                <w:rStyle w:val="Hyperlink"/>
                <w:noProof/>
              </w:rPr>
              <w:t>Bibliotecas</w:t>
            </w:r>
            <w:r>
              <w:rPr>
                <w:noProof/>
                <w:webHidden/>
              </w:rPr>
              <w:tab/>
            </w:r>
            <w:r>
              <w:rPr>
                <w:noProof/>
                <w:webHidden/>
              </w:rPr>
              <w:fldChar w:fldCharType="begin"/>
            </w:r>
            <w:r>
              <w:rPr>
                <w:noProof/>
                <w:webHidden/>
              </w:rPr>
              <w:instrText xml:space="preserve"> PAGEREF _Toc488308934 \h </w:instrText>
            </w:r>
            <w:r>
              <w:rPr>
                <w:noProof/>
                <w:webHidden/>
              </w:rPr>
            </w:r>
            <w:r>
              <w:rPr>
                <w:noProof/>
                <w:webHidden/>
              </w:rPr>
              <w:fldChar w:fldCharType="separate"/>
            </w:r>
            <w:r>
              <w:rPr>
                <w:noProof/>
                <w:webHidden/>
              </w:rPr>
              <w:t>39</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35" w:history="1">
            <w:r w:rsidRPr="00D4330D">
              <w:rPr>
                <w:rStyle w:val="Hyperlink"/>
                <w:noProof/>
              </w:rPr>
              <w:t>3.3.1</w:t>
            </w:r>
            <w:r>
              <w:rPr>
                <w:rFonts w:asciiTheme="minorHAnsi" w:hAnsiTheme="minorHAnsi"/>
                <w:noProof/>
                <w:lang w:val="en-US"/>
              </w:rPr>
              <w:tab/>
            </w:r>
            <w:r w:rsidRPr="00D4330D">
              <w:rPr>
                <w:rStyle w:val="Hyperlink"/>
                <w:noProof/>
              </w:rPr>
              <w:t>La Biblioteca Estándar de C++</w:t>
            </w:r>
            <w:r>
              <w:rPr>
                <w:noProof/>
                <w:webHidden/>
              </w:rPr>
              <w:tab/>
            </w:r>
            <w:r>
              <w:rPr>
                <w:noProof/>
                <w:webHidden/>
              </w:rPr>
              <w:fldChar w:fldCharType="begin"/>
            </w:r>
            <w:r>
              <w:rPr>
                <w:noProof/>
                <w:webHidden/>
              </w:rPr>
              <w:instrText xml:space="preserve"> PAGEREF _Toc488308935 \h </w:instrText>
            </w:r>
            <w:r>
              <w:rPr>
                <w:noProof/>
                <w:webHidden/>
              </w:rPr>
            </w:r>
            <w:r>
              <w:rPr>
                <w:noProof/>
                <w:webHidden/>
              </w:rPr>
              <w:fldChar w:fldCharType="separate"/>
            </w:r>
            <w:r>
              <w:rPr>
                <w:noProof/>
                <w:webHidden/>
              </w:rPr>
              <w:t>40</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36" w:history="1">
            <w:r w:rsidRPr="00D4330D">
              <w:rPr>
                <w:rStyle w:val="Hyperlink"/>
                <w:noProof/>
              </w:rPr>
              <w:t>3.3.2</w:t>
            </w:r>
            <w:r>
              <w:rPr>
                <w:rFonts w:asciiTheme="minorHAnsi" w:hAnsiTheme="minorHAnsi"/>
                <w:noProof/>
                <w:lang w:val="en-US"/>
              </w:rPr>
              <w:tab/>
            </w:r>
            <w:r w:rsidRPr="00D4330D">
              <w:rPr>
                <w:rStyle w:val="Hyperlink"/>
                <w:noProof/>
              </w:rPr>
              <w:t>Sol2</w:t>
            </w:r>
            <w:r>
              <w:rPr>
                <w:noProof/>
                <w:webHidden/>
              </w:rPr>
              <w:tab/>
            </w:r>
            <w:r>
              <w:rPr>
                <w:noProof/>
                <w:webHidden/>
              </w:rPr>
              <w:fldChar w:fldCharType="begin"/>
            </w:r>
            <w:r>
              <w:rPr>
                <w:noProof/>
                <w:webHidden/>
              </w:rPr>
              <w:instrText xml:space="preserve"> PAGEREF _Toc488308936 \h </w:instrText>
            </w:r>
            <w:r>
              <w:rPr>
                <w:noProof/>
                <w:webHidden/>
              </w:rPr>
            </w:r>
            <w:r>
              <w:rPr>
                <w:noProof/>
                <w:webHidden/>
              </w:rPr>
              <w:fldChar w:fldCharType="separate"/>
            </w:r>
            <w:r>
              <w:rPr>
                <w:noProof/>
                <w:webHidden/>
              </w:rPr>
              <w:t>40</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37" w:history="1">
            <w:r w:rsidRPr="00D4330D">
              <w:rPr>
                <w:rStyle w:val="Hyperlink"/>
                <w:noProof/>
                <w:lang w:val="en-US"/>
              </w:rPr>
              <w:t>3.3.3</w:t>
            </w:r>
            <w:r>
              <w:rPr>
                <w:rFonts w:asciiTheme="minorHAnsi" w:hAnsiTheme="minorHAnsi"/>
                <w:noProof/>
                <w:lang w:val="en-US"/>
              </w:rPr>
              <w:tab/>
            </w:r>
            <w:r w:rsidRPr="00D4330D">
              <w:rPr>
                <w:rStyle w:val="Hyperlink"/>
                <w:noProof/>
                <w:lang w:val="en-US"/>
              </w:rPr>
              <w:t>Simple and Fast Multimedia Library</w:t>
            </w:r>
            <w:r>
              <w:rPr>
                <w:noProof/>
                <w:webHidden/>
              </w:rPr>
              <w:tab/>
            </w:r>
            <w:r>
              <w:rPr>
                <w:noProof/>
                <w:webHidden/>
              </w:rPr>
              <w:fldChar w:fldCharType="begin"/>
            </w:r>
            <w:r>
              <w:rPr>
                <w:noProof/>
                <w:webHidden/>
              </w:rPr>
              <w:instrText xml:space="preserve"> PAGEREF _Toc488308937 \h </w:instrText>
            </w:r>
            <w:r>
              <w:rPr>
                <w:noProof/>
                <w:webHidden/>
              </w:rPr>
            </w:r>
            <w:r>
              <w:rPr>
                <w:noProof/>
                <w:webHidden/>
              </w:rPr>
              <w:fldChar w:fldCharType="separate"/>
            </w:r>
            <w:r>
              <w:rPr>
                <w:noProof/>
                <w:webHidden/>
              </w:rPr>
              <w:t>41</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38" w:history="1">
            <w:r w:rsidRPr="00D4330D">
              <w:rPr>
                <w:rStyle w:val="Hyperlink"/>
                <w:noProof/>
              </w:rPr>
              <w:t>3.4</w:t>
            </w:r>
            <w:r>
              <w:rPr>
                <w:rFonts w:asciiTheme="minorHAnsi" w:hAnsiTheme="minorHAnsi"/>
                <w:noProof/>
                <w:lang w:val="en-US"/>
              </w:rPr>
              <w:tab/>
            </w:r>
            <w:r w:rsidRPr="00D4330D">
              <w:rPr>
                <w:rStyle w:val="Hyperlink"/>
                <w:noProof/>
              </w:rPr>
              <w:t>Herramientas de manutención de software</w:t>
            </w:r>
            <w:r>
              <w:rPr>
                <w:noProof/>
                <w:webHidden/>
              </w:rPr>
              <w:tab/>
            </w:r>
            <w:r>
              <w:rPr>
                <w:noProof/>
                <w:webHidden/>
              </w:rPr>
              <w:fldChar w:fldCharType="begin"/>
            </w:r>
            <w:r>
              <w:rPr>
                <w:noProof/>
                <w:webHidden/>
              </w:rPr>
              <w:instrText xml:space="preserve"> PAGEREF _Toc488308938 \h </w:instrText>
            </w:r>
            <w:r>
              <w:rPr>
                <w:noProof/>
                <w:webHidden/>
              </w:rPr>
            </w:r>
            <w:r>
              <w:rPr>
                <w:noProof/>
                <w:webHidden/>
              </w:rPr>
              <w:fldChar w:fldCharType="separate"/>
            </w:r>
            <w:r>
              <w:rPr>
                <w:noProof/>
                <w:webHidden/>
              </w:rPr>
              <w:t>41</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39" w:history="1">
            <w:r w:rsidRPr="00D4330D">
              <w:rPr>
                <w:rStyle w:val="Hyperlink"/>
                <w:noProof/>
              </w:rPr>
              <w:t>3.4.1</w:t>
            </w:r>
            <w:r>
              <w:rPr>
                <w:rFonts w:asciiTheme="minorHAnsi" w:hAnsiTheme="minorHAnsi"/>
                <w:noProof/>
                <w:lang w:val="en-US"/>
              </w:rPr>
              <w:tab/>
            </w:r>
            <w:r w:rsidRPr="00D4330D">
              <w:rPr>
                <w:rStyle w:val="Hyperlink"/>
                <w:noProof/>
              </w:rPr>
              <w:t>Software de construcción</w:t>
            </w:r>
            <w:r>
              <w:rPr>
                <w:noProof/>
                <w:webHidden/>
              </w:rPr>
              <w:tab/>
            </w:r>
            <w:r>
              <w:rPr>
                <w:noProof/>
                <w:webHidden/>
              </w:rPr>
              <w:fldChar w:fldCharType="begin"/>
            </w:r>
            <w:r>
              <w:rPr>
                <w:noProof/>
                <w:webHidden/>
              </w:rPr>
              <w:instrText xml:space="preserve"> PAGEREF _Toc488308939 \h </w:instrText>
            </w:r>
            <w:r>
              <w:rPr>
                <w:noProof/>
                <w:webHidden/>
              </w:rPr>
            </w:r>
            <w:r>
              <w:rPr>
                <w:noProof/>
                <w:webHidden/>
              </w:rPr>
              <w:fldChar w:fldCharType="separate"/>
            </w:r>
            <w:r>
              <w:rPr>
                <w:noProof/>
                <w:webHidden/>
              </w:rPr>
              <w:t>41</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40" w:history="1">
            <w:r w:rsidRPr="00D4330D">
              <w:rPr>
                <w:rStyle w:val="Hyperlink"/>
                <w:noProof/>
              </w:rPr>
              <w:t>3.4.2</w:t>
            </w:r>
            <w:r>
              <w:rPr>
                <w:rFonts w:asciiTheme="minorHAnsi" w:hAnsiTheme="minorHAnsi"/>
                <w:noProof/>
                <w:lang w:val="en-US"/>
              </w:rPr>
              <w:tab/>
            </w:r>
            <w:r w:rsidRPr="00D4330D">
              <w:rPr>
                <w:rStyle w:val="Hyperlink"/>
                <w:noProof/>
              </w:rPr>
              <w:t>Compilador</w:t>
            </w:r>
            <w:r>
              <w:rPr>
                <w:noProof/>
                <w:webHidden/>
              </w:rPr>
              <w:tab/>
            </w:r>
            <w:r>
              <w:rPr>
                <w:noProof/>
                <w:webHidden/>
              </w:rPr>
              <w:fldChar w:fldCharType="begin"/>
            </w:r>
            <w:r>
              <w:rPr>
                <w:noProof/>
                <w:webHidden/>
              </w:rPr>
              <w:instrText xml:space="preserve"> PAGEREF _Toc488308940 \h </w:instrText>
            </w:r>
            <w:r>
              <w:rPr>
                <w:noProof/>
                <w:webHidden/>
              </w:rPr>
            </w:r>
            <w:r>
              <w:rPr>
                <w:noProof/>
                <w:webHidden/>
              </w:rPr>
              <w:fldChar w:fldCharType="separate"/>
            </w:r>
            <w:r>
              <w:rPr>
                <w:noProof/>
                <w:webHidden/>
              </w:rPr>
              <w:t>44</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41" w:history="1">
            <w:r w:rsidRPr="00D4330D">
              <w:rPr>
                <w:rStyle w:val="Hyperlink"/>
                <w:noProof/>
              </w:rPr>
              <w:t>3.5</w:t>
            </w:r>
            <w:r>
              <w:rPr>
                <w:rFonts w:asciiTheme="minorHAnsi" w:hAnsiTheme="minorHAnsi"/>
                <w:noProof/>
                <w:lang w:val="en-US"/>
              </w:rPr>
              <w:tab/>
            </w:r>
            <w:r w:rsidRPr="00D4330D">
              <w:rPr>
                <w:rStyle w:val="Hyperlink"/>
                <w:noProof/>
              </w:rPr>
              <w:t>Entorno Integrado de Desarrollo</w:t>
            </w:r>
            <w:r>
              <w:rPr>
                <w:noProof/>
                <w:webHidden/>
              </w:rPr>
              <w:tab/>
            </w:r>
            <w:r>
              <w:rPr>
                <w:noProof/>
                <w:webHidden/>
              </w:rPr>
              <w:fldChar w:fldCharType="begin"/>
            </w:r>
            <w:r>
              <w:rPr>
                <w:noProof/>
                <w:webHidden/>
              </w:rPr>
              <w:instrText xml:space="preserve"> PAGEREF _Toc488308941 \h </w:instrText>
            </w:r>
            <w:r>
              <w:rPr>
                <w:noProof/>
                <w:webHidden/>
              </w:rPr>
            </w:r>
            <w:r>
              <w:rPr>
                <w:noProof/>
                <w:webHidden/>
              </w:rPr>
              <w:fldChar w:fldCharType="separate"/>
            </w:r>
            <w:r>
              <w:rPr>
                <w:noProof/>
                <w:webHidden/>
              </w:rPr>
              <w:t>44</w:t>
            </w:r>
            <w:r>
              <w:rPr>
                <w:noProof/>
                <w:webHidden/>
              </w:rPr>
              <w:fldChar w:fldCharType="end"/>
            </w:r>
          </w:hyperlink>
        </w:p>
        <w:p w:rsidR="00DE35B8" w:rsidRDefault="00DE35B8">
          <w:pPr>
            <w:pStyle w:val="TOC3"/>
            <w:tabs>
              <w:tab w:val="left" w:pos="1320"/>
              <w:tab w:val="right" w:leader="dot" w:pos="9350"/>
            </w:tabs>
            <w:rPr>
              <w:rFonts w:asciiTheme="minorHAnsi" w:hAnsiTheme="minorHAnsi"/>
              <w:noProof/>
              <w:lang w:val="en-US"/>
            </w:rPr>
          </w:pPr>
          <w:hyperlink w:anchor="_Toc488308942" w:history="1">
            <w:r w:rsidRPr="00D4330D">
              <w:rPr>
                <w:rStyle w:val="Hyperlink"/>
                <w:noProof/>
              </w:rPr>
              <w:t>3.5.1</w:t>
            </w:r>
            <w:r>
              <w:rPr>
                <w:rFonts w:asciiTheme="minorHAnsi" w:hAnsiTheme="minorHAnsi"/>
                <w:noProof/>
                <w:lang w:val="en-US"/>
              </w:rPr>
              <w:tab/>
            </w:r>
            <w:r w:rsidRPr="00D4330D">
              <w:rPr>
                <w:rStyle w:val="Hyperlink"/>
                <w:noProof/>
              </w:rPr>
              <w:t>QtCreator</w:t>
            </w:r>
            <w:r>
              <w:rPr>
                <w:noProof/>
                <w:webHidden/>
              </w:rPr>
              <w:tab/>
            </w:r>
            <w:r>
              <w:rPr>
                <w:noProof/>
                <w:webHidden/>
              </w:rPr>
              <w:fldChar w:fldCharType="begin"/>
            </w:r>
            <w:r>
              <w:rPr>
                <w:noProof/>
                <w:webHidden/>
              </w:rPr>
              <w:instrText xml:space="preserve"> PAGEREF _Toc488308942 \h </w:instrText>
            </w:r>
            <w:r>
              <w:rPr>
                <w:noProof/>
                <w:webHidden/>
              </w:rPr>
            </w:r>
            <w:r>
              <w:rPr>
                <w:noProof/>
                <w:webHidden/>
              </w:rPr>
              <w:fldChar w:fldCharType="separate"/>
            </w:r>
            <w:r>
              <w:rPr>
                <w:noProof/>
                <w:webHidden/>
              </w:rPr>
              <w:t>45</w:t>
            </w:r>
            <w:r>
              <w:rPr>
                <w:noProof/>
                <w:webHidden/>
              </w:rPr>
              <w:fldChar w:fldCharType="end"/>
            </w:r>
          </w:hyperlink>
        </w:p>
        <w:p w:rsidR="00DE35B8" w:rsidRDefault="00DE35B8">
          <w:pPr>
            <w:pStyle w:val="TOC1"/>
            <w:tabs>
              <w:tab w:val="left" w:pos="440"/>
              <w:tab w:val="right" w:leader="dot" w:pos="9350"/>
            </w:tabs>
            <w:rPr>
              <w:rFonts w:asciiTheme="minorHAnsi" w:hAnsiTheme="minorHAnsi"/>
              <w:noProof/>
              <w:lang w:val="en-US"/>
            </w:rPr>
          </w:pPr>
          <w:hyperlink w:anchor="_Toc488308943" w:history="1">
            <w:r w:rsidRPr="00D4330D">
              <w:rPr>
                <w:rStyle w:val="Hyperlink"/>
                <w:noProof/>
              </w:rPr>
              <w:t>4</w:t>
            </w:r>
            <w:r>
              <w:rPr>
                <w:rFonts w:asciiTheme="minorHAnsi" w:hAnsiTheme="minorHAnsi"/>
                <w:noProof/>
                <w:lang w:val="en-US"/>
              </w:rPr>
              <w:tab/>
            </w:r>
            <w:r w:rsidRPr="00D4330D">
              <w:rPr>
                <w:rStyle w:val="Hyperlink"/>
                <w:noProof/>
              </w:rPr>
              <w:t>Desarrollo del proyecto</w:t>
            </w:r>
            <w:r>
              <w:rPr>
                <w:noProof/>
                <w:webHidden/>
              </w:rPr>
              <w:tab/>
            </w:r>
            <w:r>
              <w:rPr>
                <w:noProof/>
                <w:webHidden/>
              </w:rPr>
              <w:fldChar w:fldCharType="begin"/>
            </w:r>
            <w:r>
              <w:rPr>
                <w:noProof/>
                <w:webHidden/>
              </w:rPr>
              <w:instrText xml:space="preserve"> PAGEREF _Toc488308943 \h </w:instrText>
            </w:r>
            <w:r>
              <w:rPr>
                <w:noProof/>
                <w:webHidden/>
              </w:rPr>
            </w:r>
            <w:r>
              <w:rPr>
                <w:noProof/>
                <w:webHidden/>
              </w:rPr>
              <w:fldChar w:fldCharType="separate"/>
            </w:r>
            <w:r>
              <w:rPr>
                <w:noProof/>
                <w:webHidden/>
              </w:rPr>
              <w:t>46</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44" w:history="1">
            <w:r w:rsidRPr="00D4330D">
              <w:rPr>
                <w:rStyle w:val="Hyperlink"/>
                <w:noProof/>
              </w:rPr>
              <w:t>4.1</w:t>
            </w:r>
            <w:r>
              <w:rPr>
                <w:rFonts w:asciiTheme="minorHAnsi" w:hAnsiTheme="minorHAnsi"/>
                <w:noProof/>
                <w:lang w:val="en-US"/>
              </w:rPr>
              <w:tab/>
            </w:r>
            <w:r w:rsidRPr="00D4330D">
              <w:rPr>
                <w:rStyle w:val="Hyperlink"/>
                <w:noProof/>
              </w:rPr>
              <w:t>General</w:t>
            </w:r>
            <w:r>
              <w:rPr>
                <w:noProof/>
                <w:webHidden/>
              </w:rPr>
              <w:tab/>
            </w:r>
            <w:r>
              <w:rPr>
                <w:noProof/>
                <w:webHidden/>
              </w:rPr>
              <w:fldChar w:fldCharType="begin"/>
            </w:r>
            <w:r>
              <w:rPr>
                <w:noProof/>
                <w:webHidden/>
              </w:rPr>
              <w:instrText xml:space="preserve"> PAGEREF _Toc488308944 \h </w:instrText>
            </w:r>
            <w:r>
              <w:rPr>
                <w:noProof/>
                <w:webHidden/>
              </w:rPr>
            </w:r>
            <w:r>
              <w:rPr>
                <w:noProof/>
                <w:webHidden/>
              </w:rPr>
              <w:fldChar w:fldCharType="separate"/>
            </w:r>
            <w:r>
              <w:rPr>
                <w:noProof/>
                <w:webHidden/>
              </w:rPr>
              <w:t>46</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45" w:history="1">
            <w:r w:rsidRPr="00D4330D">
              <w:rPr>
                <w:rStyle w:val="Hyperlink"/>
                <w:noProof/>
              </w:rPr>
              <w:t>4.2</w:t>
            </w:r>
            <w:r>
              <w:rPr>
                <w:rFonts w:asciiTheme="minorHAnsi" w:hAnsiTheme="minorHAnsi"/>
                <w:noProof/>
                <w:lang w:val="en-US"/>
              </w:rPr>
              <w:tab/>
            </w:r>
            <w:r w:rsidRPr="00D4330D">
              <w:rPr>
                <w:rStyle w:val="Hyperlink"/>
                <w:noProof/>
              </w:rPr>
              <w:t>El ambiente de desarrollo</w:t>
            </w:r>
            <w:r>
              <w:rPr>
                <w:noProof/>
                <w:webHidden/>
              </w:rPr>
              <w:tab/>
            </w:r>
            <w:r>
              <w:rPr>
                <w:noProof/>
                <w:webHidden/>
              </w:rPr>
              <w:fldChar w:fldCharType="begin"/>
            </w:r>
            <w:r>
              <w:rPr>
                <w:noProof/>
                <w:webHidden/>
              </w:rPr>
              <w:instrText xml:space="preserve"> PAGEREF _Toc488308945 \h </w:instrText>
            </w:r>
            <w:r>
              <w:rPr>
                <w:noProof/>
                <w:webHidden/>
              </w:rPr>
            </w:r>
            <w:r>
              <w:rPr>
                <w:noProof/>
                <w:webHidden/>
              </w:rPr>
              <w:fldChar w:fldCharType="separate"/>
            </w:r>
            <w:r>
              <w:rPr>
                <w:noProof/>
                <w:webHidden/>
              </w:rPr>
              <w:t>48</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46" w:history="1">
            <w:r w:rsidRPr="00D4330D">
              <w:rPr>
                <w:rStyle w:val="Hyperlink"/>
                <w:noProof/>
              </w:rPr>
              <w:t>4.3</w:t>
            </w:r>
            <w:r>
              <w:rPr>
                <w:rFonts w:asciiTheme="minorHAnsi" w:hAnsiTheme="minorHAnsi"/>
                <w:noProof/>
                <w:lang w:val="en-US"/>
              </w:rPr>
              <w:tab/>
            </w:r>
            <w:r w:rsidRPr="00D4330D">
              <w:rPr>
                <w:rStyle w:val="Hyperlink"/>
                <w:noProof/>
              </w:rPr>
              <w:t>Unitec Tactics Engine</w:t>
            </w:r>
            <w:r>
              <w:rPr>
                <w:noProof/>
                <w:webHidden/>
              </w:rPr>
              <w:tab/>
            </w:r>
            <w:r>
              <w:rPr>
                <w:noProof/>
                <w:webHidden/>
              </w:rPr>
              <w:fldChar w:fldCharType="begin"/>
            </w:r>
            <w:r>
              <w:rPr>
                <w:noProof/>
                <w:webHidden/>
              </w:rPr>
              <w:instrText xml:space="preserve"> PAGEREF _Toc488308946 \h </w:instrText>
            </w:r>
            <w:r>
              <w:rPr>
                <w:noProof/>
                <w:webHidden/>
              </w:rPr>
            </w:r>
            <w:r>
              <w:rPr>
                <w:noProof/>
                <w:webHidden/>
              </w:rPr>
              <w:fldChar w:fldCharType="separate"/>
            </w:r>
            <w:r>
              <w:rPr>
                <w:noProof/>
                <w:webHidden/>
              </w:rPr>
              <w:t>48</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47" w:history="1">
            <w:r w:rsidRPr="00D4330D">
              <w:rPr>
                <w:rStyle w:val="Hyperlink"/>
                <w:noProof/>
              </w:rPr>
              <w:t>4.4</w:t>
            </w:r>
            <w:r>
              <w:rPr>
                <w:rFonts w:asciiTheme="minorHAnsi" w:hAnsiTheme="minorHAnsi"/>
                <w:noProof/>
                <w:lang w:val="en-US"/>
              </w:rPr>
              <w:tab/>
            </w:r>
            <w:r w:rsidRPr="00D4330D">
              <w:rPr>
                <w:rStyle w:val="Hyperlink"/>
                <w:noProof/>
              </w:rPr>
              <w:t>Sol y Lua</w:t>
            </w:r>
            <w:r>
              <w:rPr>
                <w:noProof/>
                <w:webHidden/>
              </w:rPr>
              <w:tab/>
            </w:r>
            <w:r>
              <w:rPr>
                <w:noProof/>
                <w:webHidden/>
              </w:rPr>
              <w:fldChar w:fldCharType="begin"/>
            </w:r>
            <w:r>
              <w:rPr>
                <w:noProof/>
                <w:webHidden/>
              </w:rPr>
              <w:instrText xml:space="preserve"> PAGEREF _Toc488308947 \h </w:instrText>
            </w:r>
            <w:r>
              <w:rPr>
                <w:noProof/>
                <w:webHidden/>
              </w:rPr>
            </w:r>
            <w:r>
              <w:rPr>
                <w:noProof/>
                <w:webHidden/>
              </w:rPr>
              <w:fldChar w:fldCharType="separate"/>
            </w:r>
            <w:r>
              <w:rPr>
                <w:noProof/>
                <w:webHidden/>
              </w:rPr>
              <w:t>50</w:t>
            </w:r>
            <w:r>
              <w:rPr>
                <w:noProof/>
                <w:webHidden/>
              </w:rPr>
              <w:fldChar w:fldCharType="end"/>
            </w:r>
          </w:hyperlink>
        </w:p>
        <w:p w:rsidR="00DE35B8" w:rsidRDefault="00DE35B8">
          <w:pPr>
            <w:pStyle w:val="TOC2"/>
            <w:tabs>
              <w:tab w:val="left" w:pos="880"/>
              <w:tab w:val="right" w:leader="dot" w:pos="9350"/>
            </w:tabs>
            <w:rPr>
              <w:rFonts w:asciiTheme="minorHAnsi" w:hAnsiTheme="minorHAnsi"/>
              <w:noProof/>
              <w:lang w:val="en-US"/>
            </w:rPr>
          </w:pPr>
          <w:hyperlink w:anchor="_Toc488308948" w:history="1">
            <w:r w:rsidRPr="00D4330D">
              <w:rPr>
                <w:rStyle w:val="Hyperlink"/>
                <w:noProof/>
              </w:rPr>
              <w:t>4.5</w:t>
            </w:r>
            <w:r>
              <w:rPr>
                <w:rFonts w:asciiTheme="minorHAnsi" w:hAnsiTheme="minorHAnsi"/>
                <w:noProof/>
                <w:lang w:val="en-US"/>
              </w:rPr>
              <w:tab/>
            </w:r>
            <w:r w:rsidRPr="00D4330D">
              <w:rPr>
                <w:rStyle w:val="Hyperlink"/>
                <w:noProof/>
              </w:rPr>
              <w:t>Limitantes</w:t>
            </w:r>
            <w:r>
              <w:rPr>
                <w:noProof/>
                <w:webHidden/>
              </w:rPr>
              <w:tab/>
            </w:r>
            <w:r>
              <w:rPr>
                <w:noProof/>
                <w:webHidden/>
              </w:rPr>
              <w:fldChar w:fldCharType="begin"/>
            </w:r>
            <w:r>
              <w:rPr>
                <w:noProof/>
                <w:webHidden/>
              </w:rPr>
              <w:instrText xml:space="preserve"> PAGEREF _Toc488308948 \h </w:instrText>
            </w:r>
            <w:r>
              <w:rPr>
                <w:noProof/>
                <w:webHidden/>
              </w:rPr>
            </w:r>
            <w:r>
              <w:rPr>
                <w:noProof/>
                <w:webHidden/>
              </w:rPr>
              <w:fldChar w:fldCharType="separate"/>
            </w:r>
            <w:r>
              <w:rPr>
                <w:noProof/>
                <w:webHidden/>
              </w:rPr>
              <w:t>51</w:t>
            </w:r>
            <w:r>
              <w:rPr>
                <w:noProof/>
                <w:webHidden/>
              </w:rPr>
              <w:fldChar w:fldCharType="end"/>
            </w:r>
          </w:hyperlink>
        </w:p>
        <w:p w:rsidR="00DE35B8" w:rsidRDefault="00DE35B8">
          <w:pPr>
            <w:pStyle w:val="TOC1"/>
            <w:tabs>
              <w:tab w:val="left" w:pos="440"/>
              <w:tab w:val="right" w:leader="dot" w:pos="9350"/>
            </w:tabs>
            <w:rPr>
              <w:rFonts w:asciiTheme="minorHAnsi" w:hAnsiTheme="minorHAnsi"/>
              <w:noProof/>
              <w:lang w:val="en-US"/>
            </w:rPr>
          </w:pPr>
          <w:hyperlink w:anchor="_Toc488308949" w:history="1">
            <w:r w:rsidRPr="00D4330D">
              <w:rPr>
                <w:rStyle w:val="Hyperlink"/>
                <w:noProof/>
              </w:rPr>
              <w:t>5</w:t>
            </w:r>
            <w:r>
              <w:rPr>
                <w:rFonts w:asciiTheme="minorHAnsi" w:hAnsiTheme="minorHAnsi"/>
                <w:noProof/>
                <w:lang w:val="en-US"/>
              </w:rPr>
              <w:tab/>
            </w:r>
            <w:r w:rsidRPr="00D4330D">
              <w:rPr>
                <w:rStyle w:val="Hyperlink"/>
                <w:noProof/>
              </w:rPr>
              <w:t>Conclusiones</w:t>
            </w:r>
            <w:r>
              <w:rPr>
                <w:noProof/>
                <w:webHidden/>
              </w:rPr>
              <w:tab/>
            </w:r>
            <w:r>
              <w:rPr>
                <w:noProof/>
                <w:webHidden/>
              </w:rPr>
              <w:fldChar w:fldCharType="begin"/>
            </w:r>
            <w:r>
              <w:rPr>
                <w:noProof/>
                <w:webHidden/>
              </w:rPr>
              <w:instrText xml:space="preserve"> PAGEREF _Toc488308949 \h </w:instrText>
            </w:r>
            <w:r>
              <w:rPr>
                <w:noProof/>
                <w:webHidden/>
              </w:rPr>
            </w:r>
            <w:r>
              <w:rPr>
                <w:noProof/>
                <w:webHidden/>
              </w:rPr>
              <w:fldChar w:fldCharType="separate"/>
            </w:r>
            <w:r>
              <w:rPr>
                <w:noProof/>
                <w:webHidden/>
              </w:rPr>
              <w:t>52</w:t>
            </w:r>
            <w:r>
              <w:rPr>
                <w:noProof/>
                <w:webHidden/>
              </w:rPr>
              <w:fldChar w:fldCharType="end"/>
            </w:r>
          </w:hyperlink>
        </w:p>
        <w:p w:rsidR="00DE35B8" w:rsidRDefault="00DE35B8">
          <w:pPr>
            <w:pStyle w:val="TOC1"/>
            <w:tabs>
              <w:tab w:val="left" w:pos="440"/>
              <w:tab w:val="right" w:leader="dot" w:pos="9350"/>
            </w:tabs>
            <w:rPr>
              <w:rFonts w:asciiTheme="minorHAnsi" w:hAnsiTheme="minorHAnsi"/>
              <w:noProof/>
              <w:lang w:val="en-US"/>
            </w:rPr>
          </w:pPr>
          <w:hyperlink w:anchor="_Toc488308950" w:history="1">
            <w:r w:rsidRPr="00D4330D">
              <w:rPr>
                <w:rStyle w:val="Hyperlink"/>
                <w:noProof/>
              </w:rPr>
              <w:t>6</w:t>
            </w:r>
            <w:r>
              <w:rPr>
                <w:rFonts w:asciiTheme="minorHAnsi" w:hAnsiTheme="minorHAnsi"/>
                <w:noProof/>
                <w:lang w:val="en-US"/>
              </w:rPr>
              <w:tab/>
            </w:r>
            <w:r w:rsidRPr="00D4330D">
              <w:rPr>
                <w:rStyle w:val="Hyperlink"/>
                <w:noProof/>
              </w:rPr>
              <w:t>Recomendaciones</w:t>
            </w:r>
            <w:r>
              <w:rPr>
                <w:noProof/>
                <w:webHidden/>
              </w:rPr>
              <w:tab/>
            </w:r>
            <w:r>
              <w:rPr>
                <w:noProof/>
                <w:webHidden/>
              </w:rPr>
              <w:fldChar w:fldCharType="begin"/>
            </w:r>
            <w:r>
              <w:rPr>
                <w:noProof/>
                <w:webHidden/>
              </w:rPr>
              <w:instrText xml:space="preserve"> PAGEREF _Toc488308950 \h </w:instrText>
            </w:r>
            <w:r>
              <w:rPr>
                <w:noProof/>
                <w:webHidden/>
              </w:rPr>
            </w:r>
            <w:r>
              <w:rPr>
                <w:noProof/>
                <w:webHidden/>
              </w:rPr>
              <w:fldChar w:fldCharType="separate"/>
            </w:r>
            <w:r>
              <w:rPr>
                <w:noProof/>
                <w:webHidden/>
              </w:rPr>
              <w:t>52</w:t>
            </w:r>
            <w:r>
              <w:rPr>
                <w:noProof/>
                <w:webHidden/>
              </w:rPr>
              <w:fldChar w:fldCharType="end"/>
            </w:r>
          </w:hyperlink>
        </w:p>
        <w:p w:rsidR="004E1725" w:rsidRDefault="004E1725">
          <w:r>
            <w:rPr>
              <w:b/>
              <w:bCs/>
              <w:noProof/>
            </w:rPr>
            <w:fldChar w:fldCharType="end"/>
          </w:r>
        </w:p>
      </w:sdtContent>
    </w:sdt>
    <w:p w:rsidR="00792686" w:rsidRPr="00A81176" w:rsidRDefault="00792686">
      <w:pPr>
        <w:spacing w:before="0" w:after="160" w:line="259" w:lineRule="auto"/>
        <w:jc w:val="left"/>
        <w:rPr>
          <w:lang w:val="en-US"/>
        </w:rPr>
      </w:pPr>
      <w:r w:rsidRPr="00A81176">
        <w:rPr>
          <w:lang w:val="en-US"/>
        </w:rPr>
        <w:br w:type="page"/>
      </w:r>
    </w:p>
    <w:p w:rsidR="00BE5926" w:rsidRPr="00A81176" w:rsidRDefault="00BE5926">
      <w:pPr>
        <w:spacing w:before="0" w:after="160" w:line="259" w:lineRule="auto"/>
        <w:jc w:val="left"/>
        <w:rPr>
          <w:lang w:val="en-US"/>
        </w:rPr>
        <w:sectPr w:rsidR="00BE5926" w:rsidRPr="00A81176" w:rsidSect="00BE5926">
          <w:footerReference w:type="default" r:id="rId9"/>
          <w:pgSz w:w="12240" w:h="15840"/>
          <w:pgMar w:top="1440" w:right="1440" w:bottom="1440" w:left="1440" w:header="720" w:footer="720" w:gutter="0"/>
          <w:pgNumType w:fmt="lowerRoman" w:start="1"/>
          <w:cols w:space="720"/>
          <w:titlePg/>
          <w:docGrid w:linePitch="360"/>
        </w:sectPr>
      </w:pPr>
    </w:p>
    <w:p w:rsidR="00792686" w:rsidRPr="00A81176" w:rsidRDefault="00792686">
      <w:pPr>
        <w:spacing w:before="0" w:after="160" w:line="259" w:lineRule="auto"/>
        <w:jc w:val="left"/>
        <w:rPr>
          <w:lang w:val="en-US"/>
        </w:rPr>
      </w:pPr>
    </w:p>
    <w:p w:rsidR="00792686" w:rsidRPr="008947FF" w:rsidRDefault="00BE5926" w:rsidP="00792686">
      <w:pPr>
        <w:pStyle w:val="Heading1"/>
      </w:pPr>
      <w:bookmarkStart w:id="3" w:name="_Toc488308912"/>
      <w:r w:rsidRPr="008947FF">
        <w:t>Introducción</w:t>
      </w:r>
      <w:bookmarkEnd w:id="3"/>
    </w:p>
    <w:p w:rsidR="00FD6B54" w:rsidRDefault="00D8059E" w:rsidP="002512E5">
      <w:pPr>
        <w:ind w:firstLine="432"/>
        <w:rPr>
          <w:shd w:val="clear" w:color="auto" w:fill="FFFFFF"/>
        </w:rPr>
      </w:pPr>
      <w:r>
        <w:rPr>
          <w:shd w:val="clear" w:color="auto" w:fill="FFFFFF"/>
        </w:rPr>
        <w:t xml:space="preserve">El presente documento describe en </w:t>
      </w:r>
      <w:r w:rsidR="00851791">
        <w:rPr>
          <w:shd w:val="clear" w:color="auto" w:fill="FFFFFF"/>
        </w:rPr>
        <w:t xml:space="preserve">detalle los conocimientos necesarios </w:t>
      </w:r>
      <w:r w:rsidR="00AF1BFD">
        <w:rPr>
          <w:shd w:val="clear" w:color="auto" w:fill="FFFFFF"/>
        </w:rPr>
        <w:t xml:space="preserve">para llevar a cabo el proyecto </w:t>
      </w:r>
      <w:proofErr w:type="spellStart"/>
      <w:r w:rsidR="00635B8F">
        <w:t>Unitec</w:t>
      </w:r>
      <w:proofErr w:type="spellEnd"/>
      <w:r w:rsidR="00F27138" w:rsidRPr="00A81176">
        <w:t xml:space="preserve"> </w:t>
      </w:r>
      <w:proofErr w:type="spellStart"/>
      <w:r w:rsidR="00AF1BFD">
        <w:t>Tactics</w:t>
      </w:r>
      <w:proofErr w:type="spellEnd"/>
      <w:r w:rsidR="00AF1BFD">
        <w:t xml:space="preserve"> </w:t>
      </w:r>
      <w:proofErr w:type="spellStart"/>
      <w:r w:rsidR="00F27138" w:rsidRPr="00A81176">
        <w:t>Engine</w:t>
      </w:r>
      <w:proofErr w:type="spellEnd"/>
      <w:r w:rsidR="00851791">
        <w:rPr>
          <w:shd w:val="clear" w:color="auto" w:fill="FFFFFF"/>
        </w:rPr>
        <w:t xml:space="preserve">. Entender los conceptos que este documento presenta es de gran importancia para la comprensión tanto conceptual como técnica del proyecto, sin </w:t>
      </w:r>
      <w:r w:rsidR="00FD6B54">
        <w:rPr>
          <w:shd w:val="clear" w:color="auto" w:fill="FFFFFF"/>
        </w:rPr>
        <w:t>embargo,</w:t>
      </w:r>
      <w:r w:rsidR="00851791">
        <w:rPr>
          <w:shd w:val="clear" w:color="auto" w:fill="FFFFFF"/>
        </w:rPr>
        <w:t xml:space="preserve"> se recomienda al lector que investigue </w:t>
      </w:r>
      <w:r w:rsidR="00FD6B54">
        <w:rPr>
          <w:shd w:val="clear" w:color="auto" w:fill="FFFFFF"/>
        </w:rPr>
        <w:t>más</w:t>
      </w:r>
      <w:r w:rsidR="00851791">
        <w:rPr>
          <w:shd w:val="clear" w:color="auto" w:fill="FFFFFF"/>
        </w:rPr>
        <w:t xml:space="preserve"> acerca de los temas </w:t>
      </w:r>
      <w:r w:rsidR="00FD6B54">
        <w:rPr>
          <w:shd w:val="clear" w:color="auto" w:fill="FFFFFF"/>
        </w:rPr>
        <w:t>presentados en</w:t>
      </w:r>
      <w:r w:rsidR="00851791">
        <w:rPr>
          <w:shd w:val="clear" w:color="auto" w:fill="FFFFFF"/>
        </w:rPr>
        <w:t xml:space="preserve"> </w:t>
      </w:r>
      <w:r w:rsidR="00FD6B54">
        <w:rPr>
          <w:shd w:val="clear" w:color="auto" w:fill="FFFFFF"/>
        </w:rPr>
        <w:t xml:space="preserve">este </w:t>
      </w:r>
      <w:r w:rsidR="00851791">
        <w:rPr>
          <w:shd w:val="clear" w:color="auto" w:fill="FFFFFF"/>
        </w:rPr>
        <w:t xml:space="preserve">documento, debido a que la información sobre </w:t>
      </w:r>
      <w:r w:rsidR="00FD6B54">
        <w:rPr>
          <w:shd w:val="clear" w:color="auto" w:fill="FFFFFF"/>
        </w:rPr>
        <w:t>estos</w:t>
      </w:r>
      <w:r w:rsidR="00851791">
        <w:rPr>
          <w:shd w:val="clear" w:color="auto" w:fill="FFFFFF"/>
        </w:rPr>
        <w:t xml:space="preserve"> es demasiado extensa para incluirla </w:t>
      </w:r>
      <w:r w:rsidR="00FD6B54">
        <w:rPr>
          <w:shd w:val="clear" w:color="auto" w:fill="FFFFFF"/>
        </w:rPr>
        <w:t>en su totalidad en este documento.</w:t>
      </w:r>
    </w:p>
    <w:p w:rsidR="00241AA8" w:rsidRDefault="00635B8F" w:rsidP="00241AA8">
      <w:pPr>
        <w:ind w:firstLine="432"/>
        <w:rPr>
          <w:shd w:val="clear" w:color="auto" w:fill="FFFFFF"/>
        </w:rPr>
      </w:pPr>
      <w:proofErr w:type="spellStart"/>
      <w:r>
        <w:rPr>
          <w:shd w:val="clear" w:color="auto" w:fill="FFFFFF"/>
        </w:rPr>
        <w:t>Unitec</w:t>
      </w:r>
      <w:proofErr w:type="spellEnd"/>
      <w:r w:rsidR="0065311B">
        <w:rPr>
          <w:shd w:val="clear" w:color="auto" w:fill="FFFFFF"/>
        </w:rPr>
        <w:t xml:space="preserve"> </w:t>
      </w:r>
      <w:proofErr w:type="spellStart"/>
      <w:r w:rsidR="0065311B">
        <w:rPr>
          <w:shd w:val="clear" w:color="auto" w:fill="FFFFFF"/>
        </w:rPr>
        <w:t>Tactics</w:t>
      </w:r>
      <w:proofErr w:type="spellEnd"/>
      <w:r w:rsidR="002512E5">
        <w:rPr>
          <w:shd w:val="clear" w:color="auto" w:fill="FFFFFF"/>
        </w:rPr>
        <w:t xml:space="preserve"> </w:t>
      </w:r>
      <w:proofErr w:type="spellStart"/>
      <w:r w:rsidR="002512E5">
        <w:rPr>
          <w:shd w:val="clear" w:color="auto" w:fill="FFFFFF"/>
        </w:rPr>
        <w:t>Engine</w:t>
      </w:r>
      <w:proofErr w:type="spellEnd"/>
      <w:r w:rsidR="002512E5">
        <w:rPr>
          <w:shd w:val="clear" w:color="auto" w:fill="FFFFFF"/>
        </w:rPr>
        <w:t xml:space="preserve"> es, un motor para crear juegos, su principal trabajo es mantener los diversos sistemas de un juego comunicados para crear una experiencia cohesiva. </w:t>
      </w:r>
      <w:r w:rsidR="00D449E0">
        <w:rPr>
          <w:shd w:val="clear" w:color="auto" w:fill="FFFFFF"/>
        </w:rPr>
        <w:t xml:space="preserve">El desarrollador del juego alimenta a </w:t>
      </w:r>
      <w:proofErr w:type="spellStart"/>
      <w:r>
        <w:rPr>
          <w:shd w:val="clear" w:color="auto" w:fill="FFFFFF"/>
        </w:rPr>
        <w:t>Unitec</w:t>
      </w:r>
      <w:proofErr w:type="spellEnd"/>
      <w:r w:rsidR="0065311B">
        <w:rPr>
          <w:shd w:val="clear" w:color="auto" w:fill="FFFFFF"/>
        </w:rPr>
        <w:t xml:space="preserve"> </w:t>
      </w:r>
      <w:proofErr w:type="spellStart"/>
      <w:r w:rsidR="0065311B">
        <w:rPr>
          <w:shd w:val="clear" w:color="auto" w:fill="FFFFFF"/>
        </w:rPr>
        <w:t>Tactics</w:t>
      </w:r>
      <w:proofErr w:type="spellEnd"/>
      <w:r w:rsidR="00D449E0">
        <w:rPr>
          <w:shd w:val="clear" w:color="auto" w:fill="FFFFFF"/>
        </w:rPr>
        <w:t xml:space="preserve"> </w:t>
      </w:r>
      <w:proofErr w:type="spellStart"/>
      <w:r w:rsidR="00D449E0">
        <w:rPr>
          <w:shd w:val="clear" w:color="auto" w:fill="FFFFFF"/>
        </w:rPr>
        <w:t>Engine</w:t>
      </w:r>
      <w:proofErr w:type="spellEnd"/>
      <w:r w:rsidR="00D449E0">
        <w:rPr>
          <w:shd w:val="clear" w:color="auto" w:fill="FFFFFF"/>
        </w:rPr>
        <w:t xml:space="preserve"> con instrucciones llamadas “scripts”, y con los recursos necesarios </w:t>
      </w:r>
      <w:r w:rsidR="001421A9">
        <w:rPr>
          <w:shd w:val="clear" w:color="auto" w:fill="FFFFFF"/>
        </w:rPr>
        <w:t xml:space="preserve">ya sea </w:t>
      </w:r>
      <w:r w:rsidR="00D449E0">
        <w:rPr>
          <w:shd w:val="clear" w:color="auto" w:fill="FFFFFF"/>
        </w:rPr>
        <w:t>audio, video, imágenes</w:t>
      </w:r>
      <w:r w:rsidR="001421A9">
        <w:rPr>
          <w:shd w:val="clear" w:color="auto" w:fill="FFFFFF"/>
        </w:rPr>
        <w:t xml:space="preserve"> o cualquier otro recurso que se necesite</w:t>
      </w:r>
      <w:r w:rsidR="00D449E0">
        <w:rPr>
          <w:shd w:val="clear" w:color="auto" w:fill="FFFFFF"/>
        </w:rPr>
        <w:t xml:space="preserve"> para que su juego funcione, y </w:t>
      </w:r>
      <w:proofErr w:type="spellStart"/>
      <w:r>
        <w:rPr>
          <w:shd w:val="clear" w:color="auto" w:fill="FFFFFF"/>
        </w:rPr>
        <w:t>Unitec</w:t>
      </w:r>
      <w:proofErr w:type="spellEnd"/>
      <w:r w:rsidR="0065311B">
        <w:rPr>
          <w:shd w:val="clear" w:color="auto" w:fill="FFFFFF"/>
        </w:rPr>
        <w:t xml:space="preserve"> </w:t>
      </w:r>
      <w:proofErr w:type="spellStart"/>
      <w:r w:rsidR="0065311B">
        <w:rPr>
          <w:shd w:val="clear" w:color="auto" w:fill="FFFFFF"/>
        </w:rPr>
        <w:t>Tactics</w:t>
      </w:r>
      <w:proofErr w:type="spellEnd"/>
      <w:r w:rsidR="00D449E0">
        <w:rPr>
          <w:shd w:val="clear" w:color="auto" w:fill="FFFFFF"/>
        </w:rPr>
        <w:t xml:space="preserve"> </w:t>
      </w:r>
      <w:proofErr w:type="spellStart"/>
      <w:r w:rsidR="00D449E0">
        <w:rPr>
          <w:shd w:val="clear" w:color="auto" w:fill="FFFFFF"/>
        </w:rPr>
        <w:t>Engine</w:t>
      </w:r>
      <w:proofErr w:type="spellEnd"/>
      <w:r w:rsidR="00D449E0">
        <w:rPr>
          <w:shd w:val="clear" w:color="auto" w:fill="FFFFFF"/>
        </w:rPr>
        <w:t xml:space="preserve"> se encarga de hacer que</w:t>
      </w:r>
      <w:r w:rsidR="00C3136E">
        <w:rPr>
          <w:shd w:val="clear" w:color="auto" w:fill="FFFFFF"/>
        </w:rPr>
        <w:t xml:space="preserve"> los sistemas que se han agregado interactúen </w:t>
      </w:r>
      <w:r w:rsidR="00300561">
        <w:rPr>
          <w:shd w:val="clear" w:color="auto" w:fill="FFFFFF"/>
        </w:rPr>
        <w:t>como esta descrito en el script</w:t>
      </w:r>
      <w:r w:rsidR="00C3136E">
        <w:rPr>
          <w:shd w:val="clear" w:color="auto" w:fill="FFFFFF"/>
        </w:rPr>
        <w:t>.</w:t>
      </w:r>
    </w:p>
    <w:p w:rsidR="0065311B" w:rsidRDefault="0065311B" w:rsidP="00241AA8">
      <w:pPr>
        <w:ind w:firstLine="432"/>
        <w:rPr>
          <w:shd w:val="clear" w:color="auto" w:fill="FFFFFF"/>
        </w:rPr>
      </w:pPr>
      <w:r>
        <w:rPr>
          <w:shd w:val="clear" w:color="auto" w:fill="FFFFFF"/>
        </w:rPr>
        <w:t xml:space="preserve">El </w:t>
      </w:r>
      <w:r w:rsidR="006E729C">
        <w:rPr>
          <w:shd w:val="clear" w:color="auto" w:fill="FFFFFF"/>
        </w:rPr>
        <w:t>capítulo</w:t>
      </w:r>
      <w:r>
        <w:rPr>
          <w:shd w:val="clear" w:color="auto" w:fill="FFFFFF"/>
        </w:rPr>
        <w:t xml:space="preserve"> dos se describen las razones por las cuales se </w:t>
      </w:r>
      <w:r w:rsidR="006E729C">
        <w:rPr>
          <w:shd w:val="clear" w:color="auto" w:fill="FFFFFF"/>
        </w:rPr>
        <w:t>llevó</w:t>
      </w:r>
      <w:r>
        <w:rPr>
          <w:shd w:val="clear" w:color="auto" w:fill="FFFFFF"/>
        </w:rPr>
        <w:t xml:space="preserve"> a cabo este proyecto, incluyendo soluciones alternativas al proyecto que si bien se asemejan no cumplen completamente con los requisitos del mismo. En este capítulo también se definen los objetivos del proyecto y el por que es importante que se haya creado.</w:t>
      </w:r>
    </w:p>
    <w:p w:rsidR="0065311B" w:rsidRDefault="0065311B" w:rsidP="0065311B">
      <w:pPr>
        <w:ind w:firstLine="432"/>
        <w:rPr>
          <w:shd w:val="clear" w:color="auto" w:fill="FFFFFF"/>
        </w:rPr>
      </w:pPr>
      <w:r>
        <w:rPr>
          <w:shd w:val="clear" w:color="auto" w:fill="FFFFFF"/>
        </w:rPr>
        <w:t xml:space="preserve">En el </w:t>
      </w:r>
      <w:r w:rsidR="006E729C">
        <w:rPr>
          <w:shd w:val="clear" w:color="auto" w:fill="FFFFFF"/>
        </w:rPr>
        <w:t>capítulo</w:t>
      </w:r>
      <w:r>
        <w:rPr>
          <w:shd w:val="clear" w:color="auto" w:fill="FFFFFF"/>
        </w:rPr>
        <w:t xml:space="preserve"> tres se presenta la base teórica utilizada para poder desarrollar el proyecto. El </w:t>
      </w:r>
      <w:r w:rsidR="006E729C">
        <w:rPr>
          <w:shd w:val="clear" w:color="auto" w:fill="FFFFFF"/>
        </w:rPr>
        <w:t>capítulo</w:t>
      </w:r>
      <w:r>
        <w:rPr>
          <w:shd w:val="clear" w:color="auto" w:fill="FFFFFF"/>
        </w:rPr>
        <w:t xml:space="preserve"> tres incluye definiciones, ejemplos e ilustraciones que ayudan al lector a comprender los elementos que se tomaron en consideración al momento de desarrollar el proyecto. Desde que es un juego, hasta las partes del lenguaje que se utilizaron, todo esto se puede encontrar en el capítulo tres.</w:t>
      </w:r>
    </w:p>
    <w:p w:rsidR="00FD6B54" w:rsidRDefault="0065311B" w:rsidP="00241AA8">
      <w:pPr>
        <w:ind w:firstLine="432"/>
        <w:rPr>
          <w:shd w:val="clear" w:color="auto" w:fill="FFFFFF"/>
        </w:rPr>
      </w:pPr>
      <w:r>
        <w:rPr>
          <w:shd w:val="clear" w:color="auto" w:fill="FFFFFF"/>
        </w:rPr>
        <w:t xml:space="preserve">El capítulo cuatro </w:t>
      </w:r>
      <w:r w:rsidR="00280F6A">
        <w:rPr>
          <w:shd w:val="clear" w:color="auto" w:fill="FFFFFF"/>
        </w:rPr>
        <w:t xml:space="preserve">describe como se llevó a cabo el desarrollo del proyecto, en este capítulo se encuentran los detalles de implementación, incluyendo el diseño del sistema como tal y las consideraciones que se deben tomar al trabajar con el proyecto. También se incluye como se debe </w:t>
      </w:r>
      <w:r w:rsidR="00280F6A">
        <w:rPr>
          <w:shd w:val="clear" w:color="auto" w:fill="FFFFFF"/>
        </w:rPr>
        <w:lastRenderedPageBreak/>
        <w:t>preparar el ambiente de desarrollo, y que tomar en cuenta al momento de querer hacer funcionar el proyecto.</w:t>
      </w:r>
    </w:p>
    <w:p w:rsidR="00280F6A" w:rsidRDefault="00280F6A" w:rsidP="00241AA8">
      <w:pPr>
        <w:ind w:firstLine="432"/>
        <w:rPr>
          <w:shd w:val="clear" w:color="auto" w:fill="FFFFFF"/>
        </w:rPr>
      </w:pPr>
      <w:r>
        <w:rPr>
          <w:shd w:val="clear" w:color="auto" w:fill="FFFFFF"/>
        </w:rPr>
        <w:t xml:space="preserve">En el </w:t>
      </w:r>
      <w:r w:rsidR="006E729C">
        <w:rPr>
          <w:shd w:val="clear" w:color="auto" w:fill="FFFFFF"/>
        </w:rPr>
        <w:t>capítulo</w:t>
      </w:r>
      <w:r>
        <w:rPr>
          <w:shd w:val="clear" w:color="auto" w:fill="FFFFFF"/>
        </w:rPr>
        <w:t xml:space="preserve"> cinco se muestran las conclusiones a las que se llegaron para este proyecto. En este </w:t>
      </w:r>
      <w:r w:rsidR="006E729C">
        <w:rPr>
          <w:shd w:val="clear" w:color="auto" w:fill="FFFFFF"/>
        </w:rPr>
        <w:t>capítulo</w:t>
      </w:r>
      <w:r>
        <w:rPr>
          <w:shd w:val="clear" w:color="auto" w:fill="FFFFFF"/>
        </w:rPr>
        <w:t xml:space="preserve"> se observa si se cumplieron los objetivos y de que manera se cumplieron. Este </w:t>
      </w:r>
      <w:r w:rsidR="006E729C">
        <w:rPr>
          <w:shd w:val="clear" w:color="auto" w:fill="FFFFFF"/>
        </w:rPr>
        <w:t>capítulo</w:t>
      </w:r>
      <w:r>
        <w:rPr>
          <w:shd w:val="clear" w:color="auto" w:fill="FFFFFF"/>
        </w:rPr>
        <w:t xml:space="preserve"> muestra los resultados del proyecto de manera resumida.</w:t>
      </w:r>
    </w:p>
    <w:p w:rsidR="00280F6A" w:rsidRDefault="00280F6A" w:rsidP="00241AA8">
      <w:pPr>
        <w:ind w:firstLine="432"/>
        <w:rPr>
          <w:shd w:val="clear" w:color="auto" w:fill="FFFFFF"/>
        </w:rPr>
      </w:pPr>
      <w:r>
        <w:rPr>
          <w:shd w:val="clear" w:color="auto" w:fill="FFFFFF"/>
        </w:rPr>
        <w:t xml:space="preserve">En el </w:t>
      </w:r>
      <w:r w:rsidR="006E729C">
        <w:rPr>
          <w:shd w:val="clear" w:color="auto" w:fill="FFFFFF"/>
        </w:rPr>
        <w:t>capítulo</w:t>
      </w:r>
      <w:r>
        <w:rPr>
          <w:shd w:val="clear" w:color="auto" w:fill="FFFFFF"/>
        </w:rPr>
        <w:t xml:space="preserve"> seis se describen recomendaciones para las personas que deseen extender el proyecto. Cabe destacar que este proyecto fue diseñado con extensibilidad en mente así que se le invita </w:t>
      </w:r>
      <w:r w:rsidR="00622164">
        <w:rPr>
          <w:shd w:val="clear" w:color="auto" w:fill="FFFFFF"/>
        </w:rPr>
        <w:t>a quien le interese</w:t>
      </w:r>
      <w:r>
        <w:rPr>
          <w:shd w:val="clear" w:color="auto" w:fill="FFFFFF"/>
        </w:rPr>
        <w:t xml:space="preserve"> a que lo extienda</w:t>
      </w:r>
      <w:r w:rsidR="00622164">
        <w:rPr>
          <w:shd w:val="clear" w:color="auto" w:fill="FFFFFF"/>
        </w:rPr>
        <w:t xml:space="preserve"> de la manera que vea conveniente. </w:t>
      </w:r>
    </w:p>
    <w:p w:rsidR="009A2B12" w:rsidRPr="00241AA8" w:rsidRDefault="009A2B12" w:rsidP="00241AA8">
      <w:pPr>
        <w:ind w:firstLine="432"/>
        <w:rPr>
          <w:shd w:val="clear" w:color="auto" w:fill="FFFFFF"/>
        </w:rPr>
      </w:pPr>
    </w:p>
    <w:p w:rsidR="009A2B12" w:rsidRDefault="009A2B12">
      <w:pPr>
        <w:spacing w:before="0" w:after="160" w:line="259" w:lineRule="auto"/>
        <w:jc w:val="left"/>
        <w:rPr>
          <w:rFonts w:eastAsiaTheme="majorEastAsia" w:cstheme="majorBidi"/>
          <w:b/>
          <w:smallCaps/>
          <w:sz w:val="28"/>
          <w:szCs w:val="32"/>
          <w:shd w:val="clear" w:color="auto" w:fill="FFFFFF"/>
        </w:rPr>
      </w:pPr>
      <w:r>
        <w:rPr>
          <w:shd w:val="clear" w:color="auto" w:fill="FFFFFF"/>
        </w:rPr>
        <w:br w:type="page"/>
      </w:r>
    </w:p>
    <w:p w:rsidR="00792686" w:rsidRPr="009A2B12" w:rsidRDefault="00BE5926" w:rsidP="009A2B12">
      <w:pPr>
        <w:pStyle w:val="Heading1"/>
        <w:rPr>
          <w:shd w:val="clear" w:color="auto" w:fill="FFFFFF"/>
        </w:rPr>
      </w:pPr>
      <w:bookmarkStart w:id="4" w:name="_Toc488308913"/>
      <w:r w:rsidRPr="008947FF">
        <w:rPr>
          <w:shd w:val="clear" w:color="auto" w:fill="FFFFFF"/>
        </w:rPr>
        <w:lastRenderedPageBreak/>
        <w:t>Planteamiento del Problema</w:t>
      </w:r>
      <w:bookmarkEnd w:id="4"/>
    </w:p>
    <w:p w:rsidR="00D3175F" w:rsidRDefault="00D3175F" w:rsidP="00DA260E">
      <w:pPr>
        <w:ind w:firstLine="432"/>
      </w:pPr>
      <w:r>
        <w:t xml:space="preserve">La cantidad de motores para la creación de juegos tácticos de rol (TRPG), </w:t>
      </w:r>
      <w:r w:rsidR="00DA260E">
        <w:t>también</w:t>
      </w:r>
      <w:r>
        <w:t xml:space="preserve"> conocidos como juegos estratégicos de rol (SRPG), es muy limitada. Esto no sería un problema si los motores que existen para dicha tarea fuesen lo suficientemente flexibles como par</w:t>
      </w:r>
      <w:r w:rsidR="00DA260E">
        <w:t xml:space="preserve">a poder crear una variedad de TRPG. </w:t>
      </w:r>
      <w:proofErr w:type="spellStart"/>
      <w:r w:rsidR="00635B8F">
        <w:t>Unitec</w:t>
      </w:r>
      <w:proofErr w:type="spellEnd"/>
      <w:r w:rsidR="00DA260E">
        <w:t xml:space="preserve"> </w:t>
      </w:r>
      <w:proofErr w:type="spellStart"/>
      <w:r w:rsidR="00DA260E">
        <w:t>Tactics</w:t>
      </w:r>
      <w:proofErr w:type="spellEnd"/>
      <w:r w:rsidR="00DA260E">
        <w:t xml:space="preserve"> </w:t>
      </w:r>
      <w:proofErr w:type="spellStart"/>
      <w:r w:rsidR="00DA260E">
        <w:t>Engine</w:t>
      </w:r>
      <w:proofErr w:type="spellEnd"/>
      <w:r w:rsidR="00DA260E">
        <w:t xml:space="preserve"> busca resolver este problema brindando flexibilidad, tanto a la hora de crear un juego TRPG con los módulos provistos, y dando la oportunidad de extender dichos módulos en caso de ser insuficientes para dicha tarea.</w:t>
      </w:r>
    </w:p>
    <w:p w:rsidR="00206DDF" w:rsidRPr="008947FF" w:rsidRDefault="00206DDF" w:rsidP="00206DDF">
      <w:pPr>
        <w:pStyle w:val="Heading2"/>
      </w:pPr>
      <w:bookmarkStart w:id="5" w:name="_Toc488308914"/>
      <w:r w:rsidRPr="008947FF">
        <w:t>Definición del problema</w:t>
      </w:r>
      <w:bookmarkEnd w:id="5"/>
    </w:p>
    <w:p w:rsidR="00300561" w:rsidRDefault="00206DDF" w:rsidP="00206DDF">
      <w:pPr>
        <w:rPr>
          <w:shd w:val="clear" w:color="auto" w:fill="FFFFFF"/>
        </w:rPr>
      </w:pPr>
      <w:r w:rsidRPr="00C6028A">
        <w:rPr>
          <w:shd w:val="clear" w:color="auto" w:fill="FFFFFF"/>
        </w:rPr>
        <w:t>Se desea crear un ju</w:t>
      </w:r>
      <w:r>
        <w:rPr>
          <w:shd w:val="clear" w:color="auto" w:fill="FFFFFF"/>
        </w:rPr>
        <w:t>ego TRPG, sin embargo, la opción más viable en el momento no cumple con todas las necesidades que puedan tener diversos tipos de desarrolladores.  ¿Es posible crear un programa de software que pueda simplificar la creación de este tipo de juegos y que se pueda extender para acomodar nuevas necesidades?</w:t>
      </w:r>
    </w:p>
    <w:p w:rsidR="00BE5926" w:rsidRPr="008947FF" w:rsidRDefault="00D42B1B" w:rsidP="003C2287">
      <w:pPr>
        <w:pStyle w:val="Heading2"/>
      </w:pPr>
      <w:bookmarkStart w:id="6" w:name="_Toc488308915"/>
      <w:r w:rsidRPr="008947FF">
        <w:t>Antecedentes</w:t>
      </w:r>
      <w:bookmarkEnd w:id="6"/>
    </w:p>
    <w:p w:rsidR="003C2287" w:rsidRDefault="00CE7B10" w:rsidP="00CE7B10">
      <w:pPr>
        <w:ind w:firstLine="576"/>
      </w:pPr>
      <w:r>
        <w:t xml:space="preserve">Existen en el mercado motores para el desarrollo de </w:t>
      </w:r>
      <w:r w:rsidR="00B6527F">
        <w:t xml:space="preserve">juegos </w:t>
      </w:r>
      <w:r>
        <w:t>TRPG</w:t>
      </w:r>
      <w:r w:rsidR="00D76758">
        <w:t xml:space="preserve"> y juegos de rol en general</w:t>
      </w:r>
      <w:r>
        <w:t>, como ya antes se había mencionado estos no resuelven el problema, se explica el por que no lo hacen a continuación.</w:t>
      </w:r>
    </w:p>
    <w:p w:rsidR="00515306" w:rsidRDefault="00515306">
      <w:pPr>
        <w:spacing w:before="0" w:after="160" w:line="259" w:lineRule="auto"/>
        <w:jc w:val="left"/>
      </w:pPr>
      <w:r>
        <w:br w:type="page"/>
      </w:r>
    </w:p>
    <w:p w:rsidR="00A65B6B" w:rsidRDefault="0037482D" w:rsidP="00CE7B10">
      <w:pPr>
        <w:ind w:firstLine="576"/>
      </w:pPr>
      <w:r>
        <w:lastRenderedPageBreak/>
        <w:t xml:space="preserve">Existen motores para la </w:t>
      </w:r>
      <w:r w:rsidR="00B6527F">
        <w:t>creación</w:t>
      </w:r>
      <w:r>
        <w:t xml:space="preserve"> de juegos de rol extensibles, </w:t>
      </w:r>
      <w:r w:rsidR="00B6527F">
        <w:t>estos son accesibles al momento de crear juegos de rol normales, pero requieren de código externo para poder crear juegos TRPG</w:t>
      </w:r>
      <w:r w:rsidR="00A65B6B">
        <w:t>. Algunos ejemplos de esto</w:t>
      </w:r>
      <w:r w:rsidR="00B6527F">
        <w:t xml:space="preserve"> </w:t>
      </w:r>
      <w:r w:rsidR="00A65B6B">
        <w:t xml:space="preserve">tipos de motor son </w:t>
      </w:r>
      <w:r w:rsidR="00933D0B">
        <w:t>RPG BOSS</w:t>
      </w:r>
      <w:r w:rsidR="00A65B6B">
        <w:t xml:space="preserve">, el cual al momento de esta publicación se encuentra abandonado, </w:t>
      </w:r>
      <w:proofErr w:type="spellStart"/>
      <w:r w:rsidR="00A65B6B">
        <w:t>Smile</w:t>
      </w:r>
      <w:proofErr w:type="spellEnd"/>
      <w:r w:rsidR="00A65B6B">
        <w:t xml:space="preserve"> </w:t>
      </w:r>
      <w:proofErr w:type="spellStart"/>
      <w:r w:rsidR="00A65B6B">
        <w:t>Game</w:t>
      </w:r>
      <w:proofErr w:type="spellEnd"/>
      <w:r w:rsidR="00A65B6B">
        <w:t xml:space="preserve"> </w:t>
      </w:r>
      <w:proofErr w:type="spellStart"/>
      <w:r w:rsidR="00A65B6B">
        <w:t>Builder</w:t>
      </w:r>
      <w:proofErr w:type="spellEnd"/>
      <w:r w:rsidR="00A65B6B">
        <w:t xml:space="preserve"> que es reciente en el mercado y RPG </w:t>
      </w:r>
      <w:proofErr w:type="spellStart"/>
      <w:r w:rsidR="00A65B6B">
        <w:t>Maker</w:t>
      </w:r>
      <w:proofErr w:type="spellEnd"/>
      <w:r w:rsidR="00A65B6B">
        <w:t>, un motor con mucha madurez, una comunidad activa y de nombre reconocido en el ámbito.</w:t>
      </w:r>
    </w:p>
    <w:p w:rsidR="00300561" w:rsidRDefault="00300561" w:rsidP="0023100F">
      <w:pPr>
        <w:ind w:firstLine="576"/>
        <w:jc w:val="center"/>
      </w:pPr>
    </w:p>
    <w:p w:rsidR="0023100F" w:rsidRDefault="0023100F" w:rsidP="0023100F">
      <w:pPr>
        <w:ind w:firstLine="576"/>
        <w:jc w:val="center"/>
      </w:pPr>
      <w:r>
        <w:rPr>
          <w:noProof/>
        </w:rPr>
        <w:drawing>
          <wp:inline distT="0" distB="0" distL="0" distR="0" wp14:anchorId="65004AA3" wp14:editId="573C3FFB">
            <wp:extent cx="2704625" cy="575310"/>
            <wp:effectExtent l="0" t="0" r="0" b="0"/>
            <wp:docPr id="49" name="Picture 49" descr="RPG Maker MV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PG Maker MV 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29758" cy="580656"/>
                    </a:xfrm>
                    <a:prstGeom prst="rect">
                      <a:avLst/>
                    </a:prstGeom>
                    <a:noFill/>
                    <a:ln>
                      <a:noFill/>
                    </a:ln>
                  </pic:spPr>
                </pic:pic>
              </a:graphicData>
            </a:graphic>
          </wp:inline>
        </w:drawing>
      </w:r>
      <w:r>
        <w:rPr>
          <w:noProof/>
        </w:rPr>
        <w:drawing>
          <wp:inline distT="0" distB="0" distL="0" distR="0">
            <wp:extent cx="1828800" cy="888126"/>
            <wp:effectExtent l="0" t="0" r="0" b="7620"/>
            <wp:docPr id="47" name="Picture 47" descr="SMILE GAME BUILDER -RPG EDI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MILE GAME BUILDER -RPG EDITION-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46741" cy="896839"/>
                    </a:xfrm>
                    <a:prstGeom prst="rect">
                      <a:avLst/>
                    </a:prstGeom>
                    <a:noFill/>
                    <a:ln>
                      <a:noFill/>
                    </a:ln>
                  </pic:spPr>
                </pic:pic>
              </a:graphicData>
            </a:graphic>
          </wp:inline>
        </w:drawing>
      </w:r>
    </w:p>
    <w:p w:rsidR="00933D0B" w:rsidRDefault="0023100F" w:rsidP="00933D0B">
      <w:pPr>
        <w:keepNext/>
        <w:ind w:firstLine="576"/>
        <w:jc w:val="center"/>
      </w:pPr>
      <w:r>
        <w:rPr>
          <w:noProof/>
        </w:rPr>
        <w:drawing>
          <wp:inline distT="0" distB="0" distL="0" distR="0">
            <wp:extent cx="2531654" cy="755374"/>
            <wp:effectExtent l="0" t="0" r="2540" b="6985"/>
            <wp:docPr id="48" name="Picture 48" descr="http://rpgboss.com/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rpgboss.com/images/log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4348" cy="771096"/>
                    </a:xfrm>
                    <a:prstGeom prst="rect">
                      <a:avLst/>
                    </a:prstGeom>
                    <a:noFill/>
                    <a:ln>
                      <a:noFill/>
                    </a:ln>
                  </pic:spPr>
                </pic:pic>
              </a:graphicData>
            </a:graphic>
          </wp:inline>
        </w:drawing>
      </w:r>
    </w:p>
    <w:p w:rsidR="0023100F" w:rsidRDefault="00933D0B" w:rsidP="00933D0B">
      <w:pPr>
        <w:pStyle w:val="Caption"/>
        <w:rPr>
          <w:lang w:val="en-US"/>
        </w:rPr>
      </w:pPr>
      <w:proofErr w:type="spellStart"/>
      <w:r w:rsidRPr="000958F1">
        <w:rPr>
          <w:lang w:val="en-US"/>
        </w:rPr>
        <w:t>Ilustración</w:t>
      </w:r>
      <w:proofErr w:type="spellEnd"/>
      <w:r w:rsidRPr="000958F1">
        <w:rPr>
          <w:lang w:val="en-US"/>
        </w:rPr>
        <w:t xml:space="preserve"> </w:t>
      </w:r>
      <w:r>
        <w:fldChar w:fldCharType="begin"/>
      </w:r>
      <w:r w:rsidRPr="000958F1">
        <w:rPr>
          <w:lang w:val="en-US"/>
        </w:rPr>
        <w:instrText xml:space="preserve"> SEQ Ilustración \* ARABIC </w:instrText>
      </w:r>
      <w:r>
        <w:fldChar w:fldCharType="separate"/>
      </w:r>
      <w:r w:rsidR="00C76752">
        <w:rPr>
          <w:noProof/>
          <w:lang w:val="en-US"/>
        </w:rPr>
        <w:t>1</w:t>
      </w:r>
      <w:r>
        <w:fldChar w:fldCharType="end"/>
      </w:r>
      <w:r w:rsidRPr="000958F1">
        <w:rPr>
          <w:lang w:val="en-US"/>
        </w:rPr>
        <w:t xml:space="preserve">. </w:t>
      </w:r>
      <w:r w:rsidRPr="00933D0B">
        <w:rPr>
          <w:lang w:val="en-US"/>
        </w:rPr>
        <w:t>Logos de RPG Maker MV, Smile Game B</w:t>
      </w:r>
      <w:r>
        <w:rPr>
          <w:lang w:val="en-US"/>
        </w:rPr>
        <w:t>uilder: RPG Edition y RPG BOSS</w:t>
      </w:r>
    </w:p>
    <w:p w:rsidR="00933D0B" w:rsidRPr="000958F1" w:rsidRDefault="00933D0B" w:rsidP="00933D0B">
      <w:pPr>
        <w:pStyle w:val="IllustrationQuote"/>
        <w:rPr>
          <w:lang w:val="en-US"/>
        </w:rPr>
      </w:pPr>
      <w:r w:rsidRPr="000958F1">
        <w:rPr>
          <w:lang w:val="en-US"/>
        </w:rPr>
        <w:t>Fuente:</w:t>
      </w:r>
      <w:r w:rsidRPr="00933D0B">
        <w:fldChar w:fldCharType="begin"/>
      </w:r>
      <w:r w:rsidRPr="000958F1">
        <w:rPr>
          <w:lang w:val="en-US"/>
        </w:rPr>
        <w:instrText xml:space="preserve"> ADDIN ZOTERO_ITEM CSL_CITATION {"citationID":"tE6ZkZWO","properties":{"formattedCitation":"{\\rtf (\\uc0\\u8220{}RPG Maker MV | RPG Maker | Make Your Own Video Games!\\uc0\\u8221{}, s/f, \\uc0\\u8220{}RPGBoss Engine\\uc0\\u8221{}, s/f, \\uc0\\u8220{}SMILE GAME BUILDER - a RPG creation software.\\uc0\\u8221{}, s/f)}","plainCitation":"(“RPG Maker MV | RPG Maker | Make Your Own Video Games!”, s/f, “RPGBoss Engine”, s/f, “SMILE GAME BUILDER - a RPG creation software.”, s/f)"},"citationItems":[{"id":123,"uris":["http://zotero.org/users/local/kYSSITt9/items/XQVNJTHE"],"uri":["http://zotero.org/users/local/kYSSITt9/items/XQVNJTHE"],"itemData":{"id":123,"type":"webpage","title":"RPG Maker MV | RPG Maker | Make Your Own Video Games!","URL":"http://www.rpgmakerweb.com/products/programs/rpg-maker-mv","accessed":{"date-parts":[["2017",6,27]]}}},{"id":119,"uris":["http://zotero.org/users/local/kYSSITt9/items/MZ8GU64I"],"uri":["http://zotero.org/users/local/kYSSITt9/items/MZ8GU64I"],"itemData":{"id":119,"type":"webpage","title":"RPGBoss Engine","URL":"http://rpgboss.com/#features","accessed":{"date-parts":[["2017",6,27]]}}},{"id":129,"uris":["http://zotero.org/users/local/kYSSITt9/items/HD56ESPP"],"uri":["http://zotero.org/users/local/kYSSITt9/items/HD56ESPP"],"itemData":{"id":129,"type":"webpage","title":"SMILE GAME BUILDER - a RPG creation software.","abstract":"SGB is a RPG creation software. Without any drawing skills, you can easily make high quality RPGs! SGB makes creating 3D maps fun! It's like a game in itself! Create your story or battle scenes all without a single line of code!","URL":"http://smilegamebuilder.com/en/","accessed":{"date-parts":[["2017",6,27]]}}}],"schema":"https://github.com/citation-style-language/schema/raw/master/csl-citation.json"} </w:instrText>
      </w:r>
      <w:r w:rsidRPr="00933D0B">
        <w:fldChar w:fldCharType="separate"/>
      </w:r>
      <w:r w:rsidRPr="000958F1">
        <w:rPr>
          <w:lang w:val="en-US"/>
        </w:rPr>
        <w:t>(“RPG Maker MV | RPG Maker | Make Your Own Video Games!”, s/f, “RPGBoss Engine”, s/f, “SMILE GAME BUILDER - a RPG creation software.”, s/f)</w:t>
      </w:r>
      <w:r w:rsidRPr="00933D0B">
        <w:fldChar w:fldCharType="end"/>
      </w:r>
    </w:p>
    <w:p w:rsidR="00D76758" w:rsidRDefault="00D57183" w:rsidP="00CE7B10">
      <w:pPr>
        <w:ind w:firstLine="576"/>
      </w:pPr>
      <w:r>
        <w:t xml:space="preserve">RPG </w:t>
      </w:r>
      <w:proofErr w:type="spellStart"/>
      <w:r>
        <w:t>Maker</w:t>
      </w:r>
      <w:proofErr w:type="spellEnd"/>
      <w:r w:rsidR="00A65B6B">
        <w:t xml:space="preserve"> es el ejemplo más destacable de los motores para RPG</w:t>
      </w:r>
      <w:r>
        <w:t xml:space="preserve">, el cual en su </w:t>
      </w:r>
      <w:proofErr w:type="spellStart"/>
      <w:r>
        <w:t>ultima</w:t>
      </w:r>
      <w:proofErr w:type="spellEnd"/>
      <w:r>
        <w:t xml:space="preserve"> versión hasta el momento, RPG </w:t>
      </w:r>
      <w:proofErr w:type="spellStart"/>
      <w:r>
        <w:t>Maker</w:t>
      </w:r>
      <w:proofErr w:type="spellEnd"/>
      <w:r>
        <w:t xml:space="preserve"> MV, posee una capacidad de extensión bastante considerable, debido a que, a diferencia de sus antecesores</w:t>
      </w:r>
      <w:r w:rsidR="00A65B6B">
        <w:t xml:space="preserve"> que estaban desarrollados en RUBY</w:t>
      </w:r>
      <w:r>
        <w:t xml:space="preserve">, RPG </w:t>
      </w:r>
      <w:proofErr w:type="spellStart"/>
      <w:r>
        <w:t>Maker</w:t>
      </w:r>
      <w:proofErr w:type="spellEnd"/>
      <w:r>
        <w:t xml:space="preserve"> MV </w:t>
      </w:r>
      <w:proofErr w:type="spellStart"/>
      <w:r>
        <w:t>esta</w:t>
      </w:r>
      <w:proofErr w:type="spellEnd"/>
      <w:r>
        <w:t xml:space="preserve"> desarrollado en JavaScript, y permite modificar los scripts existentes del juego, así como agregar nuevos</w:t>
      </w:r>
      <w:r w:rsidR="00B55F10">
        <w:t xml:space="preserve"> fácilmente</w:t>
      </w:r>
      <w:r>
        <w:t xml:space="preserve">. </w:t>
      </w:r>
      <w:r w:rsidR="007F7C5D">
        <w:t>Un</w:t>
      </w:r>
      <w:r w:rsidR="00B55F10">
        <w:t xml:space="preserve"> dato importante </w:t>
      </w:r>
      <w:r w:rsidR="007F7C5D">
        <w:t xml:space="preserve">de RPG </w:t>
      </w:r>
      <w:proofErr w:type="spellStart"/>
      <w:r w:rsidR="007F7C5D">
        <w:t>Maker</w:t>
      </w:r>
      <w:proofErr w:type="spellEnd"/>
      <w:r w:rsidR="007F7C5D">
        <w:t xml:space="preserve"> MV es que su motor de dibujado </w:t>
      </w:r>
      <w:proofErr w:type="spellStart"/>
      <w:r w:rsidR="007F7C5D">
        <w:t>esta</w:t>
      </w:r>
      <w:proofErr w:type="spellEnd"/>
      <w:r w:rsidR="007F7C5D">
        <w:t xml:space="preserve"> limitado a dos dimensiones, cosa que puede ser un detrimento si se desea hacer un juego con terreno 3D y/o personajes 3D. Con una comunidad activa y </w:t>
      </w:r>
      <w:r w:rsidR="00572750">
        <w:t>más</w:t>
      </w:r>
      <w:r w:rsidR="007F7C5D">
        <w:t xml:space="preserve"> de 24 años en el mercado RPG </w:t>
      </w:r>
      <w:proofErr w:type="spellStart"/>
      <w:r w:rsidR="007F7C5D">
        <w:t>Maker</w:t>
      </w:r>
      <w:proofErr w:type="spellEnd"/>
      <w:r w:rsidR="007F7C5D">
        <w:t xml:space="preserve"> es una opción </w:t>
      </w:r>
      <w:r w:rsidR="00A65B6B">
        <w:t>muy robusta para la tarea</w:t>
      </w:r>
      <w:r w:rsidR="00572750">
        <w:t xml:space="preserve">. </w:t>
      </w:r>
      <w:r w:rsidR="00696793">
        <w:t xml:space="preserve">La </w:t>
      </w:r>
      <w:r w:rsidR="003576D1">
        <w:fldChar w:fldCharType="begin"/>
      </w:r>
      <w:r w:rsidR="003576D1">
        <w:instrText xml:space="preserve"> REF _Ref486275674 \h </w:instrText>
      </w:r>
      <w:r w:rsidR="003576D1">
        <w:fldChar w:fldCharType="separate"/>
      </w:r>
      <w:r w:rsidR="003576D1">
        <w:t xml:space="preserve">Ilustración </w:t>
      </w:r>
      <w:r w:rsidR="003576D1">
        <w:rPr>
          <w:noProof/>
        </w:rPr>
        <w:t>1</w:t>
      </w:r>
      <w:r w:rsidR="003576D1">
        <w:fldChar w:fldCharType="end"/>
      </w:r>
      <w:r w:rsidR="003576D1">
        <w:t xml:space="preserve"> muestra un script en desarrollo cuyo objetivo es poder crear juegos TRPG en RPG </w:t>
      </w:r>
      <w:proofErr w:type="spellStart"/>
      <w:r w:rsidR="003576D1">
        <w:t>Maker</w:t>
      </w:r>
      <w:proofErr w:type="spellEnd"/>
      <w:r w:rsidR="003576D1">
        <w:t xml:space="preserve"> MV.</w:t>
      </w:r>
    </w:p>
    <w:p w:rsidR="00696793" w:rsidRDefault="00696793" w:rsidP="0023100F">
      <w:pPr>
        <w:keepNext/>
        <w:ind w:firstLine="576"/>
        <w:jc w:val="center"/>
      </w:pPr>
      <w:r>
        <w:rPr>
          <w:noProof/>
        </w:rPr>
        <w:lastRenderedPageBreak/>
        <w:drawing>
          <wp:inline distT="0" distB="0" distL="0" distR="0" wp14:anchorId="1A1ABE00" wp14:editId="3C443E7E">
            <wp:extent cx="4738977" cy="3027173"/>
            <wp:effectExtent l="0" t="0" r="508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41988" cy="3029097"/>
                    </a:xfrm>
                    <a:prstGeom prst="rect">
                      <a:avLst/>
                    </a:prstGeom>
                  </pic:spPr>
                </pic:pic>
              </a:graphicData>
            </a:graphic>
          </wp:inline>
        </w:drawing>
      </w:r>
    </w:p>
    <w:p w:rsidR="00696793" w:rsidRDefault="00696793" w:rsidP="0023100F">
      <w:pPr>
        <w:pStyle w:val="Caption"/>
      </w:pPr>
      <w:bookmarkStart w:id="7" w:name="_Ref486275674"/>
      <w:r>
        <w:t xml:space="preserve">Ilustración </w:t>
      </w:r>
      <w:r>
        <w:fldChar w:fldCharType="begin"/>
      </w:r>
      <w:r>
        <w:instrText xml:space="preserve"> SEQ Ilustración \* ARABIC </w:instrText>
      </w:r>
      <w:r>
        <w:fldChar w:fldCharType="separate"/>
      </w:r>
      <w:r w:rsidR="00C76752">
        <w:rPr>
          <w:noProof/>
        </w:rPr>
        <w:t>2</w:t>
      </w:r>
      <w:r>
        <w:fldChar w:fldCharType="end"/>
      </w:r>
      <w:bookmarkEnd w:id="7"/>
      <w:r>
        <w:t xml:space="preserve">. Ejemplo de un script en desarrollo para juegos TRPG en RPG </w:t>
      </w:r>
      <w:proofErr w:type="spellStart"/>
      <w:r>
        <w:t>Maker</w:t>
      </w:r>
      <w:proofErr w:type="spellEnd"/>
      <w:r>
        <w:t xml:space="preserve"> MV.</w:t>
      </w:r>
    </w:p>
    <w:p w:rsidR="00696793" w:rsidRPr="00300561" w:rsidRDefault="00696793" w:rsidP="0023100F">
      <w:pPr>
        <w:pStyle w:val="IllustrationQuote"/>
      </w:pPr>
      <w:r w:rsidRPr="00300561">
        <w:t>Fuente:</w:t>
      </w:r>
      <w:r>
        <w:rPr>
          <w:lang w:val="en-US"/>
        </w:rPr>
        <w:fldChar w:fldCharType="begin"/>
      </w:r>
      <w:r w:rsidRPr="00300561">
        <w:instrText xml:space="preserve"> ADDIN ZOTERO_ITEM CSL_CITATION {"citationID":"a27tjcu054r","properties":{"formattedCitation":"(Lecode Works, 2017)","plainCitation":"(Lecode Works, 2017)"},"citationItems":[{"id":121,"uris":["http://zotero.org/users/local/kYSSITt9/items/ZFGM5VFT"],"uri":["http://zotero.org/users/local/kYSSITt9/items/ZFGM5VFT"],"itemData":{"id":121,"type":"motion_picture","title":"LeTBS 0.5 and 0.6 Showcase","source":"YouTube","dimensions":"375 seconds","abstract":"Download: https://lecodemv.github.io/leTBS/\nForum thread: http://forums.rpgmakerweb.com/index.p...\nPatreon page: https://www.patreon.com/lecodeMV\n\nSorry, my mouse was visible in the videos. Sadly I noticed it too late.","URL":"https://www.youtube.com/watch?v=8ZQ8r5tHgXs","author":[{"literal":"Lecode Works"}],"issued":{"date-parts":[["2017",1,11]]}}}],"schema":"https://github.com/citation-style-language/schema/raw/master/csl-citation.json"} </w:instrText>
      </w:r>
      <w:r>
        <w:rPr>
          <w:lang w:val="en-US"/>
        </w:rPr>
        <w:fldChar w:fldCharType="separate"/>
      </w:r>
      <w:r w:rsidRPr="00696793">
        <w:rPr>
          <w:rFonts w:cs="Segoe UI"/>
        </w:rPr>
        <w:t>(Lecode Works, 2017)</w:t>
      </w:r>
      <w:r>
        <w:rPr>
          <w:lang w:val="en-US"/>
        </w:rPr>
        <w:fldChar w:fldCharType="end"/>
      </w:r>
      <w:r w:rsidRPr="00300561">
        <w:t xml:space="preserve"> </w:t>
      </w:r>
    </w:p>
    <w:p w:rsidR="00AB587E" w:rsidRDefault="00B55F10" w:rsidP="00AB587E">
      <w:pPr>
        <w:ind w:firstLine="576"/>
      </w:pPr>
      <w:r>
        <w:t xml:space="preserve">Entrando al mundo de motores para juegos TRPG, existen dos motores candidatos a suplir la necesidad que se ha presentado, </w:t>
      </w:r>
      <w:proofErr w:type="spellStart"/>
      <w:r>
        <w:t>Tethical</w:t>
      </w:r>
      <w:proofErr w:type="spellEnd"/>
      <w:r>
        <w:t xml:space="preserve">, el cual busca emular el estilo de batalla de Final </w:t>
      </w:r>
      <w:proofErr w:type="spellStart"/>
      <w:r>
        <w:t>Fantasy</w:t>
      </w:r>
      <w:proofErr w:type="spellEnd"/>
      <w:r>
        <w:t xml:space="preserve"> </w:t>
      </w:r>
      <w:proofErr w:type="spellStart"/>
      <w:r>
        <w:t>Tactics</w:t>
      </w:r>
      <w:proofErr w:type="spellEnd"/>
      <w:r>
        <w:t xml:space="preserve"> y </w:t>
      </w:r>
      <w:proofErr w:type="spellStart"/>
      <w:r>
        <w:t>Battle</w:t>
      </w:r>
      <w:proofErr w:type="spellEnd"/>
      <w:r>
        <w:t xml:space="preserve"> </w:t>
      </w:r>
      <w:proofErr w:type="spellStart"/>
      <w:r>
        <w:t>of</w:t>
      </w:r>
      <w:proofErr w:type="spellEnd"/>
      <w:r>
        <w:t xml:space="preserve"> </w:t>
      </w:r>
      <w:proofErr w:type="spellStart"/>
      <w:r>
        <w:t>Westnoth</w:t>
      </w:r>
      <w:proofErr w:type="spellEnd"/>
      <w:r>
        <w:t>, que es, además del motor, un juego completo.</w:t>
      </w:r>
    </w:p>
    <w:p w:rsidR="00CE7B10" w:rsidRDefault="00696793" w:rsidP="00CE7B10">
      <w:pPr>
        <w:ind w:firstLine="576"/>
      </w:pPr>
      <w:proofErr w:type="spellStart"/>
      <w:r>
        <w:t>Tethical</w:t>
      </w:r>
      <w:proofErr w:type="spellEnd"/>
      <w:r>
        <w:t xml:space="preserve"> fue concebido como un motor para poder imitar el estilo de batallas de Final </w:t>
      </w:r>
      <w:proofErr w:type="spellStart"/>
      <w:r>
        <w:t>Fantasy</w:t>
      </w:r>
      <w:proofErr w:type="spellEnd"/>
      <w:r>
        <w:t xml:space="preserve"> </w:t>
      </w:r>
      <w:proofErr w:type="spellStart"/>
      <w:r>
        <w:t>Tactics</w:t>
      </w:r>
      <w:proofErr w:type="spellEnd"/>
      <w:r>
        <w:t xml:space="preserve"> en el foro de Final </w:t>
      </w:r>
      <w:proofErr w:type="spellStart"/>
      <w:r>
        <w:t>Fantasy</w:t>
      </w:r>
      <w:proofErr w:type="spellEnd"/>
      <w:r>
        <w:t xml:space="preserve"> </w:t>
      </w:r>
      <w:proofErr w:type="spellStart"/>
      <w:r>
        <w:t>Hacktics</w:t>
      </w:r>
      <w:proofErr w:type="spellEnd"/>
      <w:r>
        <w:t xml:space="preserve">, un foro dedicado a modificar </w:t>
      </w:r>
      <w:r w:rsidR="003576D1">
        <w:t>imágenes originales del juego</w:t>
      </w:r>
      <w:r>
        <w:t xml:space="preserve"> Final </w:t>
      </w:r>
      <w:proofErr w:type="spellStart"/>
      <w:r>
        <w:t>Fantasy</w:t>
      </w:r>
      <w:proofErr w:type="spellEnd"/>
      <w:r>
        <w:t xml:space="preserve"> </w:t>
      </w:r>
      <w:proofErr w:type="spellStart"/>
      <w:r>
        <w:t>Tactics</w:t>
      </w:r>
      <w:proofErr w:type="spellEnd"/>
      <w:r>
        <w:t xml:space="preserve"> en 2011</w:t>
      </w:r>
      <w:r w:rsidR="003576D1">
        <w:t xml:space="preserve"> por </w:t>
      </w:r>
      <w:r w:rsidR="003576D1" w:rsidRPr="003576D1">
        <w:t xml:space="preserve">Jean-André </w:t>
      </w:r>
      <w:proofErr w:type="spellStart"/>
      <w:r w:rsidR="003576D1" w:rsidRPr="003576D1">
        <w:t>Santoni</w:t>
      </w:r>
      <w:proofErr w:type="spellEnd"/>
      <w:r w:rsidR="003576D1">
        <w:t xml:space="preserve">. El proyecto está hecho en Python con el motor Panda3D como base. </w:t>
      </w:r>
      <w:proofErr w:type="spellStart"/>
      <w:r w:rsidR="003576D1">
        <w:t>Tethical</w:t>
      </w:r>
      <w:proofErr w:type="spellEnd"/>
      <w:r w:rsidR="003576D1">
        <w:t xml:space="preserve"> provee ambientes 3D con personajes 2D como se muestra en ILUSTRACION. Debido a que su objetivo primordial es emular el estilo de Final </w:t>
      </w:r>
      <w:proofErr w:type="spellStart"/>
      <w:r w:rsidR="003576D1">
        <w:t>Fantasy</w:t>
      </w:r>
      <w:proofErr w:type="spellEnd"/>
      <w:r w:rsidR="003576D1">
        <w:t xml:space="preserve"> </w:t>
      </w:r>
      <w:proofErr w:type="spellStart"/>
      <w:r w:rsidR="003576D1">
        <w:t>Tactics</w:t>
      </w:r>
      <w:proofErr w:type="spellEnd"/>
      <w:r w:rsidR="003576D1">
        <w:t xml:space="preserve">, no es fácilmente extensible. </w:t>
      </w:r>
      <w:proofErr w:type="spellStart"/>
      <w:r w:rsidR="003576D1">
        <w:t>Tethical</w:t>
      </w:r>
      <w:proofErr w:type="spellEnd"/>
      <w:r w:rsidR="003576D1">
        <w:t xml:space="preserve"> no se encuentra en desarrollo en el momento, teniendo su última actualización en Julio 29 del 2013.</w:t>
      </w:r>
    </w:p>
    <w:p w:rsidR="0023100F" w:rsidRDefault="0023100F" w:rsidP="00300561">
      <w:pPr>
        <w:keepNext/>
      </w:pPr>
      <w:r>
        <w:rPr>
          <w:noProof/>
        </w:rPr>
        <w:lastRenderedPageBreak/>
        <w:drawing>
          <wp:inline distT="0" distB="0" distL="0" distR="0" wp14:anchorId="0CAFD70B" wp14:editId="042031BA">
            <wp:extent cx="6051988" cy="4731026"/>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68780" cy="4744153"/>
                    </a:xfrm>
                    <a:prstGeom prst="rect">
                      <a:avLst/>
                    </a:prstGeom>
                  </pic:spPr>
                </pic:pic>
              </a:graphicData>
            </a:graphic>
          </wp:inline>
        </w:drawing>
      </w:r>
    </w:p>
    <w:p w:rsidR="0023100F" w:rsidRDefault="0023100F" w:rsidP="00300561">
      <w:pPr>
        <w:pStyle w:val="Caption"/>
      </w:pPr>
      <w:r>
        <w:t xml:space="preserve">Ilustración </w:t>
      </w:r>
      <w:r>
        <w:fldChar w:fldCharType="begin"/>
      </w:r>
      <w:r>
        <w:instrText xml:space="preserve"> SEQ Ilustración \* ARABIC </w:instrText>
      </w:r>
      <w:r>
        <w:fldChar w:fldCharType="separate"/>
      </w:r>
      <w:r w:rsidR="00C76752">
        <w:rPr>
          <w:noProof/>
        </w:rPr>
        <w:t>3</w:t>
      </w:r>
      <w:r>
        <w:fldChar w:fldCharType="end"/>
      </w:r>
      <w:r>
        <w:t xml:space="preserve">. El objetivo de </w:t>
      </w:r>
      <w:proofErr w:type="spellStart"/>
      <w:r>
        <w:t>Tethical</w:t>
      </w:r>
      <w:proofErr w:type="spellEnd"/>
      <w:r>
        <w:t xml:space="preserve"> es emular el estilo de batallas de Final </w:t>
      </w:r>
      <w:proofErr w:type="spellStart"/>
      <w:r>
        <w:t>Fantasy</w:t>
      </w:r>
      <w:proofErr w:type="spellEnd"/>
      <w:r>
        <w:t xml:space="preserve"> </w:t>
      </w:r>
      <w:proofErr w:type="spellStart"/>
      <w:r>
        <w:t>Tactics</w:t>
      </w:r>
      <w:proofErr w:type="spellEnd"/>
      <w:r>
        <w:t>.</w:t>
      </w:r>
    </w:p>
    <w:p w:rsidR="00300561" w:rsidRDefault="0023100F" w:rsidP="00AB587E">
      <w:r>
        <w:t xml:space="preserve">Fuente: </w:t>
      </w:r>
      <w:r>
        <w:fldChar w:fldCharType="begin"/>
      </w:r>
      <w:r>
        <w:instrText xml:space="preserve"> ADDIN ZOTERO_ITEM CSL_CITATION {"citationID":"a2ds6bo0ier","properties":{"formattedCitation":"{\\rtf (Jean-Andr\\uc0\\u233{} Santoni, 2011)}","plainCitation":"(Jean-André Santoni, 2011)"},"citationItems":[{"id":122,"uris":["http://zotero.org/users/local/kYSSITt9/items/EU7KSUKN"],"uri":["http://zotero.org/users/local/kYSSITt9/items/EU7KSUKN"],"itemData":{"id":122,"type":"motion_picture","title":"Tethical: Move algo improvements + battle coordinates","source":"YouTube","dimensions":"263 seconds","abstract":"http://tethical.kivutar.me","URL":"https://www.youtube.com/watch?v=7M66QDrFb4w","shortTitle":"Tethical","author":[{"literal":"Jean-André Santoni"}],"issued":{"date-parts":[["2011",6,2]]}}}],"schema":"https://github.com/citation-style-language/schema/raw/master/csl-citation.json"} </w:instrText>
      </w:r>
      <w:r>
        <w:fldChar w:fldCharType="separate"/>
      </w:r>
      <w:r w:rsidRPr="0023100F">
        <w:rPr>
          <w:rFonts w:cs="Segoe UI"/>
          <w:szCs w:val="24"/>
        </w:rPr>
        <w:t>(Jean-André Santoni, 2011)</w:t>
      </w:r>
      <w:r>
        <w:fldChar w:fldCharType="end"/>
      </w:r>
    </w:p>
    <w:p w:rsidR="0023100F" w:rsidRDefault="002737E8" w:rsidP="00300561">
      <w:pPr>
        <w:ind w:firstLine="720"/>
      </w:pPr>
      <w:proofErr w:type="spellStart"/>
      <w:r w:rsidRPr="00DF347C">
        <w:t>The</w:t>
      </w:r>
      <w:proofErr w:type="spellEnd"/>
      <w:r w:rsidRPr="00DF347C">
        <w:t xml:space="preserve"> </w:t>
      </w:r>
      <w:proofErr w:type="spellStart"/>
      <w:r w:rsidRPr="00DF347C">
        <w:t>Battle</w:t>
      </w:r>
      <w:proofErr w:type="spellEnd"/>
      <w:r w:rsidRPr="00DF347C">
        <w:t xml:space="preserve"> </w:t>
      </w:r>
      <w:proofErr w:type="spellStart"/>
      <w:r w:rsidRPr="00DF347C">
        <w:t>of</w:t>
      </w:r>
      <w:proofErr w:type="spellEnd"/>
      <w:r w:rsidRPr="00DF347C">
        <w:t xml:space="preserve"> </w:t>
      </w:r>
      <w:proofErr w:type="spellStart"/>
      <w:r w:rsidRPr="00DF347C">
        <w:t>Westnoth</w:t>
      </w:r>
      <w:proofErr w:type="spellEnd"/>
      <w:r w:rsidRPr="00DF347C">
        <w:t xml:space="preserve"> </w:t>
      </w:r>
      <w:r w:rsidR="00B601C6" w:rsidRPr="00DF347C">
        <w:t>es un juego TRPG</w:t>
      </w:r>
      <w:r w:rsidR="00DF347C" w:rsidRPr="00DF347C">
        <w:t xml:space="preserve"> de fuente abierta.</w:t>
      </w:r>
      <w:r w:rsidR="00DF347C">
        <w:t xml:space="preserve">  </w:t>
      </w:r>
      <w:r w:rsidR="00DF347C" w:rsidRPr="00DF347C">
        <w:t xml:space="preserve">El enfoque de </w:t>
      </w:r>
      <w:proofErr w:type="spellStart"/>
      <w:r w:rsidR="00DF347C" w:rsidRPr="00DF347C">
        <w:t>The</w:t>
      </w:r>
      <w:proofErr w:type="spellEnd"/>
      <w:r w:rsidR="00DF347C" w:rsidRPr="00DF347C">
        <w:t xml:space="preserve"> </w:t>
      </w:r>
      <w:proofErr w:type="spellStart"/>
      <w:r w:rsidR="00DF347C" w:rsidRPr="00DF347C">
        <w:t>Battle</w:t>
      </w:r>
      <w:proofErr w:type="spellEnd"/>
      <w:r w:rsidR="00DF347C" w:rsidRPr="00DF347C">
        <w:t xml:space="preserve"> </w:t>
      </w:r>
      <w:proofErr w:type="spellStart"/>
      <w:r w:rsidR="00DF347C" w:rsidRPr="00DF347C">
        <w:t>of</w:t>
      </w:r>
      <w:proofErr w:type="spellEnd"/>
      <w:r w:rsidR="00DF347C" w:rsidRPr="00DF347C">
        <w:t xml:space="preserve"> </w:t>
      </w:r>
      <w:proofErr w:type="spellStart"/>
      <w:r w:rsidR="00DF347C" w:rsidRPr="00DF347C">
        <w:t>Wesnoth</w:t>
      </w:r>
      <w:proofErr w:type="spellEnd"/>
      <w:r w:rsidR="00DF347C" w:rsidRPr="00DF347C">
        <w:t xml:space="preserve"> es crear un mu</w:t>
      </w:r>
      <w:r w:rsidR="00DF347C">
        <w:t>ndo alrededor de su historia, es decir que en primer lugar es un juego y no un motor para crear juegos TRPG. Aun así, debido a que el juego</w:t>
      </w:r>
      <w:r w:rsidR="00B514D7">
        <w:t xml:space="preserve"> tiene la capacidad de </w:t>
      </w:r>
      <w:r w:rsidR="00927661">
        <w:t>utilizar contenido creado por usuarios, esto incluye “</w:t>
      </w:r>
      <w:proofErr w:type="spellStart"/>
      <w:r w:rsidR="00927661">
        <w:t>plugins</w:t>
      </w:r>
      <w:proofErr w:type="spellEnd"/>
      <w:r w:rsidR="00927661">
        <w:t xml:space="preserve">” que cambian cómo funciona el juego. Otro dato destacable es que </w:t>
      </w:r>
      <w:proofErr w:type="spellStart"/>
      <w:r w:rsidR="00927661">
        <w:t>The</w:t>
      </w:r>
      <w:proofErr w:type="spellEnd"/>
      <w:r w:rsidR="00927661">
        <w:t xml:space="preserve"> </w:t>
      </w:r>
      <w:proofErr w:type="spellStart"/>
      <w:r w:rsidR="00927661">
        <w:t>Battle</w:t>
      </w:r>
      <w:proofErr w:type="spellEnd"/>
      <w:r w:rsidR="00927661">
        <w:t xml:space="preserve"> </w:t>
      </w:r>
      <w:proofErr w:type="spellStart"/>
      <w:r w:rsidR="00927661">
        <w:t>of</w:t>
      </w:r>
      <w:proofErr w:type="spellEnd"/>
      <w:r w:rsidR="00927661">
        <w:t xml:space="preserve"> </w:t>
      </w:r>
      <w:proofErr w:type="spellStart"/>
      <w:r w:rsidR="00927661">
        <w:t>Wesnoth</w:t>
      </w:r>
      <w:proofErr w:type="spellEnd"/>
      <w:r w:rsidR="00927661">
        <w:t xml:space="preserve"> es desarrollado en C++, </w:t>
      </w:r>
      <w:r w:rsidR="00CF6A38">
        <w:t>es extensible y su comunidad es activa</w:t>
      </w:r>
      <w:r w:rsidR="00927661">
        <w:t>.</w:t>
      </w:r>
    </w:p>
    <w:p w:rsidR="00CF6A38" w:rsidRDefault="00CF6A38" w:rsidP="00CF6A38">
      <w:pPr>
        <w:keepNext/>
      </w:pPr>
      <w:r>
        <w:rPr>
          <w:noProof/>
        </w:rPr>
        <w:lastRenderedPageBreak/>
        <w:drawing>
          <wp:inline distT="0" distB="0" distL="0" distR="0" wp14:anchorId="3DD76B90" wp14:editId="4345F4DC">
            <wp:extent cx="5943600" cy="463423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4230"/>
                    </a:xfrm>
                    <a:prstGeom prst="rect">
                      <a:avLst/>
                    </a:prstGeom>
                  </pic:spPr>
                </pic:pic>
              </a:graphicData>
            </a:graphic>
          </wp:inline>
        </w:drawing>
      </w:r>
    </w:p>
    <w:p w:rsidR="00CF6A38" w:rsidRPr="00CF6A38" w:rsidRDefault="00CF6A38" w:rsidP="00CF6A38">
      <w:pPr>
        <w:pStyle w:val="Caption"/>
        <w:jc w:val="both"/>
        <w:rPr>
          <w:lang w:val="en-US"/>
        </w:rPr>
      </w:pPr>
      <w:proofErr w:type="spellStart"/>
      <w:r w:rsidRPr="00CF6A38">
        <w:rPr>
          <w:lang w:val="en-US"/>
        </w:rPr>
        <w:t>Ilustración</w:t>
      </w:r>
      <w:proofErr w:type="spellEnd"/>
      <w:r w:rsidRPr="00CF6A38">
        <w:rPr>
          <w:lang w:val="en-US"/>
        </w:rPr>
        <w:t xml:space="preserve"> </w:t>
      </w:r>
      <w:r>
        <w:fldChar w:fldCharType="begin"/>
      </w:r>
      <w:r w:rsidRPr="00CF6A38">
        <w:rPr>
          <w:lang w:val="en-US"/>
        </w:rPr>
        <w:instrText xml:space="preserve"> SEQ Ilustración \* ARABIC </w:instrText>
      </w:r>
      <w:r>
        <w:fldChar w:fldCharType="separate"/>
      </w:r>
      <w:r w:rsidR="00C76752">
        <w:rPr>
          <w:noProof/>
          <w:lang w:val="en-US"/>
        </w:rPr>
        <w:t>4</w:t>
      </w:r>
      <w:r>
        <w:fldChar w:fldCharType="end"/>
      </w:r>
      <w:r w:rsidRPr="00CF6A38">
        <w:rPr>
          <w:lang w:val="en-US"/>
        </w:rPr>
        <w:t xml:space="preserve">. </w:t>
      </w:r>
      <w:r>
        <w:rPr>
          <w:lang w:val="en-US"/>
        </w:rPr>
        <w:t xml:space="preserve">Un </w:t>
      </w:r>
      <w:proofErr w:type="spellStart"/>
      <w:r>
        <w:rPr>
          <w:lang w:val="en-US"/>
        </w:rPr>
        <w:t>mapa</w:t>
      </w:r>
      <w:proofErr w:type="spellEnd"/>
      <w:r>
        <w:rPr>
          <w:lang w:val="en-US"/>
        </w:rPr>
        <w:t xml:space="preserve"> </w:t>
      </w:r>
      <w:proofErr w:type="spellStart"/>
      <w:r>
        <w:rPr>
          <w:lang w:val="en-US"/>
        </w:rPr>
        <w:t>en</w:t>
      </w:r>
      <w:proofErr w:type="spellEnd"/>
      <w:r>
        <w:rPr>
          <w:lang w:val="en-US"/>
        </w:rPr>
        <w:t xml:space="preserve"> </w:t>
      </w:r>
      <w:r w:rsidRPr="00CF6A38">
        <w:rPr>
          <w:lang w:val="en-US"/>
        </w:rPr>
        <w:t xml:space="preserve">The Battle of </w:t>
      </w:r>
      <w:proofErr w:type="spellStart"/>
      <w:r w:rsidRPr="00CF6A38">
        <w:rPr>
          <w:lang w:val="en-US"/>
        </w:rPr>
        <w:t>W</w:t>
      </w:r>
      <w:r>
        <w:rPr>
          <w:lang w:val="en-US"/>
        </w:rPr>
        <w:t>esnoth</w:t>
      </w:r>
      <w:proofErr w:type="spellEnd"/>
    </w:p>
    <w:p w:rsidR="00927661" w:rsidRPr="000958F1" w:rsidRDefault="00CF6A38" w:rsidP="003A5F92">
      <w:pPr>
        <w:pStyle w:val="IllustrationQuote"/>
        <w:rPr>
          <w:lang w:val="en-US"/>
        </w:rPr>
      </w:pPr>
      <w:r w:rsidRPr="000958F1">
        <w:rPr>
          <w:lang w:val="en-US"/>
        </w:rPr>
        <w:t xml:space="preserve">Fuente: </w:t>
      </w:r>
      <w:r w:rsidRPr="003A5F92">
        <w:fldChar w:fldCharType="begin"/>
      </w:r>
      <w:r w:rsidRPr="000958F1">
        <w:rPr>
          <w:lang w:val="en-US"/>
        </w:rPr>
        <w:instrText xml:space="preserve"> ADDIN ZOTERO_ITEM CSL_CITATION {"citationID":"a1fv7rj3m62","properties":{"formattedCitation":"(White, 2003)","plainCitation":"(White, 2003)"},"citationItems":[{"id":131,"uris":["http://zotero.org/users/local/kYSSITt9/items/CMZJXKTH"],"uri":["http://zotero.org/users/local/kYSSITt9/items/CMZJXKTH"],"itemData":{"id":131,"type":"book","title":"The Battle of Westnoth","author":[{"family":"White","given":"David"}],"issued":{"date-parts":[["2003"]]}}}],"schema":"https://github.com/citation-style-language/schema/raw/master/csl-citation.json"} </w:instrText>
      </w:r>
      <w:r w:rsidRPr="003A5F92">
        <w:fldChar w:fldCharType="separate"/>
      </w:r>
      <w:r w:rsidRPr="000958F1">
        <w:rPr>
          <w:lang w:val="en-US"/>
        </w:rPr>
        <w:t>(White, 2003)</w:t>
      </w:r>
      <w:r w:rsidRPr="003A5F92">
        <w:fldChar w:fldCharType="end"/>
      </w:r>
    </w:p>
    <w:p w:rsidR="00300561" w:rsidRPr="000958F1" w:rsidRDefault="00300561" w:rsidP="00300561">
      <w:pPr>
        <w:spacing w:before="0" w:after="160" w:line="259" w:lineRule="auto"/>
        <w:jc w:val="left"/>
        <w:rPr>
          <w:b/>
          <w:smallCaps/>
          <w:sz w:val="24"/>
          <w:szCs w:val="26"/>
          <w:lang w:val="en-US"/>
        </w:rPr>
      </w:pPr>
    </w:p>
    <w:p w:rsidR="00206DDF" w:rsidRPr="00DE35B8" w:rsidRDefault="00206DDF" w:rsidP="00300561">
      <w:pPr>
        <w:spacing w:before="0" w:after="160" w:line="259" w:lineRule="auto"/>
        <w:jc w:val="left"/>
        <w:rPr>
          <w:b/>
          <w:smallCaps/>
          <w:sz w:val="24"/>
          <w:szCs w:val="26"/>
          <w:lang w:val="en-US"/>
        </w:rPr>
      </w:pPr>
      <w:r w:rsidRPr="00DE35B8">
        <w:rPr>
          <w:lang w:val="en-US"/>
        </w:rPr>
        <w:br w:type="page"/>
      </w:r>
    </w:p>
    <w:p w:rsidR="003C2287" w:rsidRPr="008947FF" w:rsidRDefault="003C2287" w:rsidP="003C2287">
      <w:pPr>
        <w:pStyle w:val="Heading2"/>
      </w:pPr>
      <w:bookmarkStart w:id="8" w:name="_Toc488308916"/>
      <w:r w:rsidRPr="008947FF">
        <w:lastRenderedPageBreak/>
        <w:t>Objetivos</w:t>
      </w:r>
      <w:bookmarkEnd w:id="8"/>
    </w:p>
    <w:p w:rsidR="00A8204C" w:rsidRPr="008947FF" w:rsidRDefault="00A8204C" w:rsidP="00A8204C">
      <w:pPr>
        <w:pStyle w:val="Heading3"/>
      </w:pPr>
      <w:bookmarkStart w:id="9" w:name="_Toc488308917"/>
      <w:r w:rsidRPr="008947FF">
        <w:t>Objetivo General</w:t>
      </w:r>
      <w:bookmarkEnd w:id="9"/>
    </w:p>
    <w:p w:rsidR="00A8204C" w:rsidRPr="007372A3" w:rsidRDefault="007372A3" w:rsidP="00A8204C">
      <w:r w:rsidRPr="007372A3">
        <w:rPr>
          <w:shd w:val="clear" w:color="auto" w:fill="FFFFFF"/>
        </w:rPr>
        <w:t>Desarrollar un programa de s</w:t>
      </w:r>
      <w:r>
        <w:rPr>
          <w:shd w:val="clear" w:color="auto" w:fill="FFFFFF"/>
        </w:rPr>
        <w:t>oftware que facilite el desarrollo de los juegos TRPG, el cual se pueda extender para acomodar las necesidades del desarrollador, ya sea mediante la modificación de scripts o la creación de nuevas piezas de software que se puedan integrar fácilmente al software.</w:t>
      </w:r>
    </w:p>
    <w:p w:rsidR="00206DDF" w:rsidRDefault="00A8204C" w:rsidP="00206DDF">
      <w:pPr>
        <w:pStyle w:val="Heading3"/>
      </w:pPr>
      <w:bookmarkStart w:id="10" w:name="_Toc488308918"/>
      <w:r w:rsidRPr="008947FF">
        <w:t xml:space="preserve">Objetivos </w:t>
      </w:r>
      <w:r w:rsidR="008947FF" w:rsidRPr="008947FF">
        <w:t>Específicos</w:t>
      </w:r>
      <w:bookmarkEnd w:id="10"/>
    </w:p>
    <w:p w:rsidR="00206DDF" w:rsidRDefault="00334448" w:rsidP="00206DDF">
      <w:pPr>
        <w:pStyle w:val="ListParagraph"/>
        <w:numPr>
          <w:ilvl w:val="0"/>
          <w:numId w:val="14"/>
        </w:numPr>
      </w:pPr>
      <w:r>
        <w:t>Comprender que se necesita para poder crear un motor de videojuegos, especialmente de los juegos tácticos de rol.</w:t>
      </w:r>
    </w:p>
    <w:p w:rsidR="00334448" w:rsidRDefault="00334448" w:rsidP="00206DDF">
      <w:pPr>
        <w:pStyle w:val="ListParagraph"/>
        <w:numPr>
          <w:ilvl w:val="0"/>
          <w:numId w:val="14"/>
        </w:numPr>
      </w:pPr>
      <w:r>
        <w:t>Desarrollar un programa de software que pueda crear la lógica necesaria y la retroalimentación adecuada para poder desarrollar juegos TRPG.</w:t>
      </w:r>
    </w:p>
    <w:p w:rsidR="00A8204C" w:rsidRPr="00AB587E" w:rsidRDefault="00334448" w:rsidP="00AB587E">
      <w:pPr>
        <w:pStyle w:val="ListParagraph"/>
        <w:numPr>
          <w:ilvl w:val="0"/>
          <w:numId w:val="14"/>
        </w:numPr>
      </w:pPr>
      <w:r>
        <w:t>Establecer un flujo de trabajo apropiado para la utilización del programa de software desarrollado, tanto desde el punto de vista del desarrollador de módulos como el desarrollador de scripts.</w:t>
      </w:r>
    </w:p>
    <w:p w:rsidR="00A8204C" w:rsidRPr="008947FF" w:rsidRDefault="008947FF" w:rsidP="00A8204C">
      <w:pPr>
        <w:pStyle w:val="Heading2"/>
      </w:pPr>
      <w:bookmarkStart w:id="11" w:name="_Toc488308919"/>
      <w:r w:rsidRPr="008947FF">
        <w:t>Justificación</w:t>
      </w:r>
      <w:bookmarkEnd w:id="11"/>
    </w:p>
    <w:p w:rsidR="00A8204C" w:rsidRDefault="00334448">
      <w:pPr>
        <w:spacing w:before="0" w:after="160" w:line="259" w:lineRule="auto"/>
        <w:jc w:val="left"/>
        <w:rPr>
          <w:shd w:val="clear" w:color="auto" w:fill="FFFFFF"/>
        </w:rPr>
      </w:pPr>
      <w:r w:rsidRPr="00334448">
        <w:rPr>
          <w:shd w:val="clear" w:color="auto" w:fill="FFFFFF"/>
        </w:rPr>
        <w:t>Es necesaria la existencia de</w:t>
      </w:r>
      <w:r>
        <w:rPr>
          <w:shd w:val="clear" w:color="auto" w:fill="FFFFFF"/>
        </w:rPr>
        <w:t xml:space="preserve"> este programa de software, ya que, como se ha observ</w:t>
      </w:r>
      <w:r w:rsidR="00300561">
        <w:rPr>
          <w:shd w:val="clear" w:color="auto" w:fill="FFFFFF"/>
        </w:rPr>
        <w:t>ado, en este punto en el tiempo, las alternativas para crear juegos TRPG son limitadas. La cantidad de juegos notables en este género son limitados, con el software correcto se puede crear una oportunidad para exponer al mercado más de juegos TRPG y conseguir una audiencia mayor para este tipo juegos.</w:t>
      </w:r>
    </w:p>
    <w:p w:rsidR="00300561" w:rsidRPr="00334448" w:rsidRDefault="00300561">
      <w:pPr>
        <w:spacing w:before="0" w:after="160" w:line="259" w:lineRule="auto"/>
        <w:jc w:val="left"/>
      </w:pPr>
    </w:p>
    <w:p w:rsidR="00AB587E" w:rsidRDefault="00AB587E">
      <w:pPr>
        <w:spacing w:before="0" w:after="160" w:line="259" w:lineRule="auto"/>
        <w:jc w:val="left"/>
        <w:rPr>
          <w:rFonts w:eastAsiaTheme="majorEastAsia" w:cstheme="majorBidi"/>
          <w:b/>
          <w:smallCaps/>
          <w:sz w:val="28"/>
          <w:szCs w:val="32"/>
        </w:rPr>
      </w:pPr>
      <w:r>
        <w:br w:type="page"/>
      </w:r>
    </w:p>
    <w:p w:rsidR="00A8204C" w:rsidRDefault="00A8204C" w:rsidP="00A8204C">
      <w:pPr>
        <w:pStyle w:val="Heading1"/>
      </w:pPr>
      <w:bookmarkStart w:id="12" w:name="_Toc488308920"/>
      <w:r w:rsidRPr="008947FF">
        <w:lastRenderedPageBreak/>
        <w:t xml:space="preserve">Marco </w:t>
      </w:r>
      <w:r w:rsidR="008947FF" w:rsidRPr="008947FF">
        <w:t>Teórico</w:t>
      </w:r>
      <w:bookmarkEnd w:id="12"/>
    </w:p>
    <w:p w:rsidR="00DE4F3C" w:rsidRDefault="00FD782E" w:rsidP="00DE4F3C">
      <w:pPr>
        <w:pStyle w:val="Heading2"/>
      </w:pPr>
      <w:bookmarkStart w:id="13" w:name="_Toc488308921"/>
      <w:r>
        <w:t>Video juego</w:t>
      </w:r>
      <w:bookmarkEnd w:id="13"/>
    </w:p>
    <w:p w:rsidR="007E04CF" w:rsidRDefault="00610AAB" w:rsidP="00610AAB">
      <w:pPr>
        <w:pStyle w:val="Heading3"/>
      </w:pPr>
      <w:bookmarkStart w:id="14" w:name="_Toc488308922"/>
      <w:r>
        <w:t>Juego</w:t>
      </w:r>
      <w:bookmarkEnd w:id="14"/>
    </w:p>
    <w:p w:rsidR="00BE5030" w:rsidRDefault="00610AAB" w:rsidP="00BE5030">
      <w:r>
        <w:t xml:space="preserve">Para definir un video juego </w:t>
      </w:r>
      <w:r w:rsidR="003D7984">
        <w:t>se debe</w:t>
      </w:r>
      <w:r>
        <w:t xml:space="preserve"> empezar por definir que es un juego. </w:t>
      </w:r>
    </w:p>
    <w:p w:rsidR="00D52038" w:rsidRPr="00610AAB" w:rsidRDefault="00610AAB" w:rsidP="00D52038">
      <w:pPr>
        <w:pStyle w:val="Cita"/>
      </w:pPr>
      <w:r>
        <w:t>Según la Real Academia Española</w:t>
      </w:r>
      <w:r w:rsidR="00AC4864">
        <w:t xml:space="preserve"> </w:t>
      </w:r>
      <w:r w:rsidR="00BE5030">
        <w:t xml:space="preserve">se define un juego como : </w:t>
      </w:r>
      <w:r w:rsidR="00BE5030" w:rsidRPr="00BE5030">
        <w:rPr>
          <w:rStyle w:val="CitaChar"/>
        </w:rPr>
        <w:t>“</w:t>
      </w:r>
      <w:r w:rsidR="00A62D5F" w:rsidRPr="00BE5030">
        <w:rPr>
          <w:rStyle w:val="CitaChar"/>
        </w:rPr>
        <w:t>Ejercicio recreativo o de competición sometido a reglas, y en el </w:t>
      </w:r>
      <w:r w:rsidR="00BE5030" w:rsidRPr="00BE5030">
        <w:rPr>
          <w:rStyle w:val="CitaChar"/>
        </w:rPr>
        <w:t>cual</w:t>
      </w:r>
      <w:r w:rsidR="00A62D5F" w:rsidRPr="00BE5030">
        <w:rPr>
          <w:rStyle w:val="CitaChar"/>
        </w:rPr>
        <w:t>e</w:t>
      </w:r>
      <w:r w:rsidR="00BE5030" w:rsidRPr="00BE5030">
        <w:rPr>
          <w:rStyle w:val="CitaChar"/>
        </w:rPr>
        <w:t>s</w:t>
      </w:r>
      <w:r w:rsidR="00A62D5F" w:rsidRPr="00BE5030">
        <w:rPr>
          <w:rStyle w:val="CitaChar"/>
        </w:rPr>
        <w:t> gana o se pierde”</w:t>
      </w:r>
      <w:r w:rsidR="00AC4864" w:rsidRPr="00AC4864">
        <w:t xml:space="preserve"> </w:t>
      </w:r>
      <w:r w:rsidR="00AC4864">
        <w:fldChar w:fldCharType="begin"/>
      </w:r>
      <w:r w:rsidR="00AC4864">
        <w:instrText xml:space="preserve"> ADDIN ZOTERO_ITEM CSL_CITATION {"citationID":"a2n7t62f20p","properties":{"formattedCitation":"{\\rtf (\\uc0\\u8220{}juego\\uc0\\u8221{}, s/f)}","plainCitation":"(“juego”, s/f)"},"citationItems":[{"id":13,"uris":["http://zotero.org/users/local/kYSSITt9/items/IRVXW5I5"],"uri":["http://zotero.org/users/local/kYSSITt9/items/IRVXW5I5"],"itemData":{"id":13,"type":"webpage","title":"juego","container-title":"Diccionario de la lengua española","abstract":"Versión electrónica del Diccionario de la lengua española, obra lexicográfica académica por excelencia.","URL":"http://dle.rae.es/?id=MaS6XPk","accessed":{"date-parts":[["2017",6,10]]}}}],"schema":"https://github.com/citation-style-language/schema/raw/master/csl-citation.json"} </w:instrText>
      </w:r>
      <w:r w:rsidR="00AC4864">
        <w:fldChar w:fldCharType="separate"/>
      </w:r>
      <w:r w:rsidR="00AC4864" w:rsidRPr="003D7984">
        <w:rPr>
          <w:rFonts w:cs="Segoe UI"/>
          <w:szCs w:val="24"/>
        </w:rPr>
        <w:t>(“juego”, s/f)</w:t>
      </w:r>
      <w:r w:rsidR="00AC4864">
        <w:fldChar w:fldCharType="end"/>
      </w:r>
      <w:r w:rsidR="00AC4864">
        <w:t>.</w:t>
      </w:r>
    </w:p>
    <w:p w:rsidR="005919C0" w:rsidRDefault="00A62D5F" w:rsidP="005919C0">
      <w:pPr>
        <w:pStyle w:val="Cita"/>
      </w:pPr>
      <w:r>
        <w:t xml:space="preserve">La </w:t>
      </w:r>
      <w:r w:rsidR="003D7984">
        <w:t>página</w:t>
      </w:r>
      <w:r>
        <w:t xml:space="preserve"> del diccionario </w:t>
      </w:r>
      <w:proofErr w:type="spellStart"/>
      <w:r>
        <w:t>Merriam</w:t>
      </w:r>
      <w:proofErr w:type="spellEnd"/>
      <w:r>
        <w:t xml:space="preserve">-Webster define juego como </w:t>
      </w:r>
      <w:r w:rsidR="003D7984">
        <w:t>una competencia física o mental conducida en acorde ciertas reglas, en la cual los participantes se encuentran directamente en oposición unos a otros.</w:t>
      </w:r>
      <w:r w:rsidR="003D7984">
        <w:fldChar w:fldCharType="begin"/>
      </w:r>
      <w:r w:rsidR="003D7984">
        <w:instrText xml:space="preserve"> ADDIN ZOTERO_ITEM CSL_CITATION {"citationID":"akn6v1t6d","properties":{"formattedCitation":"{\\rtf (\\uc0\\u8220{}Definition of GAME\\uc0\\u8221{}, s/f)}","plainCitation":"(“Definition of GAME”, s/f)"},"citationItems":[{"id":15,"uris":["http://zotero.org/users/local/kYSSITt9/items/HQEBFZHA"],"uri":["http://zotero.org/users/local/kYSSITt9/items/HQEBFZHA"],"itemData":{"id":15,"type":"webpage","title":"Definition of GAME","abstract":"a physical or mental activity or contest that has rules and that people do for pleasure See the full definition…","URL":"https://www.merriam-webster.com/dictionary/game","accessed":{"date-parts":[["2017",6,10]]}}}],"schema":"https://github.com/citation-style-language/schema/raw/master/csl-citation.json"} </w:instrText>
      </w:r>
      <w:r w:rsidR="003D7984">
        <w:fldChar w:fldCharType="separate"/>
      </w:r>
      <w:r w:rsidR="003D7984" w:rsidRPr="003D7984">
        <w:rPr>
          <w:rFonts w:cs="Segoe UI"/>
          <w:szCs w:val="24"/>
        </w:rPr>
        <w:t>(“Definition of GAME”, s/f)</w:t>
      </w:r>
      <w:r w:rsidR="003D7984">
        <w:fldChar w:fldCharType="end"/>
      </w:r>
      <w:r w:rsidR="00D52038">
        <w:t>.</w:t>
      </w:r>
    </w:p>
    <w:p w:rsidR="005919C0" w:rsidRDefault="008457CB" w:rsidP="005919C0">
      <w:pPr>
        <w:pStyle w:val="Cita"/>
        <w:keepNext/>
        <w:jc w:val="center"/>
      </w:pPr>
      <w:r>
        <w:rPr>
          <w:noProof/>
        </w:rPr>
        <w:drawing>
          <wp:inline distT="0" distB="0" distL="0" distR="0" wp14:anchorId="1F33594F" wp14:editId="4AB182D4">
            <wp:extent cx="3205725" cy="1693186"/>
            <wp:effectExtent l="0" t="0" r="0" b="2540"/>
            <wp:docPr id="5" name="Picture 5" descr="C:\Users\immac\AppData\Local\Microsoft\Windows\INetCache\Content.Word\Go_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immac\AppData\Local\Microsoft\Windows\INetCache\Content.Word\Go_board.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6057" cy="1719770"/>
                    </a:xfrm>
                    <a:prstGeom prst="rect">
                      <a:avLst/>
                    </a:prstGeom>
                    <a:noFill/>
                    <a:ln>
                      <a:noFill/>
                    </a:ln>
                  </pic:spPr>
                </pic:pic>
              </a:graphicData>
            </a:graphic>
          </wp:inline>
        </w:drawing>
      </w:r>
    </w:p>
    <w:p w:rsidR="005919C0" w:rsidRDefault="005919C0" w:rsidP="005919C0">
      <w:pPr>
        <w:pStyle w:val="Caption"/>
      </w:pPr>
      <w:r>
        <w:t xml:space="preserve">Ilustración </w:t>
      </w:r>
      <w:r>
        <w:fldChar w:fldCharType="begin"/>
      </w:r>
      <w:r>
        <w:instrText xml:space="preserve"> SEQ Ilustración \* ARABIC </w:instrText>
      </w:r>
      <w:r>
        <w:fldChar w:fldCharType="separate"/>
      </w:r>
      <w:r w:rsidR="00C76752">
        <w:rPr>
          <w:noProof/>
        </w:rPr>
        <w:t>5</w:t>
      </w:r>
      <w:r>
        <w:fldChar w:fldCharType="end"/>
      </w:r>
      <w:r>
        <w:t xml:space="preserve">. Juego de </w:t>
      </w:r>
      <w:proofErr w:type="spellStart"/>
      <w:r>
        <w:t>Go</w:t>
      </w:r>
      <w:proofErr w:type="spellEnd"/>
      <w:r>
        <w:t>.</w:t>
      </w:r>
    </w:p>
    <w:p w:rsidR="005919C0" w:rsidRDefault="005919C0" w:rsidP="005919C0">
      <w:pPr>
        <w:pStyle w:val="IllustrationQuote"/>
      </w:pPr>
      <w:r>
        <w:t xml:space="preserve">Fuente: </w:t>
      </w:r>
      <w:r>
        <w:fldChar w:fldCharType="begin"/>
      </w:r>
      <w:r>
        <w:instrText xml:space="preserve"> ADDIN ZOTERO_ITEM CSL_CITATION {"citationID":"a1l6j1fbiq9","properties":{"formattedCitation":"(Donarreiskoffer, 2004)","plainCitation":"(Donarreiskoffer, 2004)"},"citationItems":[{"id":40,"uris":["http://zotero.org/users/local/kYSSITt9/items/PB8JFQNW"],"uri":["http://zotero.org/users/local/kYSSITt9/items/PB8JFQNW"],"itemData":{"id":40,"type":"graphic","title":"English: Go board, at a Go-weekend, Hoge Rielen, Belgium","source":"Wikimedia Commons","archive":"Self-photographed","URL":"https://commons.wikimedia.org/wiki/File:Go_board.jpg","shortTitle":"English","author":[{"literal":"Donarreiskoffer"}],"issued":{"date-parts":[["2004",5,5]]}}}],"schema":"https://github.com/citation-style-language/schema/raw/master/csl-citation.json"} </w:instrText>
      </w:r>
      <w:r>
        <w:fldChar w:fldCharType="separate"/>
      </w:r>
      <w:r w:rsidRPr="005919C0">
        <w:rPr>
          <w:rFonts w:cs="Segoe UI"/>
        </w:rPr>
        <w:t>(Donarreiskoffer, 2004)</w:t>
      </w:r>
      <w:r>
        <w:fldChar w:fldCharType="end"/>
      </w:r>
    </w:p>
    <w:p w:rsidR="00780303" w:rsidRDefault="00D52038" w:rsidP="00D52038">
      <w:pPr>
        <w:pStyle w:val="Cita"/>
        <w:ind w:firstLine="0"/>
      </w:pPr>
      <w:r>
        <w:tab/>
      </w:r>
      <w:r w:rsidR="00E32F65">
        <w:t>Un juego</w:t>
      </w:r>
      <w:r>
        <w:t xml:space="preserve"> es un sistema formal, cerrado, que subjetivamente representa un subconjunto de la realidad. Por cerrado quiere decir que es autosuficiente, el modelo del mundo recreado por el juego es internamente completo. Las reglas de un juego propiamente diseñado cubren todas las posibilidades que se puedan encontrar en el juego.</w:t>
      </w:r>
      <w:r w:rsidR="00D21114">
        <w:t xml:space="preserve"> Estos son formales debido a que las reglas </w:t>
      </w:r>
      <w:r w:rsidR="00D21114">
        <w:lastRenderedPageBreak/>
        <w:t xml:space="preserve">son explicitas y transparentes. Los juegos son sistemas en el sentido completo de la palabra, una colección de partes que interactúan de diversas maneras entre sí y son objetivamente irreales </w:t>
      </w:r>
      <w:r w:rsidR="00D21114" w:rsidRPr="00D21114">
        <w:t>por qué no recrean las situaciones físicamente, sin embargo, las situaciones son reales para quien los juega</w:t>
      </w:r>
      <w:r w:rsidR="00062A14">
        <w:t xml:space="preserve"> </w:t>
      </w:r>
      <w:r w:rsidR="00062A14">
        <w:fldChar w:fldCharType="begin"/>
      </w:r>
      <w:r w:rsidR="00062A14">
        <w:instrText xml:space="preserve"> ADDIN ZOTERO_ITEM CSL_CITATION {"citationID":"arojepn08d","properties":{"formattedCitation":"(Crawford, 1984)","plainCitation":"(Crawford, 1984)"},"citationItems":[{"id":17,"uris":["http://zotero.org/users/local/kYSSITt9/items/IIV7JBUU"],"uri":["http://zotero.org/users/local/kYSSITt9/items/IIV7JBUU"],"itemData":{"id":17,"type":"book","title":"The art of computer game design","publisher":"Osborne/McGraw-Hill","number-of-pages":"132","abstract":"Chris Crawford, mastermind of some of Atari, Inc.'s most fascinating games, including\nEastern Front™ and Excalibur,™ shares his insights into the creation of computer games.\nViewing the computer game as a promising new art form, unique in its capability to\ninteract with its audience, Crawford, the manager of research for Atari, inc., offers\nguidelines for creative game development.\nJ The Art of Computer Game Design emphasizes the artistic dimension of computer\ngames, revealing computer game design as a creative process rather than a\nmerely technical one.\nThe Art of Computer Game Design is informative reading for any computer game\nenthusiast and an essential book for all those involved in computer game design.","ISBN":"0-88134-117-7","author":[{"family":"Crawford","given":"Chris"}],"issued":{"date-parts":[["1984"]]}}}],"schema":"https://github.com/citation-style-language/schema/raw/master/csl-citation.json"} </w:instrText>
      </w:r>
      <w:r w:rsidR="00062A14">
        <w:fldChar w:fldCharType="separate"/>
      </w:r>
      <w:r w:rsidR="00062A14">
        <w:rPr>
          <w:rFonts w:cs="Segoe UI"/>
        </w:rPr>
        <w:t>(C</w:t>
      </w:r>
      <w:r w:rsidR="00062A14" w:rsidRPr="006B0A52">
        <w:rPr>
          <w:rFonts w:cs="Segoe UI"/>
        </w:rPr>
        <w:t>rawford,</w:t>
      </w:r>
      <w:r w:rsidR="00062A14">
        <w:rPr>
          <w:rFonts w:cs="Segoe UI"/>
        </w:rPr>
        <w:t xml:space="preserve"> Chris, </w:t>
      </w:r>
      <w:r w:rsidR="00062A14" w:rsidRPr="006B0A52">
        <w:rPr>
          <w:rFonts w:cs="Segoe UI"/>
        </w:rPr>
        <w:t>1984)</w:t>
      </w:r>
      <w:r w:rsidR="00062A14">
        <w:fldChar w:fldCharType="end"/>
      </w:r>
      <w:r w:rsidR="00D21114" w:rsidRPr="00D21114">
        <w:t>.</w:t>
      </w:r>
      <w:r w:rsidR="00780303">
        <w:t xml:space="preserve"> </w:t>
      </w:r>
    </w:p>
    <w:p w:rsidR="00EB72DA" w:rsidRDefault="00062A14" w:rsidP="00D32A1F">
      <w:pPr>
        <w:pStyle w:val="Cita"/>
      </w:pPr>
      <w:r>
        <w:t xml:space="preserve">Se pueden </w:t>
      </w:r>
      <w:r w:rsidR="006B0A52">
        <w:t>compara</w:t>
      </w:r>
      <w:r>
        <w:t>r</w:t>
      </w:r>
      <w:r w:rsidR="006B0A52">
        <w:t xml:space="preserve"> los juegos con otros tipos de entretenimiento de la siguiente manera. </w:t>
      </w:r>
      <w:r w:rsidR="00D21114" w:rsidRPr="00D21114">
        <w:t>Un juego no es un acertijo, debido a que existen agentes que interactúan directamente sobre el jugador</w:t>
      </w:r>
      <w:r w:rsidR="00732F79">
        <w:t>. Existen agentes s</w:t>
      </w:r>
      <w:r w:rsidR="00D21114">
        <w:t xml:space="preserve">ean estos otros jugadores u otros factores que </w:t>
      </w:r>
      <w:r w:rsidR="00732F79">
        <w:t>conflictúa</w:t>
      </w:r>
      <w:r w:rsidR="00D21114">
        <w:t xml:space="preserve">n con el objetivo de </w:t>
      </w:r>
      <w:r w:rsidR="00732F79">
        <w:t>otros</w:t>
      </w:r>
      <w:r w:rsidR="00D21114">
        <w:t xml:space="preserve"> jugadores.</w:t>
      </w:r>
      <w:r w:rsidR="006B0A52">
        <w:t xml:space="preserve"> A diferencia de una historia, que es lineal en naturaleza, los juegos ofrecen ramificaciones de posibilidades.</w:t>
      </w:r>
      <w:r w:rsidR="00732F79">
        <w:t xml:space="preserve"> También,</w:t>
      </w:r>
      <w:r w:rsidR="006B0A52">
        <w:t xml:space="preserve"> </w:t>
      </w:r>
      <w:r w:rsidR="00732F79">
        <w:t>u</w:t>
      </w:r>
      <w:r w:rsidR="006B0A52">
        <w:t xml:space="preserve">n juego es formal en cuanto a su reglamento, mientras que </w:t>
      </w:r>
      <w:r w:rsidR="00732F79">
        <w:t xml:space="preserve">a </w:t>
      </w:r>
      <w:r w:rsidR="006B0A52">
        <w:t>un juguete se le puede dar el uso que se desee</w:t>
      </w:r>
      <w:r>
        <w:t xml:space="preserve"> </w:t>
      </w:r>
      <w:r>
        <w:fldChar w:fldCharType="begin"/>
      </w:r>
      <w:r w:rsidR="00E32F65">
        <w:instrText xml:space="preserve"> ADDIN ZOTERO_ITEM CSL_CITATION {"citationID":"FweOZcDY","properties":{"formattedCitation":"(Crawford, 1984)","plainCitation":"(Crawford, 1984)"},"citationItems":[{"id":17,"uris":["http://zotero.org/users/local/kYSSITt9/items/IIV7JBUU"],"uri":["http://zotero.org/users/local/kYSSITt9/items/IIV7JBUU"],"itemData":{"id":17,"type":"book","title":"The art of computer game design","publisher":"Osborne/McGraw-Hill","number-of-pages":"132","abstract":"Chris Crawford, mastermind of some of Atari, Inc.'s most fascinating games, including\nEastern Front™ and Excalibur,™ shares his insights into the creation of computer games.\nViewing the computer game as a promising new art form, unique in its capability to\ninteract with its audience, Crawford, the manager of research for Atari, inc., offers\nguidelines for creative game development.\nJ The Art of Computer Game Design emphasizes the artistic dimension of computer\ngames, revealing computer game design as a creative process rather than a\nmerely technical one.\nThe Art of Computer Game Design is informative reading for any computer game\nenthusiast and an essential book for all those involved in computer game design.","ISBN":"0-88134-117-7","author":[{"family":"Crawford","given":"Chris"}],"issued":{"date-parts":[["1984"]]}}}],"schema":"https://github.com/citation-style-language/schema/raw/master/csl-citation.json"} </w:instrText>
      </w:r>
      <w:r>
        <w:fldChar w:fldCharType="separate"/>
      </w:r>
      <w:r>
        <w:rPr>
          <w:rFonts w:cs="Segoe UI"/>
        </w:rPr>
        <w:t>(C</w:t>
      </w:r>
      <w:r w:rsidRPr="006B0A52">
        <w:rPr>
          <w:rFonts w:cs="Segoe UI"/>
        </w:rPr>
        <w:t>rawford,</w:t>
      </w:r>
      <w:r>
        <w:rPr>
          <w:rFonts w:cs="Segoe UI"/>
        </w:rPr>
        <w:t xml:space="preserve"> Chris, </w:t>
      </w:r>
      <w:r w:rsidRPr="006B0A52">
        <w:rPr>
          <w:rFonts w:cs="Segoe UI"/>
        </w:rPr>
        <w:t>1984)</w:t>
      </w:r>
      <w:r>
        <w:fldChar w:fldCharType="end"/>
      </w:r>
      <w:r w:rsidR="006B0A52">
        <w:t>.</w:t>
      </w:r>
    </w:p>
    <w:p w:rsidR="00BE5030" w:rsidRDefault="005C537E" w:rsidP="006B0A52">
      <w:pPr>
        <w:pStyle w:val="Heading3"/>
      </w:pPr>
      <w:bookmarkStart w:id="15" w:name="_Toc488308923"/>
      <w:r>
        <w:t>Video juego</w:t>
      </w:r>
      <w:bookmarkEnd w:id="15"/>
    </w:p>
    <w:p w:rsidR="00AC4864" w:rsidRDefault="00D631A9" w:rsidP="00AC4864">
      <w:pPr>
        <w:pStyle w:val="Cita"/>
        <w:rPr>
          <w:rStyle w:val="CitaChar"/>
        </w:rPr>
      </w:pPr>
      <w:r>
        <w:t xml:space="preserve">La Real Academia Española </w:t>
      </w:r>
      <w:r w:rsidR="00AC4864">
        <w:t>define videojuego</w:t>
      </w:r>
      <w:r>
        <w:t xml:space="preserve"> como : </w:t>
      </w:r>
      <w:r w:rsidRPr="00BE5030">
        <w:rPr>
          <w:rStyle w:val="CitaChar"/>
        </w:rPr>
        <w:t>“</w:t>
      </w:r>
      <w:r w:rsidR="00AC4864">
        <w:t>Juego</w:t>
      </w:r>
      <w:r w:rsidR="00AC4864">
        <w:rPr>
          <w:rStyle w:val="apple-converted-space"/>
          <w:rFonts w:ascii="Arial Unicode MS" w:hAnsi="Arial Unicode MS"/>
          <w:color w:val="000000"/>
          <w:sz w:val="26"/>
          <w:szCs w:val="26"/>
          <w:shd w:val="clear" w:color="auto" w:fill="FFFFFF"/>
        </w:rPr>
        <w:t> </w:t>
      </w:r>
      <w:r w:rsidR="00AC4864">
        <w:t>electrónico</w:t>
      </w:r>
      <w:r w:rsidR="00AC4864">
        <w:rPr>
          <w:rStyle w:val="apple-converted-space"/>
          <w:rFonts w:ascii="Arial Unicode MS" w:hAnsi="Arial Unicode MS"/>
          <w:color w:val="000000"/>
          <w:sz w:val="26"/>
          <w:szCs w:val="26"/>
          <w:shd w:val="clear" w:color="auto" w:fill="FFFFFF"/>
        </w:rPr>
        <w:t> </w:t>
      </w:r>
      <w:r w:rsidR="00AC4864">
        <w:t>que</w:t>
      </w:r>
      <w:r w:rsidR="00AC4864">
        <w:rPr>
          <w:rStyle w:val="apple-converted-space"/>
          <w:rFonts w:ascii="Arial Unicode MS" w:hAnsi="Arial Unicode MS"/>
          <w:color w:val="000000"/>
          <w:sz w:val="26"/>
          <w:szCs w:val="26"/>
          <w:shd w:val="clear" w:color="auto" w:fill="FFFFFF"/>
        </w:rPr>
        <w:t> </w:t>
      </w:r>
      <w:r w:rsidR="00AC4864">
        <w:t>se</w:t>
      </w:r>
      <w:r w:rsidR="00AC4864">
        <w:rPr>
          <w:rStyle w:val="apple-converted-space"/>
          <w:rFonts w:ascii="Arial Unicode MS" w:hAnsi="Arial Unicode MS"/>
          <w:color w:val="000000"/>
          <w:sz w:val="26"/>
          <w:szCs w:val="26"/>
          <w:shd w:val="clear" w:color="auto" w:fill="FFFFFF"/>
        </w:rPr>
        <w:t> </w:t>
      </w:r>
      <w:r w:rsidR="00AC4864">
        <w:t>visualiza</w:t>
      </w:r>
      <w:r w:rsidR="00AC4864">
        <w:rPr>
          <w:rStyle w:val="apple-converted-space"/>
          <w:rFonts w:ascii="Arial Unicode MS" w:hAnsi="Arial Unicode MS"/>
          <w:color w:val="000000"/>
          <w:sz w:val="26"/>
          <w:szCs w:val="26"/>
          <w:shd w:val="clear" w:color="auto" w:fill="FFFFFF"/>
        </w:rPr>
        <w:t> </w:t>
      </w:r>
      <w:r w:rsidR="00AC4864">
        <w:t>en</w:t>
      </w:r>
      <w:r w:rsidR="00AC4864">
        <w:rPr>
          <w:rStyle w:val="apple-converted-space"/>
          <w:rFonts w:ascii="Arial Unicode MS" w:hAnsi="Arial Unicode MS"/>
          <w:color w:val="000000"/>
          <w:sz w:val="26"/>
          <w:szCs w:val="26"/>
          <w:shd w:val="clear" w:color="auto" w:fill="FFFFFF"/>
        </w:rPr>
        <w:t> </w:t>
      </w:r>
      <w:r w:rsidR="00AC4864">
        <w:t>una</w:t>
      </w:r>
      <w:r w:rsidR="00AC4864">
        <w:rPr>
          <w:rStyle w:val="apple-converted-space"/>
          <w:rFonts w:ascii="Arial Unicode MS" w:hAnsi="Arial Unicode MS"/>
          <w:color w:val="000000"/>
          <w:sz w:val="26"/>
          <w:szCs w:val="26"/>
          <w:shd w:val="clear" w:color="auto" w:fill="FFFFFF"/>
        </w:rPr>
        <w:t> </w:t>
      </w:r>
      <w:r w:rsidR="00AC4864">
        <w:t>pantalla</w:t>
      </w:r>
      <w:r w:rsidRPr="00BE5030">
        <w:rPr>
          <w:rStyle w:val="CitaChar"/>
        </w:rPr>
        <w:t>”</w:t>
      </w:r>
      <w:r w:rsidR="00D40B98">
        <w:rPr>
          <w:rStyle w:val="CitaChar"/>
        </w:rPr>
        <w:t xml:space="preserve"> </w:t>
      </w:r>
      <w:r w:rsidR="00D40B98">
        <w:rPr>
          <w:rStyle w:val="CitaChar"/>
        </w:rPr>
        <w:fldChar w:fldCharType="begin"/>
      </w:r>
      <w:r w:rsidR="00D40B98">
        <w:rPr>
          <w:rStyle w:val="CitaChar"/>
        </w:rPr>
        <w:instrText xml:space="preserve"> ADDIN ZOTERO_ITEM CSL_CITATION {"citationID":"atiip38cbh","properties":{"formattedCitation":"{\\rtf (\\uc0\\u8220{}videojuego\\uc0\\u8221{}, s/f)}","plainCitation":"(“videojuego”, s/f)"},"citationItems":[{"id":18,"uris":["http://zotero.org/users/local/kYSSITt9/items/GPSNZE4M"],"uri":["http://zotero.org/users/local/kYSSITt9/items/GPSNZE4M"],"itemData":{"id":18,"type":"webpage","title":"videojuego","container-title":"Diccionario de la lengua española","abstract":"Versión electrónica del Diccionario de la lengua española, obra lexicográfica académica por excelencia.","URL":"http://dle.rae.es/?id=bmnbNU7","accessed":{"date-parts":[["2017",6,10]]}}}],"schema":"https://github.com/citation-style-language/schema/raw/master/csl-citation.json"} </w:instrText>
      </w:r>
      <w:r w:rsidR="00D40B98">
        <w:rPr>
          <w:rStyle w:val="CitaChar"/>
        </w:rPr>
        <w:fldChar w:fldCharType="separate"/>
      </w:r>
      <w:r w:rsidR="00D40B98" w:rsidRPr="00D40B98">
        <w:rPr>
          <w:rFonts w:cs="Segoe UI"/>
          <w:szCs w:val="24"/>
        </w:rPr>
        <w:t>(“videojuego”, s/f)</w:t>
      </w:r>
      <w:r w:rsidR="00D40B98">
        <w:rPr>
          <w:rStyle w:val="CitaChar"/>
        </w:rPr>
        <w:fldChar w:fldCharType="end"/>
      </w:r>
      <w:r w:rsidR="00D40B98">
        <w:rPr>
          <w:rStyle w:val="CitaChar"/>
        </w:rPr>
        <w:t>.</w:t>
      </w:r>
    </w:p>
    <w:p w:rsidR="004F223B" w:rsidRPr="00EB238C" w:rsidRDefault="0032636F" w:rsidP="004F223B">
      <w:pPr>
        <w:pStyle w:val="Cita"/>
        <w:rPr>
          <w:lang w:val="en-US"/>
        </w:rPr>
      </w:pPr>
      <w:r w:rsidRPr="0032636F">
        <w:t xml:space="preserve">El diccionario de Oxford en línea define un video juego como </w:t>
      </w:r>
      <w:r>
        <w:t xml:space="preserve">un juego que se juega manipulando imágenes producidas por un programa de computadora en un monitor u otro tipo de </w:t>
      </w:r>
      <w:r w:rsidR="005C6602">
        <w:t xml:space="preserve">visualización. </w:t>
      </w:r>
      <w:r w:rsidR="005C6602">
        <w:fldChar w:fldCharType="begin"/>
      </w:r>
      <w:r w:rsidR="005C6602">
        <w:instrText xml:space="preserve"> ADDIN ZOTERO_ITEM CSL_CITATION {"citationID":"a1033dhqrtk","properties":{"formattedCitation":"{\\rtf (\\uc0\\u8220{}video game - definition of video game in English | Oxford Dictionaries\\uc0\\u8221{}, s/f)}","plainCitation":"(“video game - definition of video game in English | Oxford Dictionaries”, s/f)"},"citationItems":[{"id":20,"uris":["http://zotero.org/users/local/kYSSITt9/items/FSCSNK3S"],"uri":["http://zotero.org/users/local/kYSSITt9/items/FSCSNK3S"],"itemData":{"id":20,"type":"webpage","title":"video game - definition of video game in English | Oxford Dictionaries","container-title":"Oxford Dictionaries | English","abstract":"a game played by electronically manipulating images produ... Meaning, pronunciation, example sentences, and more from Oxford Dictionaries","URL":"https://en.oxforddictionaries.com/definition/video_game","accessed":{"date-parts":[["2017",6,10]]}}}],"schema":"https://github.com/citation-style-language/schema/raw/master/csl-citation.json"} </w:instrText>
      </w:r>
      <w:r w:rsidR="005C6602">
        <w:fldChar w:fldCharType="separate"/>
      </w:r>
      <w:r w:rsidR="005C6602" w:rsidRPr="005C6602">
        <w:rPr>
          <w:rFonts w:cs="Segoe UI"/>
          <w:szCs w:val="24"/>
          <w:lang w:val="en-US"/>
        </w:rPr>
        <w:t>(“video game - definition of video game in English | Oxford Dictionaries”, s/f)</w:t>
      </w:r>
      <w:r w:rsidR="005C6602">
        <w:fldChar w:fldCharType="end"/>
      </w:r>
    </w:p>
    <w:p w:rsidR="00765271" w:rsidRDefault="00765271" w:rsidP="00422765">
      <w:pPr>
        <w:pStyle w:val="Cita"/>
        <w:ind w:firstLine="0"/>
      </w:pPr>
      <w:r>
        <w:t xml:space="preserve">El primer juego de computadora del que se tiene conocimiento fue creado para la tesis del en ese entonces candidato a Doctorado de la universidad de Cambridge Alexander S. Douglas. Douglas, fascinado por la </w:t>
      </w:r>
      <w:r w:rsidRPr="00EB238C">
        <w:t xml:space="preserve">Electronic </w:t>
      </w:r>
      <w:proofErr w:type="spellStart"/>
      <w:r w:rsidRPr="00EB238C">
        <w:t>Delay</w:t>
      </w:r>
      <w:proofErr w:type="spellEnd"/>
      <w:r w:rsidRPr="00EB238C">
        <w:t xml:space="preserve"> Storage </w:t>
      </w:r>
      <w:proofErr w:type="spellStart"/>
      <w:r w:rsidRPr="00EB238C">
        <w:t>Automatic</w:t>
      </w:r>
      <w:proofErr w:type="spellEnd"/>
      <w:r w:rsidRPr="00EB238C">
        <w:t xml:space="preserve"> </w:t>
      </w:r>
      <w:proofErr w:type="spellStart"/>
      <w:r w:rsidRPr="00EB238C">
        <w:t>Calculator</w:t>
      </w:r>
      <w:proofErr w:type="spellEnd"/>
      <w:r w:rsidR="00D32A1F">
        <w:t xml:space="preserve"> (E</w:t>
      </w:r>
      <w:r>
        <w:t>D</w:t>
      </w:r>
      <w:r w:rsidR="00D32A1F">
        <w:t>S</w:t>
      </w:r>
      <w:r>
        <w:t xml:space="preserve">AC) agrego a esta un juego de tres en línea al cual llamó </w:t>
      </w:r>
      <w:proofErr w:type="spellStart"/>
      <w:r w:rsidRPr="00EB238C">
        <w:t>Noughts</w:t>
      </w:r>
      <w:proofErr w:type="spellEnd"/>
      <w:r w:rsidRPr="00EB238C">
        <w:t xml:space="preserve"> and </w:t>
      </w:r>
      <w:proofErr w:type="spellStart"/>
      <w:r w:rsidRPr="00EB238C">
        <w:t>Crosses</w:t>
      </w:r>
      <w:proofErr w:type="spellEnd"/>
      <w:r>
        <w:t>, complementando su tesis sobre la interacción computador-humano</w:t>
      </w:r>
      <w:r w:rsidR="00FE4DDB">
        <w:t>.</w:t>
      </w:r>
      <w:r>
        <w:t xml:space="preserve"> </w:t>
      </w:r>
      <w:r w:rsidR="00FE4DDB">
        <w:t>[…]</w:t>
      </w:r>
      <w:r w:rsidR="00FE4DDB">
        <w:fldChar w:fldCharType="begin"/>
      </w:r>
      <w:r w:rsidR="00FE4DDB">
        <w:instrText xml:space="preserve"> ADDIN ZOTERO_ITEM CSL_CITATION {"citationID":"agnhbgehc","properties":{"formattedCitation":"(Goldberg, 2011)","plainCitation":"(Goldberg, 2011)"},"citationItems":[{"id":24,"uris":["http://zotero.org/users/local/kYSSITt9/items/VF7X7K2C"],"uri":["http://zotero.org/users/local/kYSSITt9/items/VF7X7K2C"],"itemData":{"id":24,"type":"book","title":"All your base are belong to us: how 50 years of videogames conquered pop culture","publisher":"Three Rivers Press","edition":"1a. ed.","ISBN":"978-0-307-46356-2","author":[{"family":"Goldberg","given":"Harold"}],"issued":{"date-parts":[["2011"]]}}}],"schema":"https://github.com/citation-style-language/schema/raw/master/csl-citation.json"} </w:instrText>
      </w:r>
      <w:r w:rsidR="00FE4DDB">
        <w:fldChar w:fldCharType="separate"/>
      </w:r>
      <w:r w:rsidR="00FE4DDB" w:rsidRPr="00FE4DDB">
        <w:rPr>
          <w:rFonts w:cs="Segoe UI"/>
        </w:rPr>
        <w:t>(Goldberg, 2011)</w:t>
      </w:r>
      <w:r w:rsidR="00FE4DDB">
        <w:fldChar w:fldCharType="end"/>
      </w:r>
      <w:r>
        <w:t>.</w:t>
      </w:r>
    </w:p>
    <w:p w:rsidR="0000312E" w:rsidRDefault="0000312E" w:rsidP="0000312E">
      <w:pPr>
        <w:pStyle w:val="Cita"/>
        <w:keepNext/>
        <w:ind w:firstLine="0"/>
      </w:pPr>
      <w:r>
        <w:rPr>
          <w:noProof/>
        </w:rPr>
        <w:lastRenderedPageBreak/>
        <w:drawing>
          <wp:inline distT="0" distB="0" distL="0" distR="0" wp14:anchorId="626FAFBB" wp14:editId="6344A609">
            <wp:extent cx="5943600" cy="4487011"/>
            <wp:effectExtent l="0" t="0" r="0" b="8890"/>
            <wp:docPr id="9" name="Picture 9" descr="http://www.cl.cam.ac.uk/relics/jpegs/edsac99.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www.cl.cam.ac.uk/relics/jpegs/edsac99.3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487011"/>
                    </a:xfrm>
                    <a:prstGeom prst="rect">
                      <a:avLst/>
                    </a:prstGeom>
                    <a:noFill/>
                    <a:ln>
                      <a:noFill/>
                    </a:ln>
                  </pic:spPr>
                </pic:pic>
              </a:graphicData>
            </a:graphic>
          </wp:inline>
        </w:drawing>
      </w:r>
    </w:p>
    <w:p w:rsidR="0000312E" w:rsidRDefault="0000312E" w:rsidP="0000312E">
      <w:pPr>
        <w:pStyle w:val="Caption"/>
      </w:pPr>
      <w:r>
        <w:t xml:space="preserve">Ilustración </w:t>
      </w:r>
      <w:r>
        <w:fldChar w:fldCharType="begin"/>
      </w:r>
      <w:r>
        <w:instrText xml:space="preserve"> SEQ Ilustración \* ARABIC </w:instrText>
      </w:r>
      <w:r>
        <w:fldChar w:fldCharType="separate"/>
      </w:r>
      <w:r w:rsidR="00C76752">
        <w:rPr>
          <w:noProof/>
        </w:rPr>
        <w:t>6</w:t>
      </w:r>
      <w:r>
        <w:fldChar w:fldCharType="end"/>
      </w:r>
      <w:r>
        <w:t>. Panel de control de la EDSAC</w:t>
      </w:r>
    </w:p>
    <w:p w:rsidR="00D32A1F" w:rsidRDefault="0000312E" w:rsidP="00AB587E">
      <w:pPr>
        <w:pStyle w:val="IllustrationQuote"/>
      </w:pPr>
      <w:r>
        <w:t xml:space="preserve">Fuente: </w:t>
      </w:r>
      <w:r>
        <w:fldChar w:fldCharType="begin"/>
      </w:r>
      <w:r>
        <w:instrText xml:space="preserve"> ADDIN ZOTERO_ITEM CSL_CITATION {"citationID":"a2c9t6aj117","properties":{"formattedCitation":"(Cambridge Computer Laboratory, s/f)","plainCitation":"(Cambridge Computer Laboratory, s/f)"},"citationItems":[{"id":53,"uris":["http://zotero.org/users/local/kYSSITt9/items/B84UJIPE"],"uri":["http://zotero.org/users/local/kYSSITt9/items/B84UJIPE"],"itemData":{"id":53,"type":"webpage","title":"Computer Laboratory – The Relics Project: Archive photos","URL":"http://www.cl.cam.ac.uk/relics/archive_photos.html#Copyright_Licencing","author":[{"family":"Cambridge Computer Laboratory","given":""}],"accessed":{"date-parts":[["2017",6,13]]}}}],"schema":"https://github.com/citation-style-language/schema/raw/master/csl-citation.json"} </w:instrText>
      </w:r>
      <w:r>
        <w:fldChar w:fldCharType="separate"/>
      </w:r>
      <w:r w:rsidRPr="0000312E">
        <w:rPr>
          <w:rFonts w:cs="Segoe UI"/>
        </w:rPr>
        <w:t>(Cambridge Computer Laboratory, s/f)</w:t>
      </w:r>
      <w:r>
        <w:fldChar w:fldCharType="end"/>
      </w:r>
    </w:p>
    <w:p w:rsidR="00422765" w:rsidRDefault="00FE4DDB" w:rsidP="00422765">
      <w:pPr>
        <w:pStyle w:val="Cita"/>
        <w:ind w:firstLine="0"/>
      </w:pPr>
      <w:r>
        <w:t>Otro intento temprano se le puede atribuir a</w:t>
      </w:r>
      <w:r w:rsidR="00422765">
        <w:t xml:space="preserve"> William </w:t>
      </w:r>
      <w:proofErr w:type="spellStart"/>
      <w:r w:rsidR="00422765">
        <w:t>Higinbotham</w:t>
      </w:r>
      <w:proofErr w:type="spellEnd"/>
      <w:r w:rsidR="00422765">
        <w:t xml:space="preserve">, quien trabajo en el Proyecto Manhattan, desarrollando los interruptores de tiempo que hicieron explotar en el momento correcto la bomba atómica. En 1958, luego de la guerra, se convirtió en el jefe de la división de instrumentación del Laboratorio Nacional de Brookhaven. Debido a que el laboratorio muestra ciertas exhibiciones al año, </w:t>
      </w:r>
      <w:proofErr w:type="spellStart"/>
      <w:r w:rsidR="00422765">
        <w:t>Higinbotham</w:t>
      </w:r>
      <w:proofErr w:type="spellEnd"/>
      <w:r w:rsidR="00422765">
        <w:t xml:space="preserve"> decide crear una exhibición interactiva, con la ayuda de Robert Dvorak, dan nuevo propósito a un osciloscopio y crean el juego tenis para dos. Este fue un éxito con los visitantes, apareciendo incluso el a</w:t>
      </w:r>
      <w:r w:rsidR="00422765">
        <w:rPr>
          <w:rFonts w:cs="Segoe UI"/>
        </w:rPr>
        <w:t>ño siguiente, pero</w:t>
      </w:r>
      <w:r w:rsidR="00422765">
        <w:t xml:space="preserve"> ni Dvorak ni </w:t>
      </w:r>
      <w:proofErr w:type="spellStart"/>
      <w:r w:rsidR="00422765">
        <w:t>Higinbotham</w:t>
      </w:r>
      <w:proofErr w:type="spellEnd"/>
      <w:r w:rsidR="00422765">
        <w:t>, ni nadie más en ese momento pensó más</w:t>
      </w:r>
      <w:r w:rsidR="00CA2F04">
        <w:t xml:space="preserve"> de este incidente […]. </w:t>
      </w:r>
      <w:r w:rsidR="00CA2F04">
        <w:fldChar w:fldCharType="begin"/>
      </w:r>
      <w:r w:rsidR="00CA2F04">
        <w:instrText xml:space="preserve"> ADDIN ZOTERO_ITEM CSL_CITATION {"citationID":"a10q7a87upa","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rsidR="00CA2F04">
        <w:fldChar w:fldCharType="separate"/>
      </w:r>
      <w:r w:rsidR="00CA2F04" w:rsidRPr="00CA2F04">
        <w:rPr>
          <w:rFonts w:cs="Segoe UI"/>
        </w:rPr>
        <w:t>(Donovan, 2010)</w:t>
      </w:r>
      <w:r w:rsidR="00CA2F04">
        <w:fldChar w:fldCharType="end"/>
      </w:r>
      <w:r w:rsidR="00CA2F04">
        <w:t xml:space="preserve"> </w:t>
      </w:r>
    </w:p>
    <w:p w:rsidR="001F0EEB" w:rsidRDefault="007149B0" w:rsidP="001F0EEB">
      <w:pPr>
        <w:pStyle w:val="Cita"/>
      </w:pPr>
      <w:proofErr w:type="gramStart"/>
      <w:r>
        <w:lastRenderedPageBreak/>
        <w:t>En febrero de</w:t>
      </w:r>
      <w:r w:rsidR="00DD1B60">
        <w:t xml:space="preserve"> </w:t>
      </w:r>
      <w:r>
        <w:t xml:space="preserve">1962, </w:t>
      </w:r>
      <w:r w:rsidRPr="00EB238C">
        <w:t>“</w:t>
      </w:r>
      <w:proofErr w:type="spellStart"/>
      <w:r w:rsidRPr="00EB238C">
        <w:t>Spacewar</w:t>
      </w:r>
      <w:proofErr w:type="spellEnd"/>
      <w:r w:rsidRPr="00EB238C">
        <w:t>!</w:t>
      </w:r>
      <w:proofErr w:type="gramEnd"/>
      <w:r w:rsidRPr="00EB238C">
        <w:t>”</w:t>
      </w:r>
      <w:r>
        <w:t xml:space="preserve"> fue creado por Steve Russell y sus compañeros del MIT. Este juego consistía de dos puntos verdes que flotaban en gravedad cero, disparándose en el espacio exterior. Esta experiencia inspiro a </w:t>
      </w:r>
      <w:r w:rsidR="00AD7E33">
        <w:t xml:space="preserve">Nolan </w:t>
      </w:r>
      <w:proofErr w:type="spellStart"/>
      <w:r w:rsidR="00AD7E33">
        <w:t>Bushnell</w:t>
      </w:r>
      <w:proofErr w:type="spellEnd"/>
      <w:r w:rsidR="00AD7E33">
        <w:t xml:space="preserve">, quien después de algunos momentos bajos en su vida decidió que la única manera de hacer dinero era ser emprendedor. En 1970 </w:t>
      </w:r>
      <w:proofErr w:type="spellStart"/>
      <w:r w:rsidR="00AD7E33">
        <w:t>Bushnell</w:t>
      </w:r>
      <w:proofErr w:type="spellEnd"/>
      <w:r w:rsidR="00AD7E33">
        <w:t xml:space="preserve"> empezó a construir su primera máquina de árcade. En junio de 1972 </w:t>
      </w:r>
      <w:proofErr w:type="spellStart"/>
      <w:r w:rsidR="00AD7E33">
        <w:t>Bushnell</w:t>
      </w:r>
      <w:proofErr w:type="spellEnd"/>
      <w:r w:rsidR="00AD7E33">
        <w:t xml:space="preserve"> fundó Atari inspirado en la idea de traer los juegos que había conocido hasta el momento a las masas </w:t>
      </w:r>
      <w:r w:rsidR="00AD7E33">
        <w:fldChar w:fldCharType="begin"/>
      </w:r>
      <w:r w:rsidR="00AD7E33">
        <w:instrText xml:space="preserve"> ADDIN ZOTERO_ITEM CSL_CITATION {"citationID":"av39khisal","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rsidR="00AD7E33">
        <w:fldChar w:fldCharType="separate"/>
      </w:r>
      <w:r w:rsidR="00AD7E33" w:rsidRPr="00AD7E33">
        <w:rPr>
          <w:rFonts w:cs="Segoe UI"/>
        </w:rPr>
        <w:t>(Donovan, 2010)</w:t>
      </w:r>
      <w:r w:rsidR="00AD7E33">
        <w:fldChar w:fldCharType="end"/>
      </w:r>
      <w:r w:rsidR="00AD7E33">
        <w:t>.</w:t>
      </w:r>
    </w:p>
    <w:p w:rsidR="00DD1B60" w:rsidRPr="00DD1B60" w:rsidRDefault="001F0EEB" w:rsidP="00AB587E">
      <w:pPr>
        <w:pStyle w:val="Cita"/>
      </w:pPr>
      <w:r>
        <w:t>En 1966, Ralph Baer, un ingeniero de alto éxito, tuvo una epifanía mientras esperaba a un cliente. Baer, quien su trabajo hasta el momento involucraba radares y electrónicos anti aéreos y anti submarinos, imaginó una caja que pudiese conectarse a cualquiera de los millones de televisores estadounidenses y jugar todo tipo de juegos, la llamo inicialmente “</w:t>
      </w:r>
      <w:proofErr w:type="spellStart"/>
      <w:r w:rsidRPr="00EB238C">
        <w:t>Channel</w:t>
      </w:r>
      <w:proofErr w:type="spellEnd"/>
      <w:r w:rsidRPr="00EB238C">
        <w:t xml:space="preserve"> </w:t>
      </w:r>
      <w:proofErr w:type="spellStart"/>
      <w:r w:rsidRPr="00EB238C">
        <w:t>Let’s</w:t>
      </w:r>
      <w:proofErr w:type="spellEnd"/>
      <w:r w:rsidRPr="00EB238C">
        <w:t xml:space="preserve"> Play</w:t>
      </w:r>
      <w:r>
        <w:t xml:space="preserve">!” (¡Canal Juguemos!) </w:t>
      </w:r>
      <w:r>
        <w:fldChar w:fldCharType="begin"/>
      </w:r>
      <w:r>
        <w:instrText xml:space="preserve"> ADDIN ZOTERO_ITEM CSL_CITATION {"citationID":"ac0bldqs4q","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fldChar w:fldCharType="separate"/>
      </w:r>
      <w:r w:rsidRPr="00E32F65">
        <w:rPr>
          <w:rFonts w:cs="Segoe UI"/>
        </w:rPr>
        <w:t>(Donovan, 2010)</w:t>
      </w:r>
      <w:r>
        <w:fldChar w:fldCharType="end"/>
      </w:r>
      <w:r w:rsidR="00AB587E">
        <w:t>.</w:t>
      </w:r>
    </w:p>
    <w:p w:rsidR="00745E2D" w:rsidRDefault="00EF1FFF" w:rsidP="00872E84">
      <w:pPr>
        <w:pStyle w:val="Heading3"/>
      </w:pPr>
      <w:bookmarkStart w:id="16" w:name="_Toc488308924"/>
      <w:r>
        <w:t>Juego de Rol (RPG)</w:t>
      </w:r>
      <w:bookmarkEnd w:id="16"/>
    </w:p>
    <w:p w:rsidR="00EF1FFF" w:rsidRDefault="00DF3B1B" w:rsidP="00D926C1">
      <w:pPr>
        <w:pStyle w:val="Cita"/>
      </w:pPr>
      <w:r>
        <w:t xml:space="preserve">El término “juego de rol” </w:t>
      </w:r>
      <w:r w:rsidR="00B73B95">
        <w:t xml:space="preserve">(RPG) </w:t>
      </w:r>
      <w:r>
        <w:t xml:space="preserve">representa una variedad de </w:t>
      </w:r>
      <w:r w:rsidR="00D926C1">
        <w:t xml:space="preserve">juegos. </w:t>
      </w:r>
      <w:r w:rsidR="00E32D76">
        <w:t xml:space="preserve">Este </w:t>
      </w:r>
      <w:r w:rsidR="00561615">
        <w:t>término</w:t>
      </w:r>
      <w:r w:rsidR="00E32D76">
        <w:t xml:space="preserve"> s</w:t>
      </w:r>
      <w:r w:rsidR="00D926C1">
        <w:t xml:space="preserve">e ha expandido para incluir cualquier juego en el que el jugador controla un personaje en el mundo del juego y lo desarrolla a través del curso del juego. Los juegos de rol difieren de otras formas de entretenimiento debido a que sus jugadores crean sus propias experiencias  a través de los personajes que representan </w:t>
      </w:r>
      <w:r w:rsidR="00D926C1">
        <w:fldChar w:fldCharType="begin"/>
      </w:r>
      <w:r w:rsidR="00D926C1">
        <w:instrText xml:space="preserve"> ADDIN ZOTERO_ITEM CSL_CITATION {"citationID":"a2cuj925agh","properties":{"formattedCitation":"(Tresca, 2011)","plainCitation":"(Tresca, 2011)"},"citationItems":[{"id":26,"uris":["http://zotero.org/users/local/kYSSITt9/items/NSB3J5RR"],"uri":["http://zotero.org/users/local/kYSSITt9/items/NSB3J5RR"],"itemData":{"id":26,"type":"book","title":"Of Fantasy Role-Playing Games","publisher":"McFarland &amp; Company, Inc.","edition":"1a. ed.","ISBN":"978-0-7864-5895-0","author":[{"family":"Tresca","given":"Michael J"}],"issued":{"date-parts":[["2011"]]}}}],"schema":"https://github.com/citation-style-language/schema/raw/master/csl-citation.json"} </w:instrText>
      </w:r>
      <w:r w:rsidR="00D926C1">
        <w:fldChar w:fldCharType="separate"/>
      </w:r>
      <w:r w:rsidR="00D926C1" w:rsidRPr="00D926C1">
        <w:rPr>
          <w:rFonts w:cs="Segoe UI"/>
        </w:rPr>
        <w:t>(Tresca, 2011)</w:t>
      </w:r>
      <w:r w:rsidR="00D926C1">
        <w:fldChar w:fldCharType="end"/>
      </w:r>
      <w:r w:rsidR="00D926C1">
        <w:t>.</w:t>
      </w:r>
      <w:r w:rsidR="00B73B95">
        <w:t xml:space="preserve"> </w:t>
      </w:r>
    </w:p>
    <w:p w:rsidR="00397C25" w:rsidRDefault="00397C25" w:rsidP="00D926C1">
      <w:pPr>
        <w:pStyle w:val="Cita"/>
      </w:pPr>
      <w:r>
        <w:t xml:space="preserve">En un juego típico de Calabozos y Dragones, los jugadores parten en una aventura, donde el maestro del calabozo </w:t>
      </w:r>
      <w:r w:rsidR="007153D0">
        <w:t xml:space="preserve">controla los eventos, ya sea por sí mismo o siguiendo una publicación previa. Una serie de aventuras interconectadas se le llama una campaña. El maestro del calabozo </w:t>
      </w:r>
      <w:r w:rsidR="007153D0">
        <w:lastRenderedPageBreak/>
        <w:t xml:space="preserve">se encarga de determinar los sucesos dependiendo de las estadísticas de los personajes y de tablas de resultados. Los jugadores ruedan dados para determinar que sucede en dichos eventos. En la </w:t>
      </w:r>
      <w:r w:rsidR="007153D0">
        <w:fldChar w:fldCharType="begin"/>
      </w:r>
      <w:r w:rsidR="007153D0">
        <w:instrText xml:space="preserve"> REF _Ref485424665 \h </w:instrText>
      </w:r>
      <w:r w:rsidR="007153D0">
        <w:fldChar w:fldCharType="separate"/>
      </w:r>
      <w:r w:rsidR="007153D0">
        <w:t xml:space="preserve">Ilustración </w:t>
      </w:r>
      <w:r w:rsidR="007153D0">
        <w:rPr>
          <w:noProof/>
        </w:rPr>
        <w:t>3</w:t>
      </w:r>
      <w:r w:rsidR="007153D0">
        <w:t>.</w:t>
      </w:r>
      <w:r w:rsidR="007153D0">
        <w:fldChar w:fldCharType="end"/>
      </w:r>
      <w:r w:rsidR="007153D0">
        <w:t xml:space="preserve"> se puede observar un juego de calabozos y dragones llevándose a cabo.</w:t>
      </w:r>
    </w:p>
    <w:p w:rsidR="00AC3BDF" w:rsidRDefault="00AC3BDF" w:rsidP="00AC3BDF">
      <w:pPr>
        <w:pStyle w:val="Cita"/>
        <w:keepNext/>
        <w:ind w:firstLine="0"/>
        <w:jc w:val="center"/>
      </w:pPr>
      <w:r>
        <w:rPr>
          <w:noProof/>
        </w:rPr>
        <w:drawing>
          <wp:inline distT="0" distB="0" distL="0" distR="0">
            <wp:extent cx="5625773" cy="4222142"/>
            <wp:effectExtent l="0" t="0" r="0" b="6985"/>
            <wp:docPr id="3" name="Picture 3" descr="File:Dungeons and Dragons g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Dungeons and Dragons gam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88267" cy="4269044"/>
                    </a:xfrm>
                    <a:prstGeom prst="rect">
                      <a:avLst/>
                    </a:prstGeom>
                    <a:noFill/>
                    <a:ln>
                      <a:noFill/>
                    </a:ln>
                  </pic:spPr>
                </pic:pic>
              </a:graphicData>
            </a:graphic>
          </wp:inline>
        </w:drawing>
      </w:r>
    </w:p>
    <w:p w:rsidR="00AC3BDF" w:rsidRDefault="00AC3BDF" w:rsidP="00AC3BDF">
      <w:pPr>
        <w:pStyle w:val="Caption"/>
      </w:pPr>
      <w:bookmarkStart w:id="17" w:name="_Ref485424665"/>
      <w:r>
        <w:t xml:space="preserve">Ilustración </w:t>
      </w:r>
      <w:r>
        <w:fldChar w:fldCharType="begin"/>
      </w:r>
      <w:r>
        <w:instrText xml:space="preserve"> SEQ Ilustración \* ARABIC </w:instrText>
      </w:r>
      <w:r>
        <w:fldChar w:fldCharType="separate"/>
      </w:r>
      <w:r w:rsidR="00C76752">
        <w:rPr>
          <w:noProof/>
        </w:rPr>
        <w:t>7</w:t>
      </w:r>
      <w:r>
        <w:fldChar w:fldCharType="end"/>
      </w:r>
      <w:r>
        <w:t>. Mapa de un juego de Calabozos y Dragones</w:t>
      </w:r>
      <w:bookmarkEnd w:id="17"/>
    </w:p>
    <w:p w:rsidR="00AC3BDF" w:rsidRDefault="00AC3BDF" w:rsidP="00AC3BDF">
      <w:pPr>
        <w:pStyle w:val="IllustrationQuote"/>
      </w:pPr>
      <w:r w:rsidRPr="00AC3BDF">
        <w:t xml:space="preserve">Fuente: </w:t>
      </w:r>
      <w:r w:rsidRPr="00AC3BDF">
        <w:fldChar w:fldCharType="begin"/>
      </w:r>
      <w:r w:rsidRPr="00AC3BDF">
        <w:instrText xml:space="preserve"> ADDIN ZOTERO_ITEM CSL_CITATION {"citationID":"aq31h3h6vl","properties":{"formattedCitation":"(Moroboshi, 2005)","plainCitation":"(Moroboshi, 2005)"},"citationItems":[{"id":62,"uris":["http://zotero.org/users/local/kYSSITt9/items/62398QE3"],"uri":["http://zotero.org/users/local/kYSSITt9/items/62398QE3"],"itemData":{"id":62,"type":"graphic","title":"The picture show the map of a Dungeons and Dragons game, I (\"Rocco Pier Luigi\", user:Moroboshi took this pictures the 13 July 2005","source":"Wikimedia Commons","archive":"No machine-readable source provided. Own work assumed (based on copyright claims).","URL":"https://commons.wikimedia.org/wiki/File:Dungeons_and_Dragons_game.jpg","shortTitle":"The picture show the map of a Dungeons and Dragons game, I (\"Rocco Pier Luigi\", user","author":[{"family":"Moroboshi","given":""}],"issued":{"date-parts":[["2005",7,10]]}}}],"schema":"https://github.com/citation-style-language/schema/raw/master/csl-citation.json"} </w:instrText>
      </w:r>
      <w:r w:rsidRPr="00AC3BDF">
        <w:fldChar w:fldCharType="separate"/>
      </w:r>
      <w:r w:rsidRPr="00AC3BDF">
        <w:t>(Moroboshi, 2005)</w:t>
      </w:r>
      <w:r w:rsidRPr="00AC3BDF">
        <w:fldChar w:fldCharType="end"/>
      </w:r>
    </w:p>
    <w:p w:rsidR="003B68FC" w:rsidRDefault="00B73B95" w:rsidP="00D926C1">
      <w:pPr>
        <w:pStyle w:val="Cita"/>
      </w:pPr>
      <w:r>
        <w:t xml:space="preserve">En la </w:t>
      </w:r>
      <w:r>
        <w:fldChar w:fldCharType="begin"/>
      </w:r>
      <w:r>
        <w:instrText xml:space="preserve"> REF _Ref485422644 \h </w:instrText>
      </w:r>
      <w:r>
        <w:fldChar w:fldCharType="separate"/>
      </w:r>
      <w:r>
        <w:t xml:space="preserve">Ilustración </w:t>
      </w:r>
      <w:r>
        <w:rPr>
          <w:noProof/>
        </w:rPr>
        <w:t>4</w:t>
      </w:r>
      <w:r>
        <w:t xml:space="preserve">. </w:t>
      </w:r>
      <w:r>
        <w:fldChar w:fldCharType="end"/>
      </w:r>
      <w:r>
        <w:t xml:space="preserve">se puede observar el manual del juego Final </w:t>
      </w:r>
      <w:proofErr w:type="spellStart"/>
      <w:r>
        <w:t>Fantasy</w:t>
      </w:r>
      <w:proofErr w:type="spellEnd"/>
      <w:r>
        <w:t>, donde se describen varios aspectos del juego, incluyendo las estadísticas de los personajes, y vistas previas de los armamentos, artículos y la pantalla de batalla.</w:t>
      </w:r>
    </w:p>
    <w:p w:rsidR="005F027D" w:rsidRDefault="005F027D" w:rsidP="00CD3965">
      <w:pPr>
        <w:keepNext/>
        <w:jc w:val="center"/>
      </w:pPr>
      <w:r>
        <w:rPr>
          <w:noProof/>
        </w:rPr>
        <w:lastRenderedPageBreak/>
        <w:drawing>
          <wp:inline distT="0" distB="0" distL="0" distR="0" wp14:anchorId="1AFF53D0" wp14:editId="0F7AFCEB">
            <wp:extent cx="5829081" cy="404721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5183"/>
                    <a:stretch/>
                  </pic:blipFill>
                  <pic:spPr bwMode="auto">
                    <a:xfrm>
                      <a:off x="0" y="0"/>
                      <a:ext cx="5923571" cy="4112820"/>
                    </a:xfrm>
                    <a:prstGeom prst="rect">
                      <a:avLst/>
                    </a:prstGeom>
                    <a:ln>
                      <a:noFill/>
                    </a:ln>
                    <a:extLst>
                      <a:ext uri="{53640926-AAD7-44D8-BBD7-CCE9431645EC}">
                        <a14:shadowObscured xmlns:a14="http://schemas.microsoft.com/office/drawing/2010/main"/>
                      </a:ext>
                    </a:extLst>
                  </pic:spPr>
                </pic:pic>
              </a:graphicData>
            </a:graphic>
          </wp:inline>
        </w:drawing>
      </w:r>
    </w:p>
    <w:p w:rsidR="00AC3BDF" w:rsidRDefault="005F027D" w:rsidP="005F027D">
      <w:pPr>
        <w:pStyle w:val="Caption"/>
        <w:jc w:val="both"/>
      </w:pPr>
      <w:bookmarkStart w:id="18" w:name="_Ref485422644"/>
      <w:r>
        <w:t xml:space="preserve">Ilustración </w:t>
      </w:r>
      <w:r>
        <w:fldChar w:fldCharType="begin"/>
      </w:r>
      <w:r>
        <w:instrText xml:space="preserve"> SEQ Ilustración \* ARABIC </w:instrText>
      </w:r>
      <w:r>
        <w:fldChar w:fldCharType="separate"/>
      </w:r>
      <w:r w:rsidR="00C76752">
        <w:rPr>
          <w:noProof/>
        </w:rPr>
        <w:t>8</w:t>
      </w:r>
      <w:r>
        <w:fldChar w:fldCharType="end"/>
      </w:r>
      <w:r>
        <w:t xml:space="preserve">. Página del manual del videojuego Final </w:t>
      </w:r>
      <w:proofErr w:type="spellStart"/>
      <w:r>
        <w:t>Fantasy</w:t>
      </w:r>
      <w:proofErr w:type="spellEnd"/>
      <w:r>
        <w:t xml:space="preserve"> para Nintendo </w:t>
      </w:r>
      <w:proofErr w:type="spellStart"/>
      <w:r>
        <w:t>Entertainment</w:t>
      </w:r>
      <w:proofErr w:type="spellEnd"/>
      <w:r>
        <w:t xml:space="preserve"> </w:t>
      </w:r>
      <w:proofErr w:type="spellStart"/>
      <w:r>
        <w:t>System</w:t>
      </w:r>
      <w:bookmarkEnd w:id="18"/>
      <w:proofErr w:type="spellEnd"/>
    </w:p>
    <w:p w:rsidR="005F027D" w:rsidRPr="005F027D" w:rsidRDefault="005F027D" w:rsidP="005F027D">
      <w:pPr>
        <w:pStyle w:val="IllustrationQuote"/>
      </w:pPr>
      <w:r>
        <w:t xml:space="preserve">Fuente: </w:t>
      </w:r>
      <w:r>
        <w:fldChar w:fldCharType="begin"/>
      </w:r>
      <w:r>
        <w:instrText xml:space="preserve"> ADDIN ZOTERO_ITEM CSL_CITATION {"citationID":"a2jbgpsgtff","properties":{"formattedCitation":"(Nintendo, 1990)","plainCitation":"(Nintendo, 1990)"},"citationItems":[{"id":71,"uris":["http://zotero.org/users/local/kYSSITt9/items/UXMFTNWN"],"uri":["http://zotero.org/users/local/kYSSITt9/items/UXMFTNWN"],"itemData":{"id":71,"type":"book","title":"Final Fantasy Explorer's Handbook","publisher":"Nintendo Of America Inc.","number-of-pages":"82","author":[{"family":"Nintendo","given":""}],"issued":{"date-parts":[["1990"]]}}}],"schema":"https://github.com/citation-style-language/schema/raw/master/csl-citation.json"} </w:instrText>
      </w:r>
      <w:r>
        <w:fldChar w:fldCharType="separate"/>
      </w:r>
      <w:r w:rsidRPr="005F027D">
        <w:rPr>
          <w:rFonts w:cs="Segoe UI"/>
        </w:rPr>
        <w:t>(Nintendo, 1990)</w:t>
      </w:r>
      <w:r>
        <w:fldChar w:fldCharType="end"/>
      </w:r>
    </w:p>
    <w:p w:rsidR="00BD4291" w:rsidRDefault="00BD4291" w:rsidP="00BD4291">
      <w:pPr>
        <w:pStyle w:val="Cita"/>
      </w:pPr>
      <w:r>
        <w:t xml:space="preserve">Si bien es raro encontrar dos RPG que utilicen la misma fórmula, usando el concepto de familiaridad, se puede definir ciertas características que los juegos de rol poseen. La mayor parte de los RPG contiene algún tipo de combate, haciendo énfasis en la táctica a utilizar, y formas de dar soporte al combate. Tienen también lugares en donde se pueden adquirir servicios ya sea para mejorar los personajes o sus posesiones. Otras características comunes pueden ser acertijos y laberintos. Al final el único factor común que podes realmente encontrar a través de los </w:t>
      </w:r>
      <w:proofErr w:type="spellStart"/>
      <w:r>
        <w:t>RPGs</w:t>
      </w:r>
      <w:proofErr w:type="spellEnd"/>
      <w:r>
        <w:t xml:space="preserve"> es un sistema de estadísticas que gobierna lo que pueden hacer los personajes. […] Los </w:t>
      </w:r>
      <w:proofErr w:type="spellStart"/>
      <w:r>
        <w:t>RPGs</w:t>
      </w:r>
      <w:proofErr w:type="spellEnd"/>
      <w:r>
        <w:t xml:space="preserve"> necesitan el azar y un sistema de promoción formal que mejore las estadísticas de los personajes </w:t>
      </w:r>
      <w:r>
        <w:fldChar w:fldCharType="begin"/>
      </w:r>
      <w:r>
        <w:instrText xml:space="preserve"> ADDIN ZOTERO_ITEM CSL_CITATION {"citationID":"a1jelpdlkp8","properties":{"formattedCitation":"(Barton, 2008)","plainCitation":"(Barton, 2008)"},"citationItems":[{"id":27,"uris":["http://zotero.org/users/local/kYSSITt9/items/6JZ2MDDH"],"uri":["http://zotero.org/users/local/kYSSITt9/items/6JZ2MDDH"],"itemData":{"id":27,"type":"book","title":"Dungeons and Desktops: The History of Computer Role-Playing Games","publisher":"A K Peters, Ltd.","edition":"1a. ed.","ISBN":"13: 978-1-56881-411-7","language":"English","author":[{"family":"Barton","given":"Matt"}],"issued":{"date-parts":[["2008"]]}}}],"schema":"https://github.com/citation-style-language/schema/raw/master/csl-citation.json"} </w:instrText>
      </w:r>
      <w:r>
        <w:fldChar w:fldCharType="separate"/>
      </w:r>
      <w:r w:rsidRPr="00C463AC">
        <w:rPr>
          <w:rFonts w:cs="Segoe UI"/>
        </w:rPr>
        <w:t>(Barton, 2008)</w:t>
      </w:r>
      <w:r>
        <w:fldChar w:fldCharType="end"/>
      </w:r>
      <w:r>
        <w:t xml:space="preserve">. </w:t>
      </w:r>
    </w:p>
    <w:p w:rsidR="00C463AC" w:rsidRDefault="00C463AC" w:rsidP="00872E84">
      <w:pPr>
        <w:pStyle w:val="Heading3"/>
      </w:pPr>
      <w:bookmarkStart w:id="19" w:name="_Toc488308925"/>
      <w:r>
        <w:lastRenderedPageBreak/>
        <w:t>Juego de Estrategia</w:t>
      </w:r>
      <w:bookmarkEnd w:id="19"/>
    </w:p>
    <w:p w:rsidR="00C463AC" w:rsidRDefault="00C463AC" w:rsidP="00D34D67">
      <w:pPr>
        <w:pStyle w:val="Cita"/>
      </w:pPr>
      <w:r>
        <w:t xml:space="preserve">Un juego de estrategia es aquel en el que el rol del jugador es el de un general o un ser similar a un dios que controla la acción de ciertas unidades desde </w:t>
      </w:r>
      <w:r w:rsidR="00E32D76">
        <w:t>la</w:t>
      </w:r>
      <w:r>
        <w:t xml:space="preserve"> distancia. El jugador se encuentra sobre la acción, la estrategia surge en contexto de guerra, y las tácticas desde un contexto de batalla </w:t>
      </w:r>
      <w:r>
        <w:fldChar w:fldCharType="begin"/>
      </w:r>
      <w:r>
        <w:instrText xml:space="preserve"> ADDIN ZOTERO_ITEM CSL_CITATION {"citationID":"a257vcpq5kh","properties":{"formattedCitation":"(Barton, 2008)","plainCitation":"(Barton, 2008)"},"citationItems":[{"id":27,"uris":["http://zotero.org/users/local/kYSSITt9/items/6JZ2MDDH"],"uri":["http://zotero.org/users/local/kYSSITt9/items/6JZ2MDDH"],"itemData":{"id":27,"type":"book","title":"Dungeons and Desktops: The History of Computer Role-Playing Games","publisher":"A K Peters, Ltd.","edition":"1a. ed.","ISBN":"13: 978-1-56881-411-7","language":"English","author":[{"family":"Barton","given":"Matt"}],"issued":{"date-parts":[["2008"]]}}}],"schema":"https://github.com/citation-style-language/schema/raw/master/csl-citation.json"} </w:instrText>
      </w:r>
      <w:r>
        <w:fldChar w:fldCharType="separate"/>
      </w:r>
      <w:r w:rsidRPr="00C463AC">
        <w:rPr>
          <w:rFonts w:cs="Segoe UI"/>
        </w:rPr>
        <w:t>(Barton, 2008)</w:t>
      </w:r>
      <w:r>
        <w:fldChar w:fldCharType="end"/>
      </w:r>
      <w:r>
        <w:t xml:space="preserve">. </w:t>
      </w:r>
      <w:r w:rsidR="00D34D67">
        <w:t xml:space="preserve"> Un ejemplo por excelencia de este género es el Ajedrez. El ajedrez es un juego de dos jugadores donde cada jugador controla dos ejércitos de 16 piezas. Se juega en un tablero de 64 casillas. Los jugadores toman turnos haciendo movimientos, el juego termina cuando un jugador inmoviliza la pieza del rey del oponente</w:t>
      </w:r>
      <w:r w:rsidR="00AB6543">
        <w:t xml:space="preserve"> </w:t>
      </w:r>
      <w:r w:rsidR="00AB6543">
        <w:fldChar w:fldCharType="begin"/>
      </w:r>
      <w:r w:rsidR="00AB6543">
        <w:instrText xml:space="preserve"> ADDIN ZOTERO_ITEM CSL_CITATION {"citationID":"aq39o4f4o2","properties":{"formattedCitation":"(Emms, 2003)","plainCitation":"(Emms, 2003)"},"citationItems":[{"id":72,"uris":["http://zotero.org/users/local/kYSSITt9/items/7FAZ234H"],"uri":["http://zotero.org/users/local/kYSSITt9/items/7FAZ234H"],"itemData":{"id":72,"type":"book","title":"Concise Chess, the compact guide for beginners.","publisher":"Gloucester Publishers plc","number-of-pages":"500","edition":"1a. ed.","author":[{"family":"Emms","given":"John"}],"issued":{"date-parts":[["2003"]]}}}],"schema":"https://github.com/citation-style-language/schema/raw/master/csl-citation.json"} </w:instrText>
      </w:r>
      <w:r w:rsidR="00AB6543">
        <w:fldChar w:fldCharType="separate"/>
      </w:r>
      <w:r w:rsidR="00AB6543" w:rsidRPr="00AB6543">
        <w:rPr>
          <w:rFonts w:cs="Segoe UI"/>
        </w:rPr>
        <w:t>(Emms, 2003)</w:t>
      </w:r>
      <w:r w:rsidR="00AB6543">
        <w:fldChar w:fldCharType="end"/>
      </w:r>
      <w:r w:rsidR="00D34D67">
        <w:t xml:space="preserve">. </w:t>
      </w:r>
      <w:r w:rsidR="00B73B95">
        <w:t xml:space="preserve">En la </w:t>
      </w:r>
      <w:r w:rsidR="00B73B95">
        <w:fldChar w:fldCharType="begin"/>
      </w:r>
      <w:r w:rsidR="00B73B95">
        <w:instrText xml:space="preserve"> REF _Ref485422582 \h </w:instrText>
      </w:r>
      <w:r w:rsidR="00B73B95">
        <w:fldChar w:fldCharType="separate"/>
      </w:r>
      <w:r w:rsidR="00B73B95">
        <w:t xml:space="preserve">Ilustración </w:t>
      </w:r>
      <w:r w:rsidR="00B73B95">
        <w:rPr>
          <w:noProof/>
        </w:rPr>
        <w:t>5</w:t>
      </w:r>
      <w:r w:rsidR="00B73B95">
        <w:t xml:space="preserve">. </w:t>
      </w:r>
      <w:r w:rsidR="00B73B95">
        <w:fldChar w:fldCharType="end"/>
      </w:r>
      <w:r w:rsidR="006D1989">
        <w:t>se puede</w:t>
      </w:r>
      <w:r w:rsidR="00B73B95">
        <w:t xml:space="preserve"> apreciar las diferentes piezas de ajedrez existentes.</w:t>
      </w:r>
    </w:p>
    <w:p w:rsidR="00AB6543" w:rsidRDefault="00AB6543" w:rsidP="00BD4291">
      <w:pPr>
        <w:pStyle w:val="Cita"/>
        <w:keepNext/>
        <w:jc w:val="center"/>
      </w:pPr>
      <w:r>
        <w:rPr>
          <w:noProof/>
        </w:rPr>
        <w:drawing>
          <wp:inline distT="0" distB="0" distL="0" distR="0">
            <wp:extent cx="2305442" cy="2138901"/>
            <wp:effectExtent l="0" t="0" r="0" b="0"/>
            <wp:docPr id="6" name="Picture 6" descr="File:Chess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ChessSet.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33181" cy="2164636"/>
                    </a:xfrm>
                    <a:prstGeom prst="rect">
                      <a:avLst/>
                    </a:prstGeom>
                    <a:noFill/>
                    <a:ln>
                      <a:noFill/>
                    </a:ln>
                  </pic:spPr>
                </pic:pic>
              </a:graphicData>
            </a:graphic>
          </wp:inline>
        </w:drawing>
      </w:r>
    </w:p>
    <w:p w:rsidR="00D34D67" w:rsidRDefault="00AB6543" w:rsidP="00AB6543">
      <w:pPr>
        <w:pStyle w:val="Caption"/>
        <w:jc w:val="both"/>
      </w:pPr>
      <w:bookmarkStart w:id="20" w:name="_Ref485422582"/>
      <w:r>
        <w:t xml:space="preserve">Ilustración </w:t>
      </w:r>
      <w:r>
        <w:fldChar w:fldCharType="begin"/>
      </w:r>
      <w:r>
        <w:instrText xml:space="preserve"> SEQ Ilustración \* ARABIC </w:instrText>
      </w:r>
      <w:r>
        <w:fldChar w:fldCharType="separate"/>
      </w:r>
      <w:r w:rsidR="00C76752">
        <w:rPr>
          <w:noProof/>
        </w:rPr>
        <w:t>9</w:t>
      </w:r>
      <w:r>
        <w:fldChar w:fldCharType="end"/>
      </w:r>
      <w:r>
        <w:t xml:space="preserve">. </w:t>
      </w:r>
      <w:r w:rsidRPr="00AB6543">
        <w:t xml:space="preserve">Piezas de Ajedrez, de izquierda a derecha: Rey, Torre, Reina, </w:t>
      </w:r>
      <w:proofErr w:type="spellStart"/>
      <w:r w:rsidRPr="00AB6543">
        <w:t>Peon</w:t>
      </w:r>
      <w:proofErr w:type="spellEnd"/>
      <w:r w:rsidRPr="00AB6543">
        <w:t>, Caballero y Alfil</w:t>
      </w:r>
      <w:bookmarkEnd w:id="20"/>
    </w:p>
    <w:p w:rsidR="005F027D" w:rsidRDefault="00AB6543" w:rsidP="00CD3965">
      <w:pPr>
        <w:pStyle w:val="IllustrationQuote"/>
      </w:pPr>
      <w:r>
        <w:t xml:space="preserve">Fuente: </w:t>
      </w:r>
      <w:r w:rsidR="00947433">
        <w:fldChar w:fldCharType="begin"/>
      </w:r>
      <w:r w:rsidR="00947433">
        <w:instrText xml:space="preserve"> ADDIN ZOTERO_ITEM CSL_CITATION {"citationID":"a10oite2g5o","properties":{"formattedCitation":"(Light, 2004)","plainCitation":"(Light, 2004)"},"citationItems":[{"id":73,"uris":["http://zotero.org/users/local/kYSSITt9/items/47QEVBJ9"],"uri":["http://zotero.org/users/local/kYSSITt9/items/47QEVBJ9"],"itemData":{"id":73,"type":"graphic","title":"English: Chess pieces – left to right: king, rook, queen, pawn, knight and bishop.","source":"Wikimedia Commons","archive":"Own work by the original uploader","URL":"https://commons.wikimedia.org/wiki/File:ChessSet.jpg","shortTitle":"English","author":[{"family":"Light","given":"Alan"}],"issued":{"date-parts":[["2004",12,30]]}}}],"schema":"https://github.com/citation-style-language/schema/raw/master/csl-citation.json"} </w:instrText>
      </w:r>
      <w:r w:rsidR="00947433">
        <w:fldChar w:fldCharType="separate"/>
      </w:r>
      <w:r w:rsidR="00947433" w:rsidRPr="00947433">
        <w:rPr>
          <w:rFonts w:cs="Segoe UI"/>
        </w:rPr>
        <w:t>(Light, 2004)</w:t>
      </w:r>
      <w:r w:rsidR="00947433">
        <w:fldChar w:fldCharType="end"/>
      </w:r>
    </w:p>
    <w:p w:rsidR="00794B47" w:rsidRDefault="00FC62AF" w:rsidP="00D926C1">
      <w:pPr>
        <w:pStyle w:val="Cita"/>
      </w:pPr>
      <w:r>
        <w:t xml:space="preserve">Los </w:t>
      </w:r>
      <w:r w:rsidR="00DB583F">
        <w:t xml:space="preserve">video </w:t>
      </w:r>
      <w:r>
        <w:t xml:space="preserve">juegos de estrategia nacen de sus primos cercanos los juegos de mesa. Comparados con otros géneros de juegos, sus reglas suelen ser simples y se prestan para el análisis de la efectividad de las mismas. Como regla general un juego de estrategia puro tiende a ser por turnos. El jugador tiende a considerar sus movimientos posibles tratando de aprovechar </w:t>
      </w:r>
      <w:r>
        <w:lastRenderedPageBreak/>
        <w:t xml:space="preserve">al máximo sus recursos. Uno de los mayores beneficios de computarizar los juegos de estrategia es la capacidad de un ordenador de poder manejar imparcialmente conjuntos de reglas complejas que aburrirían a un ser humano </w:t>
      </w:r>
      <w:r w:rsidR="00E32D76">
        <w:t>tratando de seguirlas</w:t>
      </w:r>
      <w:r w:rsidR="003E6C04">
        <w:t xml:space="preserve"> </w:t>
      </w:r>
      <w:r w:rsidR="003E6C04">
        <w:fldChar w:fldCharType="begin"/>
      </w:r>
      <w:r w:rsidR="003E6C04">
        <w:instrText xml:space="preserve"> ADDIN ZOTERO_ITEM CSL_CITATION {"citationID":"a1v3oln2n0r","properties":{"formattedCitation":"(Rollings &amp; Adams, 2003)","plainCitation":"(Rollings &amp; Adams, 2003)"},"citationItems":[{"id":28,"uris":["http://zotero.org/users/local/kYSSITt9/items/TBIQJ2MM"],"uri":["http://zotero.org/users/local/kYSSITt9/items/TBIQJ2MM"],"itemData":{"id":28,"type":"book","title":"Andrew Rollings and Ernest Adams on Game Design","publisher":"New Riders Publishing","number-of-pages":"648","ISBN":"1-59273-001-9","author":[{"family":"Rollings","given":"Andrew"},{"family":"Adams","given":"Ernest"}],"issued":{"date-parts":[["2003"]]}}}],"schema":"https://github.com/citation-style-language/schema/raw/master/csl-citation.json"} </w:instrText>
      </w:r>
      <w:r w:rsidR="003E6C04">
        <w:fldChar w:fldCharType="separate"/>
      </w:r>
      <w:r w:rsidR="003E6C04" w:rsidRPr="003E6C04">
        <w:rPr>
          <w:rFonts w:cs="Segoe UI"/>
        </w:rPr>
        <w:t>(Rollings &amp; Adams, 2003)</w:t>
      </w:r>
      <w:r w:rsidR="003E6C04">
        <w:fldChar w:fldCharType="end"/>
      </w:r>
      <w:r w:rsidR="003E6C04">
        <w:t>.</w:t>
      </w:r>
      <w:r w:rsidR="00C411B5">
        <w:t xml:space="preserve"> Un ejemplo de video juego de estrategia es </w:t>
      </w:r>
      <w:proofErr w:type="spellStart"/>
      <w:r w:rsidR="00C411B5">
        <w:t>Wargroove</w:t>
      </w:r>
      <w:proofErr w:type="spellEnd"/>
      <w:r w:rsidR="007153D0">
        <w:t xml:space="preserve"> que se puede apreciar en la </w:t>
      </w:r>
      <w:r w:rsidR="007153D0">
        <w:fldChar w:fldCharType="begin"/>
      </w:r>
      <w:r w:rsidR="007153D0">
        <w:instrText xml:space="preserve"> REF _Ref485424907 \h </w:instrText>
      </w:r>
      <w:r w:rsidR="007153D0">
        <w:fldChar w:fldCharType="separate"/>
      </w:r>
      <w:r w:rsidR="007153D0" w:rsidRPr="00F82C7E">
        <w:t xml:space="preserve">Ilustración </w:t>
      </w:r>
      <w:r w:rsidR="007153D0">
        <w:rPr>
          <w:noProof/>
        </w:rPr>
        <w:t>6</w:t>
      </w:r>
      <w:r w:rsidR="007153D0" w:rsidRPr="00F82C7E">
        <w:t>.</w:t>
      </w:r>
      <w:r w:rsidR="007153D0">
        <w:fldChar w:fldCharType="end"/>
      </w:r>
      <w:r w:rsidR="00C411B5">
        <w:t xml:space="preserve">, </w:t>
      </w:r>
      <w:r w:rsidR="00F82C7E">
        <w:t xml:space="preserve">en el cual de uno a cuatro jugadores controlan un ejército y su capitán </w:t>
      </w:r>
      <w:r w:rsidR="00F82C7E">
        <w:fldChar w:fldCharType="begin"/>
      </w:r>
      <w:r w:rsidR="00F82C7E">
        <w:instrText xml:space="preserve"> ADDIN ZOTERO_ITEM CSL_CITATION {"citationID":"a51biuopf6","properties":{"formattedCitation":"{\\rtf (\\uc0\\u8220{}Wargroove - FAQ\\uc0\\u8221{}, s/f)}","plainCitation":"(“Wargroove - FAQ”, s/f)"},"citationItems":[{"id":76,"uris":["http://zotero.org/users/local/kYSSITt9/items/5DEQXMDW"],"uri":["http://zotero.org/users/local/kYSSITt9/items/5DEQXMDW"],"itemData":{"id":76,"type":"post-weblog","title":"Wargroove - FAQ","abstract":"Wargroove is a turn-based strategy game for up to 4 players, in which each player takes control of an army and its commander unit to wage war on their enemies!","URL":"http://wargroove.com/faq/","accessed":{"date-parts":[["2017",6,16]]}}}],"schema":"https://github.com/citation-style-language/schema/raw/master/csl-citation.json"} </w:instrText>
      </w:r>
      <w:r w:rsidR="00F82C7E">
        <w:fldChar w:fldCharType="separate"/>
      </w:r>
      <w:r w:rsidR="00F82C7E" w:rsidRPr="00F82C7E">
        <w:rPr>
          <w:rFonts w:cs="Segoe UI"/>
          <w:szCs w:val="24"/>
        </w:rPr>
        <w:t>(“Wargroove - FAQ”, s/f)</w:t>
      </w:r>
      <w:r w:rsidR="00F82C7E">
        <w:fldChar w:fldCharType="end"/>
      </w:r>
      <w:r w:rsidR="00F82C7E">
        <w:t>.</w:t>
      </w:r>
    </w:p>
    <w:p w:rsidR="00F82C7E" w:rsidRDefault="00F82C7E" w:rsidP="00CD3965">
      <w:pPr>
        <w:pStyle w:val="Cita"/>
        <w:keepNext/>
        <w:ind w:firstLine="0"/>
        <w:jc w:val="center"/>
      </w:pPr>
      <w:r>
        <w:rPr>
          <w:noProof/>
        </w:rPr>
        <w:drawing>
          <wp:inline distT="0" distB="0" distL="0" distR="0">
            <wp:extent cx="5950008" cy="3347499"/>
            <wp:effectExtent l="0" t="0" r="0" b="5715"/>
            <wp:docPr id="7" name="Picture 7" descr="http://wargroove.com/wp-content/uploads/2017/02/1080p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argroove.com/wp-content/uploads/2017/02/1080p_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82715" cy="3365900"/>
                    </a:xfrm>
                    <a:prstGeom prst="rect">
                      <a:avLst/>
                    </a:prstGeom>
                    <a:noFill/>
                    <a:ln>
                      <a:noFill/>
                    </a:ln>
                  </pic:spPr>
                </pic:pic>
              </a:graphicData>
            </a:graphic>
          </wp:inline>
        </w:drawing>
      </w:r>
    </w:p>
    <w:p w:rsidR="00F82C7E" w:rsidRPr="00F82C7E" w:rsidRDefault="00F82C7E" w:rsidP="00F82C7E">
      <w:pPr>
        <w:pStyle w:val="Caption"/>
        <w:jc w:val="both"/>
      </w:pPr>
      <w:bookmarkStart w:id="21" w:name="_Ref485424907"/>
      <w:r w:rsidRPr="00F82C7E">
        <w:t xml:space="preserve">Ilustración </w:t>
      </w:r>
      <w:r>
        <w:fldChar w:fldCharType="begin"/>
      </w:r>
      <w:r w:rsidRPr="00F82C7E">
        <w:instrText xml:space="preserve"> SEQ Ilustración \* ARABIC </w:instrText>
      </w:r>
      <w:r>
        <w:fldChar w:fldCharType="separate"/>
      </w:r>
      <w:r w:rsidR="00C76752">
        <w:rPr>
          <w:noProof/>
        </w:rPr>
        <w:t>10</w:t>
      </w:r>
      <w:r>
        <w:fldChar w:fldCharType="end"/>
      </w:r>
      <w:r w:rsidRPr="00F82C7E">
        <w:t xml:space="preserve">. Un mapa de </w:t>
      </w:r>
      <w:proofErr w:type="spellStart"/>
      <w:r w:rsidRPr="00F82C7E">
        <w:t>Wargroove</w:t>
      </w:r>
      <w:proofErr w:type="spellEnd"/>
      <w:r w:rsidRPr="00F82C7E">
        <w:t>.</w:t>
      </w:r>
      <w:bookmarkEnd w:id="21"/>
    </w:p>
    <w:p w:rsidR="00947433" w:rsidRDefault="00F82C7E" w:rsidP="00947433">
      <w:pPr>
        <w:pStyle w:val="IllustrationQuote"/>
      </w:pPr>
      <w:r w:rsidRPr="00947433">
        <w:t xml:space="preserve">Fuente: </w:t>
      </w:r>
      <w:r w:rsidR="00947433">
        <w:fldChar w:fldCharType="begin"/>
      </w:r>
      <w:r w:rsidR="00947433">
        <w:instrText xml:space="preserve"> ADDIN ZOTERO_ITEM CSL_CITATION {"citationID":"a20dkrq2dve","properties":{"formattedCitation":"{\\rtf (\\uc0\\u8220{}Wargroove - Announcing Wargroove!\\uc0\\u8221{}, 2017)}","plainCitation":"(“Wargroove - Announcing Wargroove!”, 2017)"},"citationItems":[{"id":80,"uris":["http://zotero.org/users/local/kYSSITt9/items/D6DQQPQ4"],"uri":["http://zotero.org/users/local/kYSSITt9/items/D6DQQPQ4"],"itemData":{"id":80,"type":"post-weblog","title":"Wargroove - Announcing Wargroove!","abstract":"Wargroove is a turn-based strategy game for up to 4 players, in which each player takes control of an army and its commander unit to wage war on their enemies!","URL":"http://wargroove.com/announcing-wargroove/","issued":{"date-parts":[["2017",2,28]]},"accessed":{"date-parts":[["2017",6,16]]}}}],"schema":"https://github.com/citation-style-language/schema/raw/master/csl-citation.json"} </w:instrText>
      </w:r>
      <w:r w:rsidR="00947433">
        <w:fldChar w:fldCharType="separate"/>
      </w:r>
      <w:r w:rsidR="00947433" w:rsidRPr="00947433">
        <w:rPr>
          <w:rFonts w:cs="Segoe UI"/>
          <w:szCs w:val="24"/>
        </w:rPr>
        <w:t>(“Wargroove - Announcing Wargroove!”, 2017)</w:t>
      </w:r>
      <w:r w:rsidR="00947433">
        <w:fldChar w:fldCharType="end"/>
      </w:r>
    </w:p>
    <w:p w:rsidR="00821015" w:rsidRDefault="00821015" w:rsidP="00BD4291">
      <w:pPr>
        <w:pStyle w:val="Heading3"/>
      </w:pPr>
      <w:bookmarkStart w:id="22" w:name="_Toc488308926"/>
      <w:r>
        <w:t>Juego de Rol Táctico (TRPG) / Juego de Rol de Estrategia (SRPG) / Juego de Rol de Simulación (SRPG)</w:t>
      </w:r>
      <w:bookmarkEnd w:id="22"/>
    </w:p>
    <w:p w:rsidR="002831F8" w:rsidRDefault="00C413D0" w:rsidP="00BD4291">
      <w:pPr>
        <w:pStyle w:val="Cita"/>
      </w:pPr>
      <w:r>
        <w:t xml:space="preserve">En un juego de rol de simulación, las batallas son el énfasis del juego. Los personajes se desarrollan de manera muy similar a cualquier juego de rol. Las batallas se desarrollan en mapas que contienen diferentes tipos de obstáculos, como elevación, edificios, agua o cualquier cosa </w:t>
      </w:r>
      <w:r>
        <w:lastRenderedPageBreak/>
        <w:t xml:space="preserve">que pueda existir en la localidad. Se puede elegir que personajes tomaran parte en la batalla y que llevaran con ellos. Es importante decidir a quién llevar a la batalla y su posicionamiento. Para ganar una batalla, es necesario cumplir con la condición de gane, normalmente esto significa inhabilitar a todos los personajes enemigos o a uno en </w:t>
      </w:r>
      <w:r w:rsidR="00E87B7A">
        <w:t>específico</w:t>
      </w:r>
      <w:r>
        <w:t xml:space="preserve">. </w:t>
      </w:r>
      <w:r w:rsidR="00E87B7A">
        <w:t xml:space="preserve">La exploración y la interacción de los personajes suele ser secundaria </w:t>
      </w:r>
      <w:r w:rsidR="00E87B7A">
        <w:fldChar w:fldCharType="begin"/>
      </w:r>
      <w:r w:rsidR="00E87B7A">
        <w:instrText xml:space="preserve"> ADDIN ZOTERO_ITEM CSL_CITATION {"citationID":"a2g7hnfl1bk","properties":{"formattedCitation":"(Hollinger &amp; Ratkos, 1998)","plainCitation":"(Hollinger &amp; Ratkos, 1998)"},"citationItems":[{"id":30,"uris":["http://zotero.org/users/local/kYSSITt9/items/HERI2UER"],"uri":["http://zotero.org/users/local/kYSSITt9/items/HERI2UER"],"itemData":{"id":30,"type":"book","title":"Final Fantasy Tactics: Prima's official strategy guide","publisher":"Prima Publishing","publisher-place":"Rocklin, California","number-of-pages":"25","event-place":"Rocklin, California","ISBN":"0-7615-3733-3","author":[{"family":"Hollinger","given":"Elizabeth"},{"family":"Ratkos","given":"James"}],"issued":{"date-parts":[["1998"]]}}}],"schema":"https://github.com/citation-style-language/schema/raw/master/csl-citation.json"} </w:instrText>
      </w:r>
      <w:r w:rsidR="00E87B7A">
        <w:fldChar w:fldCharType="separate"/>
      </w:r>
      <w:r w:rsidR="00E87B7A" w:rsidRPr="00E87B7A">
        <w:rPr>
          <w:rFonts w:cs="Segoe UI"/>
        </w:rPr>
        <w:t>(Hollinger &amp; Ratkos, 1998)</w:t>
      </w:r>
      <w:r w:rsidR="00E87B7A">
        <w:fldChar w:fldCharType="end"/>
      </w:r>
      <w:r w:rsidR="00E87B7A">
        <w:t xml:space="preserve">. </w:t>
      </w:r>
      <w:r w:rsidR="00F82C7E">
        <w:t xml:space="preserve"> </w:t>
      </w:r>
    </w:p>
    <w:p w:rsidR="00821015" w:rsidRPr="00511FC6" w:rsidRDefault="004E0373" w:rsidP="002831F8">
      <w:pPr>
        <w:pStyle w:val="Cita"/>
      </w:pPr>
      <w:r>
        <w:t xml:space="preserve">Un ejemplo moderno de juego de rol </w:t>
      </w:r>
      <w:r w:rsidR="002831F8">
        <w:t xml:space="preserve">de estrategia es </w:t>
      </w:r>
      <w:proofErr w:type="spellStart"/>
      <w:r w:rsidR="002831F8">
        <w:t>Disgaea</w:t>
      </w:r>
      <w:proofErr w:type="spellEnd"/>
      <w:r w:rsidR="00422000">
        <w:t xml:space="preserve"> </w:t>
      </w:r>
      <w:r w:rsidR="00511FC6">
        <w:t xml:space="preserve">2: </w:t>
      </w:r>
      <w:proofErr w:type="spellStart"/>
      <w:r w:rsidR="00511FC6">
        <w:t>Dark</w:t>
      </w:r>
      <w:proofErr w:type="spellEnd"/>
      <w:r w:rsidR="00511FC6">
        <w:t xml:space="preserve"> Hero </w:t>
      </w:r>
      <w:proofErr w:type="spellStart"/>
      <w:r w:rsidR="00511FC6">
        <w:t>Days</w:t>
      </w:r>
      <w:proofErr w:type="spellEnd"/>
      <w:r w:rsidR="00511FC6">
        <w:t xml:space="preserve"> </w:t>
      </w:r>
      <w:r w:rsidR="00422000">
        <w:t>descrito en la ilustración 7</w:t>
      </w:r>
      <w:r w:rsidR="002831F8">
        <w:t>, el combate es el centro de enfoque de este juego. En el turno correspondiente, el jugador y el oponente toman turnos para mover unidades y ejecutar acciones con todas las unidades que posea, hasta un máximo de 10 por batalla. Ambos bandos luchan hasta que todos los personajes del bando contrario sean vencidos.</w:t>
      </w:r>
      <w:r w:rsidR="00422000">
        <w:t xml:space="preserve"> </w:t>
      </w:r>
      <w:r w:rsidR="00511FC6" w:rsidRPr="00511FC6">
        <w:t xml:space="preserve">El mapa </w:t>
      </w:r>
      <w:r w:rsidR="00511FC6">
        <w:t xml:space="preserve">de </w:t>
      </w:r>
      <w:proofErr w:type="spellStart"/>
      <w:r w:rsidR="00511FC6">
        <w:t>Disgaea</w:t>
      </w:r>
      <w:proofErr w:type="spellEnd"/>
      <w:r w:rsidR="00511FC6">
        <w:t xml:space="preserve"> 2: </w:t>
      </w:r>
      <w:proofErr w:type="spellStart"/>
      <w:r w:rsidR="00511FC6">
        <w:t>Dark</w:t>
      </w:r>
      <w:proofErr w:type="spellEnd"/>
      <w:r w:rsidR="00511FC6">
        <w:t xml:space="preserve"> Hero </w:t>
      </w:r>
      <w:proofErr w:type="spellStart"/>
      <w:r w:rsidR="00511FC6">
        <w:t>Days</w:t>
      </w:r>
      <w:proofErr w:type="spellEnd"/>
      <w:r w:rsidR="002831F8" w:rsidRPr="00511FC6">
        <w:t xml:space="preserve"> </w:t>
      </w:r>
      <w:r w:rsidR="00511FC6">
        <w:t xml:space="preserve">consiste de una cuadricula con diferentes obstáculos y elevaciones. Los movimientos de los personajes pueden ser bloqueados por otros personajes a menos que el personaje pueda volar o haciendo que un personaje arroje a otro. Los personajes pueden actuar con diferentes tipos de armamentos cada uno con rango y propiedades propias, además de varios tipos de magia y otras habilidades  </w:t>
      </w:r>
      <w:r w:rsidR="00422000">
        <w:fldChar w:fldCharType="begin"/>
      </w:r>
      <w:r w:rsidR="00422000" w:rsidRPr="00511FC6">
        <w:instrText xml:space="preserve"> ADDIN ZOTERO_ITEM CSL_CITATION {"citationID":"a29s1o92psr","properties":{"formattedCitation":"(Ross, Harbick, De Angelus, Meyers, &amp; Warriner, s/f)","plainCitation":"(Ross, Harbick, De Angelus, Meyers, &amp; Warriner, s/f)"},"citationItems":[{"id":83,"uris":["http://zotero.org/users/local/kYSSITt9/items/XRQXX2HE"],"uri":["http://zotero.org/users/local/kYSSITt9/items/XRQXX2HE"],"itemData":{"id":83,"type":"book","title":"Disgaea 2: Dark Hero Days. Official Strategy Guide","publisher":"Double Jump","number-of-pages":"752","language":"English","author":[{"family":"Ross","given":"Iaian"},{"family":"Harbick","given":"Kale"},{"family":"De Angelus","given":"Christopher"},{"family":"Meyers","given":"Nickolas"},{"family":"Warriner","given":"Christopher"}]}}],"schema":"https://github.com/citation-style-language/schema/raw/master/csl-citation.json"} </w:instrText>
      </w:r>
      <w:r w:rsidR="00422000">
        <w:fldChar w:fldCharType="separate"/>
      </w:r>
      <w:r w:rsidR="00422000" w:rsidRPr="00511FC6">
        <w:rPr>
          <w:rFonts w:cs="Segoe UI"/>
        </w:rPr>
        <w:t>(Ross, Harbick, De Angelus, Meyers, &amp; Warriner, s/f)</w:t>
      </w:r>
      <w:r w:rsidR="00422000">
        <w:fldChar w:fldCharType="end"/>
      </w:r>
      <w:r w:rsidR="00422000" w:rsidRPr="00511FC6">
        <w:t>.</w:t>
      </w:r>
    </w:p>
    <w:p w:rsidR="00422000" w:rsidRPr="00511FC6" w:rsidRDefault="00422000" w:rsidP="002831F8">
      <w:pPr>
        <w:pStyle w:val="Cita"/>
      </w:pPr>
    </w:p>
    <w:p w:rsidR="002831F8" w:rsidRDefault="00C126D3" w:rsidP="00422000">
      <w:pPr>
        <w:keepNext/>
        <w:jc w:val="center"/>
      </w:pPr>
      <w:r>
        <w:rPr>
          <w:noProof/>
        </w:rPr>
        <w:lastRenderedPageBreak/>
        <w:drawing>
          <wp:inline distT="0" distB="0" distL="0" distR="0">
            <wp:extent cx="5064981" cy="2875516"/>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17534" cy="2905351"/>
                    </a:xfrm>
                    <a:prstGeom prst="rect">
                      <a:avLst/>
                    </a:prstGeom>
                    <a:noFill/>
                    <a:ln>
                      <a:noFill/>
                    </a:ln>
                  </pic:spPr>
                </pic:pic>
              </a:graphicData>
            </a:graphic>
          </wp:inline>
        </w:drawing>
      </w:r>
    </w:p>
    <w:p w:rsidR="00F82C7E" w:rsidRPr="00422000" w:rsidRDefault="002831F8" w:rsidP="00422000">
      <w:pPr>
        <w:pStyle w:val="Caption"/>
      </w:pPr>
      <w:r w:rsidRPr="00A05C38">
        <w:t xml:space="preserve">Ilustración </w:t>
      </w:r>
      <w:r>
        <w:fldChar w:fldCharType="begin"/>
      </w:r>
      <w:r w:rsidRPr="00A05C38">
        <w:instrText xml:space="preserve"> SEQ Ilustración \* ARABIC </w:instrText>
      </w:r>
      <w:r>
        <w:fldChar w:fldCharType="separate"/>
      </w:r>
      <w:r w:rsidR="00C76752">
        <w:rPr>
          <w:noProof/>
        </w:rPr>
        <w:t>11</w:t>
      </w:r>
      <w:r>
        <w:fldChar w:fldCharType="end"/>
      </w:r>
      <w:r w:rsidRPr="00A05C38">
        <w:t xml:space="preserve">. </w:t>
      </w:r>
      <w:proofErr w:type="spellStart"/>
      <w:r w:rsidRPr="00422000">
        <w:t>Disgaea</w:t>
      </w:r>
      <w:proofErr w:type="spellEnd"/>
      <w:r w:rsidRPr="00422000">
        <w:t xml:space="preserve"> 2: </w:t>
      </w:r>
      <w:proofErr w:type="spellStart"/>
      <w:r w:rsidR="00422000" w:rsidRPr="00422000">
        <w:t>Dark</w:t>
      </w:r>
      <w:proofErr w:type="spellEnd"/>
      <w:r w:rsidR="00422000" w:rsidRPr="00422000">
        <w:t xml:space="preserve"> Hero </w:t>
      </w:r>
      <w:proofErr w:type="spellStart"/>
      <w:r w:rsidR="00422000" w:rsidRPr="00422000">
        <w:t>Days</w:t>
      </w:r>
      <w:proofErr w:type="spellEnd"/>
      <w:r w:rsidR="00422000" w:rsidRPr="00422000">
        <w:t>, se pueden apreciar los elementos de un juego de rol y de</w:t>
      </w:r>
      <w:r w:rsidR="006D1989">
        <w:t xml:space="preserve"> un</w:t>
      </w:r>
      <w:r w:rsidR="00422000" w:rsidRPr="00422000">
        <w:t xml:space="preserve"> juego de estrategia.</w:t>
      </w:r>
    </w:p>
    <w:p w:rsidR="002831F8" w:rsidRPr="00422000" w:rsidRDefault="00422000" w:rsidP="00422000">
      <w:pPr>
        <w:pStyle w:val="IllustrationQuote"/>
        <w:rPr>
          <w:lang w:val="en-US"/>
        </w:rPr>
      </w:pPr>
      <w:r w:rsidRPr="00422000">
        <w:rPr>
          <w:lang w:val="en-US"/>
        </w:rPr>
        <w:t>Fuente:</w:t>
      </w:r>
      <w:r>
        <w:rPr>
          <w:lang w:val="en-US"/>
        </w:rPr>
        <w:t xml:space="preserve"> </w:t>
      </w:r>
      <w:r>
        <w:rPr>
          <w:lang w:val="en-US"/>
        </w:rPr>
        <w:fldChar w:fldCharType="begin"/>
      </w:r>
      <w:r>
        <w:rPr>
          <w:lang w:val="en-US"/>
        </w:rPr>
        <w:instrText xml:space="preserve"> ADDIN ZOTERO_ITEM CSL_CITATION {"citationID":"a14tjsfr7o2","properties":{"formattedCitation":"(Nipon Ichi Software, 2006)","plainCitation":"(Nipon Ichi Software, 2006)"},"citationItems":[{"id":82,"uris":["http://zotero.org/users/local/kYSSITt9/items/SU733WBA"],"uri":["http://zotero.org/users/local/kYSSITt9/items/SU733WBA"],"itemData":{"id":82,"type":"graphic","title":"Disgaea 2: Dark Hero Days","abstract":"Game Screenshot","author":[{"family":"Nipon Ichi Software","given":""}],"issued":{"date-parts":[["2006"]],"season":"2009"}}}],"schema":"https://github.com/citation-style-language/schema/raw/master/csl-citation.json"} </w:instrText>
      </w:r>
      <w:r>
        <w:rPr>
          <w:lang w:val="en-US"/>
        </w:rPr>
        <w:fldChar w:fldCharType="separate"/>
      </w:r>
      <w:r w:rsidRPr="00422000">
        <w:rPr>
          <w:rFonts w:cs="Segoe UI"/>
        </w:rPr>
        <w:t>(Nipon Ichi Software, 2006)</w:t>
      </w:r>
      <w:r>
        <w:rPr>
          <w:lang w:val="en-US"/>
        </w:rPr>
        <w:fldChar w:fldCharType="end"/>
      </w:r>
    </w:p>
    <w:p w:rsidR="00BB52E9" w:rsidRDefault="00ED2E08" w:rsidP="00872E84">
      <w:pPr>
        <w:pStyle w:val="Heading2"/>
      </w:pPr>
      <w:bookmarkStart w:id="23" w:name="_Toc488308927"/>
      <w:r>
        <w:t>Programación</w:t>
      </w:r>
      <w:bookmarkEnd w:id="23"/>
    </w:p>
    <w:p w:rsidR="00ED2E08" w:rsidRDefault="00ED2E08" w:rsidP="00ED2E08">
      <w:pPr>
        <w:pStyle w:val="Cita"/>
      </w:pPr>
      <w:r>
        <w:t xml:space="preserve">Programar es tomar secuencias lógicas y ejecutarlas. La programación de la computadora permite ejecutar tareas de manera eficiente, rápida y exacta. La computadora no tiene la capacidad de analizar los problemas y buscar una solución, es deber del programador analizar el problema y desarrollar la serie de pasos lógicos para poder solucionarlo. Una vez la computadora tiene esta información es posible replicar la solución de manera rápida y concisa cuando sea necesario. A la serie de pasos lógicos que solucionan el problema se le llama algoritmos </w:t>
      </w:r>
      <w:r>
        <w:fldChar w:fldCharType="begin"/>
      </w:r>
      <w:r>
        <w:instrText xml:space="preserve"> ADDIN ZOTERO_ITEM CSL_CITATION {"citationID":"asvli9ipp4","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ED2E08">
        <w:rPr>
          <w:rFonts w:cs="Segoe UI"/>
        </w:rPr>
        <w:t>(Dale &amp; Weems, 2007)</w:t>
      </w:r>
      <w:r>
        <w:fldChar w:fldCharType="end"/>
      </w:r>
      <w:r>
        <w:t>.</w:t>
      </w:r>
    </w:p>
    <w:p w:rsidR="00A05C38" w:rsidRDefault="00EA1292" w:rsidP="00ED2E08">
      <w:pPr>
        <w:pStyle w:val="Cita"/>
      </w:pPr>
      <w:r>
        <w:t xml:space="preserve">Una metáfora que describe de una manera comprensible el desarrollo de software es la construcción de software. Construir software implica varias etapas de planeación, preparación y ejecución que varían según lo que se construye. Por ejemplo, construir una casa para un perro no </w:t>
      </w:r>
      <w:r>
        <w:lastRenderedPageBreak/>
        <w:t xml:space="preserve">requiere mucho menos planeación y es mucho más permisiva con los errores, por otra parte, construir una casa es un proceso que lleva mucha planeación, y los errores son mucho más costos. Una complejidad mayor implica un mayor costo tanto en construcción como en desarrollo de software. Otra similitud es que </w:t>
      </w:r>
      <w:r w:rsidR="00B33395">
        <w:t>no es deseable volver a hacer lo que ya este hecho, a menos que sea por una razón muy específica, por desempe</w:t>
      </w:r>
      <w:r w:rsidR="00B33395" w:rsidRPr="00B33395">
        <w:t>ño,</w:t>
      </w:r>
      <w:r w:rsidR="00B33395">
        <w:t xml:space="preserve"> por ejemplo. Ambos se benefician de una planeación apropiada y sufren cuando se necesita un cambio estructural drástico. Finalmente, mientras más grande el proyecto, mas es el impacto de los errores, y mayor la necesidad de ser cuidadosos </w:t>
      </w:r>
      <w:r w:rsidR="00B33395">
        <w:fldChar w:fldCharType="begin"/>
      </w:r>
      <w:r w:rsidR="008701B4">
        <w:instrText xml:space="preserve"> ADDIN ZOTERO_ITEM CSL_CITATION {"citationID":"ap2fhko3kp","properties":{"formattedCitation":"(McConnell, 2004)","plainCitation":"(McConnell, 2004)"},"citationItems":[{"id":85,"uris":["http://zotero.org/users/local/kYSSITt9/items/CV35W49N"],"uri":["http://zotero.org/users/local/kYSSITt9/items/CV35W49N"],"itemData":{"id":85,"type":"book","title":"Code Complete: A practical book of software construction","publisher":"Microsoft Press","publisher-place":"Redmond, Washington","number-of-pages":"931","edition":"2a. ed.","event-place":"Redmond, Washington","ISBN":"0-7356-1967-0","language":"English","author":[{"family":"McConnell","given":"Steve"}],"issued":{"date-parts":[["2004"]]}}}],"schema":"https://github.com/citation-style-language/schema/raw/master/csl-citation.json"} </w:instrText>
      </w:r>
      <w:r w:rsidR="00B33395">
        <w:fldChar w:fldCharType="separate"/>
      </w:r>
      <w:r w:rsidR="00B33395" w:rsidRPr="00B33395">
        <w:rPr>
          <w:rFonts w:cs="Segoe UI"/>
        </w:rPr>
        <w:t>(McConnell, 2004)</w:t>
      </w:r>
      <w:r w:rsidR="00B33395">
        <w:fldChar w:fldCharType="end"/>
      </w:r>
      <w:r w:rsidR="00B33395">
        <w:t>.</w:t>
      </w:r>
    </w:p>
    <w:p w:rsidR="00ED2E08" w:rsidRDefault="00ED2E08" w:rsidP="00ED2E08">
      <w:pPr>
        <w:pStyle w:val="Heading3"/>
      </w:pPr>
      <w:bookmarkStart w:id="24" w:name="_Toc488308928"/>
      <w:r>
        <w:t>Algoritmo</w:t>
      </w:r>
      <w:bookmarkEnd w:id="24"/>
    </w:p>
    <w:p w:rsidR="000446FC" w:rsidRDefault="000446FC" w:rsidP="000446FC">
      <w:pPr>
        <w:pStyle w:val="Cita"/>
      </w:pPr>
      <w:r>
        <w:t>El termino algoritmo proviene de la traducción al latín del apellido de Mohammed al-</w:t>
      </w:r>
      <w:proofErr w:type="spellStart"/>
      <w:r>
        <w:t>Kowarizmi</w:t>
      </w:r>
      <w:proofErr w:type="spellEnd"/>
      <w:r>
        <w:t xml:space="preserve">, quien utilizase reglas paso a paso para operar números decimales. Es así como definimos que un algoritmo es una serie de pasos necesarios para resolver un problema. Los algoritmos no dependen del lenguaje de programación y es un aspecto muy importante de la programación </w:t>
      </w:r>
      <w:r>
        <w:fldChar w:fldCharType="begin"/>
      </w:r>
      <w:r>
        <w:instrText xml:space="preserve"> ADDIN ZOTERO_ITEM CSL_CITATION {"citationID":"a2cna7adjfa","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0446FC">
        <w:rPr>
          <w:rFonts w:cs="Segoe UI"/>
        </w:rPr>
        <w:t>(Joyanes Aguilar, 2006)</w:t>
      </w:r>
      <w:r>
        <w:fldChar w:fldCharType="end"/>
      </w:r>
      <w:r>
        <w:t>.</w:t>
      </w:r>
    </w:p>
    <w:p w:rsidR="000446FC" w:rsidRDefault="00C9392D" w:rsidP="000446FC">
      <w:pPr>
        <w:pStyle w:val="Cita"/>
      </w:pPr>
      <w:r>
        <w:fldChar w:fldCharType="begin"/>
      </w:r>
      <w:r>
        <w:instrText xml:space="preserve"> ADDIN ZOTERO_ITEM CSL_CITATION {"citationID":"a11f2agrhl3","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C9392D">
        <w:rPr>
          <w:rFonts w:cs="Segoe UI"/>
        </w:rPr>
        <w:t xml:space="preserve">Joyanes Aguilar, </w:t>
      </w:r>
      <w:r>
        <w:rPr>
          <w:rFonts w:cs="Segoe UI"/>
        </w:rPr>
        <w:t>(</w:t>
      </w:r>
      <w:r w:rsidRPr="00C9392D">
        <w:rPr>
          <w:rFonts w:cs="Segoe UI"/>
        </w:rPr>
        <w:t>2006)</w:t>
      </w:r>
      <w:r>
        <w:fldChar w:fldCharType="end"/>
      </w:r>
      <w:r>
        <w:t xml:space="preserve"> </w:t>
      </w:r>
      <w:r w:rsidR="000446FC">
        <w:t>describe los pasos para la resolución</w:t>
      </w:r>
      <w:r w:rsidR="00B33395">
        <w:t xml:space="preserve">, mostrado en la </w:t>
      </w:r>
      <w:r w:rsidR="00B33395">
        <w:fldChar w:fldCharType="begin"/>
      </w:r>
      <w:r w:rsidR="00B33395">
        <w:instrText xml:space="preserve"> REF _Ref485484891 \h </w:instrText>
      </w:r>
      <w:r w:rsidR="00B33395">
        <w:fldChar w:fldCharType="separate"/>
      </w:r>
      <w:r w:rsidR="00B33395">
        <w:t xml:space="preserve">Ilustración </w:t>
      </w:r>
      <w:r w:rsidR="00B33395">
        <w:rPr>
          <w:noProof/>
        </w:rPr>
        <w:t>8</w:t>
      </w:r>
      <w:r w:rsidR="00B33395">
        <w:fldChar w:fldCharType="end"/>
      </w:r>
      <w:r w:rsidR="00B33395">
        <w:t>,</w:t>
      </w:r>
      <w:r w:rsidR="000446FC">
        <w:t xml:space="preserve"> de problemas de la siguiente manera:</w:t>
      </w:r>
    </w:p>
    <w:p w:rsidR="00C9392D" w:rsidRDefault="000446FC" w:rsidP="000446FC">
      <w:pPr>
        <w:pStyle w:val="Cita"/>
        <w:numPr>
          <w:ilvl w:val="0"/>
          <w:numId w:val="6"/>
        </w:numPr>
      </w:pPr>
      <w:r>
        <w:t xml:space="preserve">Diseño del algoritmo, </w:t>
      </w:r>
      <w:r w:rsidR="00C9392D">
        <w:t>el cual no debe ser ambiguo y debe conducir a la solución del problema</w:t>
      </w:r>
    </w:p>
    <w:p w:rsidR="00C9392D" w:rsidRDefault="00C9392D" w:rsidP="000446FC">
      <w:pPr>
        <w:pStyle w:val="Cita"/>
        <w:numPr>
          <w:ilvl w:val="0"/>
          <w:numId w:val="6"/>
        </w:numPr>
      </w:pPr>
      <w:r>
        <w:t>Expresar el algoritmo como un programa, es decir codificar el algoritmo</w:t>
      </w:r>
      <w:r w:rsidR="0073029B">
        <w:t xml:space="preserve"> en un lenguaje de programación.</w:t>
      </w:r>
    </w:p>
    <w:p w:rsidR="00C9392D" w:rsidRDefault="0073029B" w:rsidP="00C9392D">
      <w:pPr>
        <w:pStyle w:val="Cita"/>
        <w:numPr>
          <w:ilvl w:val="0"/>
          <w:numId w:val="6"/>
        </w:numPr>
      </w:pPr>
      <w:r>
        <w:lastRenderedPageBreak/>
        <w:t>Ejecución</w:t>
      </w:r>
      <w:r w:rsidR="00C9392D">
        <w:t xml:space="preserve"> y validación, la computadora procede a ejecutar el algoritmo y se verifica la salida.</w:t>
      </w:r>
    </w:p>
    <w:p w:rsidR="00C9392D" w:rsidRDefault="00C9392D" w:rsidP="00DE282C">
      <w:pPr>
        <w:pStyle w:val="Cita"/>
        <w:keepNext/>
        <w:ind w:left="720" w:firstLine="0"/>
        <w:jc w:val="center"/>
      </w:pPr>
      <w:r>
        <w:rPr>
          <w:noProof/>
        </w:rPr>
        <w:drawing>
          <wp:inline distT="0" distB="0" distL="0" distR="0" wp14:anchorId="49AD2E2B" wp14:editId="54F554BE">
            <wp:extent cx="4174434" cy="568611"/>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85103" cy="583686"/>
                    </a:xfrm>
                    <a:prstGeom prst="rect">
                      <a:avLst/>
                    </a:prstGeom>
                  </pic:spPr>
                </pic:pic>
              </a:graphicData>
            </a:graphic>
          </wp:inline>
        </w:drawing>
      </w:r>
    </w:p>
    <w:p w:rsidR="00C9392D" w:rsidRDefault="00C9392D" w:rsidP="00C9392D">
      <w:pPr>
        <w:pStyle w:val="Caption"/>
      </w:pPr>
      <w:bookmarkStart w:id="25" w:name="_Ref485484891"/>
      <w:r>
        <w:t xml:space="preserve">Ilustración </w:t>
      </w:r>
      <w:r w:rsidR="005919C0">
        <w:fldChar w:fldCharType="begin"/>
      </w:r>
      <w:r w:rsidR="005919C0">
        <w:instrText xml:space="preserve"> SEQ Ilustración \* ARABIC </w:instrText>
      </w:r>
      <w:r w:rsidR="005919C0">
        <w:fldChar w:fldCharType="separate"/>
      </w:r>
      <w:r w:rsidR="00C76752">
        <w:rPr>
          <w:noProof/>
        </w:rPr>
        <w:t>12</w:t>
      </w:r>
      <w:r w:rsidR="005919C0">
        <w:fldChar w:fldCharType="end"/>
      </w:r>
      <w:r>
        <w:t xml:space="preserve">. Resolución de problemas. </w:t>
      </w:r>
      <w:r>
        <w:fldChar w:fldCharType="begin"/>
      </w:r>
      <w:r>
        <w:instrText xml:space="preserve"> ADDIN ZOTERO_ITEM CSL_CITATION {"citationID":"a20q7c6rf1p","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C9392D">
        <w:rPr>
          <w:rFonts w:cs="Segoe UI"/>
        </w:rPr>
        <w:t>(Joyanes Aguilar, 2006)</w:t>
      </w:r>
      <w:r>
        <w:fldChar w:fldCharType="end"/>
      </w:r>
      <w:bookmarkEnd w:id="25"/>
    </w:p>
    <w:p w:rsidR="0073029B" w:rsidRDefault="0073029B">
      <w:pPr>
        <w:spacing w:before="0" w:after="160" w:line="259" w:lineRule="auto"/>
        <w:jc w:val="left"/>
      </w:pPr>
    </w:p>
    <w:p w:rsidR="0073029B" w:rsidRDefault="0073029B" w:rsidP="0073029B">
      <w:pPr>
        <w:pStyle w:val="Heading3"/>
      </w:pPr>
      <w:bookmarkStart w:id="26" w:name="_Toc488308929"/>
      <w:r>
        <w:t>Lenguaje de programación</w:t>
      </w:r>
      <w:bookmarkEnd w:id="26"/>
    </w:p>
    <w:p w:rsidR="0073029B" w:rsidRDefault="0073029B" w:rsidP="0073029B">
      <w:pPr>
        <w:spacing w:before="0" w:after="160" w:line="259" w:lineRule="auto"/>
        <w:ind w:left="360"/>
        <w:jc w:val="left"/>
      </w:pPr>
      <w:r w:rsidRPr="0073029B">
        <w:t>En la computadora, los datos —cualquiera que sea su forma— se almacenan y emplean en códigos binarios, cadenas de “unos” y “ceros”. Las instrucciones y datos se almacenan en la memoria de la computadora por medio de estos códigos binarios. Si usted examinara los códigos binarios que representan instrucciones y datos en la memoria, no podría indicar la diferencia entre ellos; se distinguen sólo por la manera en que los usa la computadora. Esto hace posible que la computadora procese sus propias instruc</w:t>
      </w:r>
      <w:r>
        <w:t xml:space="preserve">ciones como una forma de datos. </w:t>
      </w:r>
      <w:r>
        <w:fldChar w:fldCharType="begin"/>
      </w:r>
      <w:r>
        <w:instrText xml:space="preserve"> ADDIN ZOTERO_ITEM CSL_CITATION {"citationID":"ajls686u81","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73029B">
        <w:rPr>
          <w:rFonts w:cs="Segoe UI"/>
        </w:rPr>
        <w:t>(Dale &amp; Weems, 2007</w:t>
      </w:r>
      <w:r>
        <w:rPr>
          <w:rFonts w:cs="Segoe UI"/>
        </w:rPr>
        <w:t>, p.8</w:t>
      </w:r>
      <w:r w:rsidRPr="0073029B">
        <w:rPr>
          <w:rFonts w:cs="Segoe UI"/>
        </w:rPr>
        <w:t>)</w:t>
      </w:r>
      <w:r>
        <w:fldChar w:fldCharType="end"/>
      </w:r>
    </w:p>
    <w:p w:rsidR="00561615" w:rsidRDefault="00561615" w:rsidP="0073029B">
      <w:pPr>
        <w:spacing w:before="0" w:after="160" w:line="259" w:lineRule="auto"/>
        <w:ind w:left="360"/>
        <w:jc w:val="left"/>
      </w:pPr>
    </w:p>
    <w:p w:rsidR="00EB238C" w:rsidRDefault="0073029B" w:rsidP="00EB238C">
      <w:pPr>
        <w:pStyle w:val="Cita"/>
      </w:pPr>
      <w:r>
        <w:t>Al principio solo era posible programar las computadoras en instrucciones integradas de la máquina, a esto se le llama lenguaje de máquina o código de máquina. EL código de máquina se introducía en código binario, esta era una tarea repetitiva y propensa a errores.</w:t>
      </w:r>
      <w:r w:rsidR="00162051">
        <w:t xml:space="preserve"> Luego se introdujeron los lenguajes ensamblador para reducir los errores y facilitar la programación. Los lenguajes ensamblador coinciden uno a uno con las instrucciones de la máquina. Un paso más adelante se encuentran los lenguajes de alto nivel, los cuales se asemejan más a el lenguaje humano </w:t>
      </w:r>
      <w:r w:rsidR="00162051">
        <w:fldChar w:fldCharType="begin"/>
      </w:r>
      <w:r w:rsidR="00162051">
        <w:instrText xml:space="preserve"> ADDIN ZOTERO_ITEM CSL_CITATION {"citationID":"a1qfa5a50de","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rsidR="00162051">
        <w:fldChar w:fldCharType="separate"/>
      </w:r>
      <w:r w:rsidR="00162051" w:rsidRPr="00162051">
        <w:rPr>
          <w:rFonts w:cs="Segoe UI"/>
        </w:rPr>
        <w:t>(Dale &amp; Weems, 2007)</w:t>
      </w:r>
      <w:r w:rsidR="00162051">
        <w:fldChar w:fldCharType="end"/>
      </w:r>
      <w:r w:rsidR="00162051">
        <w:t>.</w:t>
      </w:r>
    </w:p>
    <w:p w:rsidR="00162051" w:rsidRDefault="00162051" w:rsidP="00997C6B">
      <w:pPr>
        <w:pStyle w:val="NoSpacing"/>
        <w:ind w:left="720"/>
      </w:pPr>
      <w:r w:rsidRPr="00162051">
        <w:t>Un programa llamado compilador traduce los programas escritos en algunos lenguajes de alto nivel (C++, Pascal, FORTRAN, COBOL, Modula-2 y Ada, por ejemplo) en lenguaje de máquina. Si usted escribiera un programa en un lenguaje de alto nivel, puede ejecutarlo en cualquier computadora que tenga un compilador apropiado. Esto es posible porque la mayoría de los lenguajes de alto nivel está</w:t>
      </w:r>
      <w:r>
        <w:t>n estandarizados, lo que significa que existe una descripción oficial</w:t>
      </w:r>
      <w:r w:rsidRPr="00162051">
        <w:t xml:space="preserve"> del lenguaje.</w:t>
      </w:r>
      <w:r>
        <w:t xml:space="preserve"> </w:t>
      </w:r>
      <w:r>
        <w:fldChar w:fldCharType="begin"/>
      </w:r>
      <w:r>
        <w:instrText xml:space="preserve"> ADDIN ZOTERO_ITEM CSL_CITATION {"citationID":"a1u7i9dtd71","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162051">
        <w:rPr>
          <w:rFonts w:cs="Segoe UI"/>
        </w:rPr>
        <w:t>(Dale &amp; Weems, 2007</w:t>
      </w:r>
      <w:r w:rsidR="00997C6B">
        <w:rPr>
          <w:rFonts w:cs="Segoe UI"/>
        </w:rPr>
        <w:t>, p.8</w:t>
      </w:r>
      <w:r w:rsidRPr="00162051">
        <w:rPr>
          <w:rFonts w:cs="Segoe UI"/>
        </w:rPr>
        <w:t>)</w:t>
      </w:r>
      <w:r>
        <w:fldChar w:fldCharType="end"/>
      </w:r>
    </w:p>
    <w:p w:rsidR="00561615" w:rsidRDefault="00561615" w:rsidP="00997C6B">
      <w:pPr>
        <w:pStyle w:val="NoSpacing"/>
        <w:ind w:left="720"/>
      </w:pPr>
    </w:p>
    <w:p w:rsidR="00162051" w:rsidRDefault="00162051" w:rsidP="00162051">
      <w:pPr>
        <w:pStyle w:val="Heading3"/>
      </w:pPr>
      <w:bookmarkStart w:id="27" w:name="_Toc488308930"/>
      <w:r>
        <w:t>C</w:t>
      </w:r>
      <w:bookmarkEnd w:id="27"/>
    </w:p>
    <w:p w:rsidR="00162051" w:rsidRPr="00BB3FDE" w:rsidRDefault="005F21C8" w:rsidP="005F21C8">
      <w:pPr>
        <w:pStyle w:val="Cita"/>
      </w:pPr>
      <w:r>
        <w:t>C es un lenguaje de programación de alto nivel de propósito general, gracias a su eficacia y potencia es conocido como el lenguaje de programación de sistemas por excelencia. Es soportado por prácticamente todos los fabricantes de sistemas operativos, así como entidades educativas. C++, Java y C#, los tres lenguajes de programación más populares de la primera década del si</w:t>
      </w:r>
      <w:r w:rsidR="00B33395">
        <w:t>glo XXI son hijos directos de C</w:t>
      </w:r>
      <w:r>
        <w:t xml:space="preserve"> </w:t>
      </w:r>
      <w:r>
        <w:fldChar w:fldCharType="begin"/>
      </w:r>
      <w:r>
        <w:instrText xml:space="preserve"> ADDIN ZOTERO_ITEM CSL_CITATION {"citationID":"abs9munmj5","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5F21C8">
        <w:rPr>
          <w:rFonts w:cs="Segoe UI"/>
        </w:rPr>
        <w:t>(Dale &amp; Weems, 2007)</w:t>
      </w:r>
      <w:r>
        <w:fldChar w:fldCharType="end"/>
      </w:r>
      <w:r w:rsidR="00B33395">
        <w:t>.</w:t>
      </w:r>
      <w:r w:rsidR="00BB3FDE">
        <w:t xml:space="preserve"> La </w:t>
      </w:r>
      <w:r w:rsidR="00BB3FDE">
        <w:fldChar w:fldCharType="begin"/>
      </w:r>
      <w:r w:rsidR="00BB3FDE">
        <w:instrText xml:space="preserve"> REF _Ref485933409 \h </w:instrText>
      </w:r>
      <w:r w:rsidR="00BB3FDE">
        <w:fldChar w:fldCharType="separate"/>
      </w:r>
      <w:r w:rsidR="00BB3FDE">
        <w:t xml:space="preserve">Ilustración </w:t>
      </w:r>
      <w:r w:rsidR="00BB3FDE">
        <w:rPr>
          <w:noProof/>
        </w:rPr>
        <w:t>9</w:t>
      </w:r>
      <w:r w:rsidR="00BB3FDE">
        <w:fldChar w:fldCharType="end"/>
      </w:r>
      <w:r w:rsidR="00BB3FDE">
        <w:t xml:space="preserve"> muestra un programa sencillo de C que muestra “</w:t>
      </w:r>
      <w:proofErr w:type="spellStart"/>
      <w:r w:rsidR="00BB3FDE">
        <w:t>Hello</w:t>
      </w:r>
      <w:proofErr w:type="spellEnd"/>
      <w:r w:rsidR="00BB3FDE">
        <w:t xml:space="preserve"> </w:t>
      </w:r>
      <w:proofErr w:type="spellStart"/>
      <w:r w:rsidR="00BB3FDE">
        <w:t>World</w:t>
      </w:r>
      <w:proofErr w:type="spellEnd"/>
      <w:r w:rsidR="00BB3FDE">
        <w:t>” en la pantalla.</w:t>
      </w:r>
    </w:p>
    <w:p w:rsidR="00192171" w:rsidRDefault="00192171" w:rsidP="00192171">
      <w:pPr>
        <w:pStyle w:val="Cita"/>
        <w:keepNext/>
        <w:jc w:val="center"/>
      </w:pPr>
      <w:r>
        <w:rPr>
          <w:noProof/>
        </w:rPr>
        <w:drawing>
          <wp:inline distT="0" distB="0" distL="0" distR="0" wp14:anchorId="6D7F0A4C" wp14:editId="7C976977">
            <wp:extent cx="2752725" cy="9334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52725" cy="933450"/>
                    </a:xfrm>
                    <a:prstGeom prst="rect">
                      <a:avLst/>
                    </a:prstGeom>
                  </pic:spPr>
                </pic:pic>
              </a:graphicData>
            </a:graphic>
          </wp:inline>
        </w:drawing>
      </w:r>
    </w:p>
    <w:p w:rsidR="00192171" w:rsidRDefault="00192171" w:rsidP="00192171">
      <w:pPr>
        <w:pStyle w:val="Caption"/>
      </w:pPr>
      <w:bookmarkStart w:id="28" w:name="_Ref485933409"/>
      <w:r>
        <w:t xml:space="preserve">Ilustración </w:t>
      </w:r>
      <w:r>
        <w:fldChar w:fldCharType="begin"/>
      </w:r>
      <w:r>
        <w:instrText xml:space="preserve"> SEQ Ilustración \* ARABIC </w:instrText>
      </w:r>
      <w:r>
        <w:fldChar w:fldCharType="separate"/>
      </w:r>
      <w:r w:rsidR="00C76752">
        <w:rPr>
          <w:noProof/>
        </w:rPr>
        <w:t>13</w:t>
      </w:r>
      <w:r>
        <w:fldChar w:fldCharType="end"/>
      </w:r>
      <w:bookmarkEnd w:id="28"/>
      <w:r>
        <w:t>. Programa “Hola Mundo” en C</w:t>
      </w:r>
    </w:p>
    <w:p w:rsidR="00BE3DAB" w:rsidRPr="00192171" w:rsidRDefault="00192171" w:rsidP="00BB3FDE">
      <w:pPr>
        <w:pStyle w:val="IllustrationQuote"/>
        <w:rPr>
          <w:lang w:val="en-US"/>
        </w:rPr>
      </w:pPr>
      <w:r w:rsidRPr="00192171">
        <w:rPr>
          <w:lang w:val="en-US"/>
        </w:rPr>
        <w:t xml:space="preserve">Fuente: </w:t>
      </w:r>
      <w:r>
        <w:fldChar w:fldCharType="begin"/>
      </w:r>
      <w:r w:rsidRPr="00192171">
        <w:rPr>
          <w:lang w:val="en-US"/>
        </w:rPr>
        <w:instrText xml:space="preserve"> ADDIN ZOTERO_ITEM CSL_CITATION {"citationID":"a1uav9ofur6","properties":{"formattedCitation":"{\\rtf (\\uc0\\u8220{}Hello world/Newbie - Rosetta Code\\uc0\\u8221{}, s/f)}","plainCitation":"(“Hello world/Newbie - Rosetta Code”, s/f)"},"citationItems":[{"id":92,"uris":["http://zotero.org/users/local/kYSSITt9/items/QCVPRCHS"],"uri":["http://zotero.org/users/local/kYSSITt9/items/QCVPRCHS"],"itemData":{"id":92,"type":"webpage","title":"Hello world/Newbie - Rosetta Code","URL":"http://rosettacode.org/wiki/Hello_world/Newbie#C","accessed":{"date-parts":[["2017",6,23]]}}}],"schema":"https://github.com/citation-style-language/schema/raw/master/csl-citation.json"} </w:instrText>
      </w:r>
      <w:r>
        <w:fldChar w:fldCharType="separate"/>
      </w:r>
      <w:r w:rsidRPr="00192171">
        <w:rPr>
          <w:rFonts w:cs="Segoe UI"/>
          <w:szCs w:val="24"/>
          <w:lang w:val="en-US"/>
        </w:rPr>
        <w:t>(“Hello world/Newbie - Rosetta Code”, s/f)</w:t>
      </w:r>
      <w:r>
        <w:fldChar w:fldCharType="end"/>
      </w:r>
    </w:p>
    <w:p w:rsidR="005F21C8" w:rsidRDefault="005F21C8" w:rsidP="005F21C8">
      <w:pPr>
        <w:pStyle w:val="Heading3"/>
      </w:pPr>
      <w:bookmarkStart w:id="29" w:name="_Toc488308931"/>
      <w:r>
        <w:t>C++</w:t>
      </w:r>
      <w:bookmarkEnd w:id="29"/>
    </w:p>
    <w:p w:rsidR="005F21C8" w:rsidRDefault="00997C6B" w:rsidP="00DE282C">
      <w:pPr>
        <w:pStyle w:val="Cita"/>
      </w:pPr>
      <w:r w:rsidRPr="00997C6B">
        <w:t xml:space="preserve">C++ es una extensión de C con características más potentes. Estrictamente hablando, es un superconjunto de C. Al igual que sucede con Java y C# que son superconjuntos de C++. El ANSI C estándar no sólo define el lenguaje </w:t>
      </w:r>
      <w:proofErr w:type="gramStart"/>
      <w:r w:rsidRPr="00997C6B">
        <w:t>C</w:t>
      </w:r>
      <w:proofErr w:type="gramEnd"/>
      <w:r w:rsidRPr="00997C6B">
        <w:t xml:space="preserve"> sino que también define una biblioteca de C estándar que las implementaciones de ANSI C deben soportar. C++ también utiliza esa biblioteca, además de su propia biblioteca estándar de clases</w:t>
      </w:r>
      <w:r>
        <w:t xml:space="preserve">. </w:t>
      </w:r>
      <w:r>
        <w:fldChar w:fldCharType="begin"/>
      </w:r>
      <w:r>
        <w:instrText xml:space="preserve"> ADDIN ZOTERO_ITEM CSL_CITATION {"citationID":"a82k1s84mv","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997C6B">
        <w:rPr>
          <w:rFonts w:cs="Segoe UI"/>
        </w:rPr>
        <w:t>(Joyanes Aguilar, 2006</w:t>
      </w:r>
      <w:r>
        <w:rPr>
          <w:rFonts w:cs="Segoe UI"/>
        </w:rPr>
        <w:t>, p.41</w:t>
      </w:r>
      <w:r w:rsidRPr="00997C6B">
        <w:rPr>
          <w:rFonts w:cs="Segoe UI"/>
        </w:rPr>
        <w:t>)</w:t>
      </w:r>
      <w:r>
        <w:fldChar w:fldCharType="end"/>
      </w:r>
    </w:p>
    <w:p w:rsidR="00AC392D" w:rsidRDefault="00AC392D" w:rsidP="00AC392D">
      <w:pPr>
        <w:pStyle w:val="Heading4"/>
      </w:pPr>
      <w:r>
        <w:lastRenderedPageBreak/>
        <w:t>Fundamentos</w:t>
      </w:r>
    </w:p>
    <w:p w:rsidR="00997C6B" w:rsidRDefault="00997C6B" w:rsidP="00743522">
      <w:pPr>
        <w:pStyle w:val="Cita"/>
      </w:pPr>
      <w:r>
        <w:t xml:space="preserve">Debido a esto casi todo programa escrito para C, es correcto en C++, pero no viceversa. Si bien esto es cierto, rara vez un programa de C++ se escribe similar a C. Esto se debe a que C++ provee características propias más potentes que C </w:t>
      </w:r>
      <w:r>
        <w:fldChar w:fldCharType="begin"/>
      </w:r>
      <w:r>
        <w:instrText xml:space="preserve"> ADDIN ZOTERO_ITEM CSL_CITATION {"citationID":"ab7eg6pjd3","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997C6B">
        <w:rPr>
          <w:rFonts w:cs="Segoe UI"/>
        </w:rPr>
        <w:t>(Joyanes Aguilar, 2006)</w:t>
      </w:r>
      <w:r>
        <w:fldChar w:fldCharType="end"/>
      </w:r>
      <w:r>
        <w:t xml:space="preserve">. </w:t>
      </w:r>
    </w:p>
    <w:p w:rsidR="005704E1" w:rsidRDefault="005704E1" w:rsidP="00743522">
      <w:pPr>
        <w:pStyle w:val="Cita"/>
      </w:pPr>
      <w:r>
        <w:t xml:space="preserve">Una función en C++ es una estructura del código que permite descomponer el programa en partes. Todo programa de C++ debe tener la función </w:t>
      </w:r>
      <w:r w:rsidR="00CD3965">
        <w:t>“</w:t>
      </w:r>
      <w:proofErr w:type="spellStart"/>
      <w:r>
        <w:t>main</w:t>
      </w:r>
      <w:proofErr w:type="spellEnd"/>
      <w:r w:rsidR="00CD3965">
        <w:t>”</w:t>
      </w:r>
      <w:r>
        <w:t xml:space="preserve">, con esta se inicia el programa, </w:t>
      </w:r>
      <w:r w:rsidR="00CD3965">
        <w:t>“</w:t>
      </w:r>
      <w:proofErr w:type="spellStart"/>
      <w:r>
        <w:t>main</w:t>
      </w:r>
      <w:proofErr w:type="spellEnd"/>
      <w:r w:rsidR="00CD3965">
        <w:t>”</w:t>
      </w:r>
      <w:r>
        <w:t xml:space="preserve"> puede invocar otras funciones las cuales al terminar retornan el control a </w:t>
      </w:r>
      <w:r w:rsidR="00CD3965">
        <w:t>“</w:t>
      </w:r>
      <w:proofErr w:type="spellStart"/>
      <w:r>
        <w:t>main</w:t>
      </w:r>
      <w:proofErr w:type="spellEnd"/>
      <w:r w:rsidR="00CD3965">
        <w:t>”</w:t>
      </w:r>
      <w:r>
        <w:t xml:space="preserve"> </w:t>
      </w:r>
      <w:r>
        <w:fldChar w:fldCharType="begin"/>
      </w:r>
      <w:r>
        <w:instrText xml:space="preserve"> ADDIN ZOTERO_ITEM CSL_CITATION {"citationID":"a1teo0hpljk","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5704E1">
        <w:rPr>
          <w:rFonts w:cs="Segoe UI"/>
        </w:rPr>
        <w:t xml:space="preserve">(Dale &amp; </w:t>
      </w:r>
      <w:proofErr w:type="spellStart"/>
      <w:r w:rsidRPr="005704E1">
        <w:rPr>
          <w:rFonts w:cs="Segoe UI"/>
        </w:rPr>
        <w:t>Weems</w:t>
      </w:r>
      <w:proofErr w:type="spellEnd"/>
      <w:r w:rsidRPr="005704E1">
        <w:rPr>
          <w:rFonts w:cs="Segoe UI"/>
        </w:rPr>
        <w:t>, 2007)</w:t>
      </w:r>
      <w:r>
        <w:fldChar w:fldCharType="end"/>
      </w:r>
      <w:r w:rsidR="00DE282C">
        <w:t xml:space="preserve">. El programa “Hola Mundo” se puede visualizar en la </w:t>
      </w:r>
      <w:r w:rsidR="00DE282C">
        <w:fldChar w:fldCharType="begin"/>
      </w:r>
      <w:r w:rsidR="00DE282C">
        <w:instrText xml:space="preserve"> REF _Ref486111122 \h </w:instrText>
      </w:r>
      <w:r w:rsidR="00DE282C">
        <w:fldChar w:fldCharType="separate"/>
      </w:r>
      <w:r w:rsidR="00DE282C">
        <w:t xml:space="preserve">Ilustración </w:t>
      </w:r>
      <w:r w:rsidR="00DE282C">
        <w:rPr>
          <w:noProof/>
        </w:rPr>
        <w:t>10</w:t>
      </w:r>
      <w:r w:rsidR="00DE282C">
        <w:fldChar w:fldCharType="end"/>
      </w:r>
      <w:r w:rsidR="00DE282C">
        <w:t>, es uno de los programas más sencillos que existen.</w:t>
      </w:r>
    </w:p>
    <w:p w:rsidR="00BB3FDE" w:rsidRDefault="00BB3FDE" w:rsidP="00BB3FDE">
      <w:pPr>
        <w:pStyle w:val="Cita"/>
        <w:keepNext/>
        <w:jc w:val="center"/>
      </w:pPr>
      <w:r>
        <w:rPr>
          <w:noProof/>
        </w:rPr>
        <w:drawing>
          <wp:inline distT="0" distB="0" distL="0" distR="0" wp14:anchorId="19F40B62" wp14:editId="1E2E4DD8">
            <wp:extent cx="2401294" cy="1066389"/>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13932" cy="1072001"/>
                    </a:xfrm>
                    <a:prstGeom prst="rect">
                      <a:avLst/>
                    </a:prstGeom>
                  </pic:spPr>
                </pic:pic>
              </a:graphicData>
            </a:graphic>
          </wp:inline>
        </w:drawing>
      </w:r>
    </w:p>
    <w:p w:rsidR="00BB3FDE" w:rsidRDefault="00BB3FDE" w:rsidP="00BB3FDE">
      <w:pPr>
        <w:pStyle w:val="Caption"/>
      </w:pPr>
      <w:bookmarkStart w:id="30" w:name="_Ref486111122"/>
      <w:r>
        <w:t xml:space="preserve">Ilustración </w:t>
      </w:r>
      <w:r>
        <w:fldChar w:fldCharType="begin"/>
      </w:r>
      <w:r>
        <w:instrText xml:space="preserve"> SEQ Ilustración \* ARABIC </w:instrText>
      </w:r>
      <w:r>
        <w:fldChar w:fldCharType="separate"/>
      </w:r>
      <w:r w:rsidR="00C76752">
        <w:rPr>
          <w:noProof/>
        </w:rPr>
        <w:t>14</w:t>
      </w:r>
      <w:r>
        <w:fldChar w:fldCharType="end"/>
      </w:r>
      <w:bookmarkEnd w:id="30"/>
      <w:r>
        <w:t xml:space="preserve">. Programa “Hola Mundo” de C++ utilizando la librería </w:t>
      </w:r>
      <w:r w:rsidR="00DE282C">
        <w:t>“</w:t>
      </w:r>
      <w:r>
        <w:t>iostream</w:t>
      </w:r>
      <w:r w:rsidR="00DE282C">
        <w:t>”</w:t>
      </w:r>
    </w:p>
    <w:p w:rsidR="00BB3FDE" w:rsidRPr="00BB3FDE" w:rsidRDefault="00BB3FDE" w:rsidP="00BB3FDE">
      <w:pPr>
        <w:pStyle w:val="IllustrationQuote"/>
        <w:rPr>
          <w:lang w:val="en-US"/>
        </w:rPr>
      </w:pPr>
      <w:r w:rsidRPr="00BB3FDE">
        <w:rPr>
          <w:lang w:val="en-US"/>
        </w:rPr>
        <w:t xml:space="preserve">Fuente: </w:t>
      </w:r>
      <w:r>
        <w:fldChar w:fldCharType="begin"/>
      </w:r>
      <w:r w:rsidRPr="00BB3FDE">
        <w:rPr>
          <w:lang w:val="en-US"/>
        </w:rPr>
        <w:instrText xml:space="preserve"> ADDIN ZOTERO_ITEM CSL_CITATION {"citationID":"auol548mkv","properties":{"formattedCitation":"{\\rtf (\\uc0\\u8220{}Hello world/Newbie - Rosetta Code\\uc0\\u8221{}, s/f)}","plainCitation":"(“Hello world/Newbie - Rosetta Code”, s/f)"},"citationItems":[{"id":92,"uris":["http://zotero.org/users/local/kYSSITt9/items/QCVPRCHS"],"uri":["http://zotero.org/users/local/kYSSITt9/items/QCVPRCHS"],"itemData":{"id":92,"type":"webpage","title":"Hello world/Newbie - Rosetta Code","URL":"http://rosettacode.org/wiki/Hello_world/Newbie#C","accessed":{"date-parts":[["2017",6,23]]}}}],"schema":"https://github.com/citation-style-language/schema/raw/master/csl-citation.json"} </w:instrText>
      </w:r>
      <w:r>
        <w:fldChar w:fldCharType="separate"/>
      </w:r>
      <w:r w:rsidRPr="00BB3FDE">
        <w:rPr>
          <w:rFonts w:cs="Segoe UI"/>
          <w:szCs w:val="24"/>
          <w:lang w:val="en-US"/>
        </w:rPr>
        <w:t>(“Hello world/Newbie - Rosetta Code”, s/f)</w:t>
      </w:r>
      <w:r>
        <w:fldChar w:fldCharType="end"/>
      </w:r>
    </w:p>
    <w:p w:rsidR="00743522" w:rsidRDefault="00743522" w:rsidP="00743522">
      <w:pPr>
        <w:pStyle w:val="Cita"/>
      </w:pPr>
      <w:r>
        <w:t xml:space="preserve">Un programa de computadora opera sobre datos, en C++ estos datos deben ser de un tipo específico, algunos de estos tipos son tan comunes que ya se encuentran definidos previamente en el lenguaje, otros tipos se pueden definir por el usuario, estos son llamados tipos definidos por el usuario </w:t>
      </w:r>
      <w:r>
        <w:fldChar w:fldCharType="begin"/>
      </w:r>
      <w:r>
        <w:instrText xml:space="preserve"> ADDIN ZOTERO_ITEM CSL_CITATION {"citationID":"a1cehm20tmf","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743522">
        <w:rPr>
          <w:rFonts w:cs="Segoe UI"/>
        </w:rPr>
        <w:t>(Dale &amp; Weems, 2007)</w:t>
      </w:r>
      <w:r>
        <w:fldChar w:fldCharType="end"/>
      </w:r>
      <w:r>
        <w:t>.</w:t>
      </w:r>
    </w:p>
    <w:p w:rsidR="002E7CF9" w:rsidRDefault="00E4010E" w:rsidP="0025336E">
      <w:pPr>
        <w:pStyle w:val="Cita"/>
      </w:pPr>
      <w:r>
        <w:t xml:space="preserve">C++ </w:t>
      </w:r>
      <w:r w:rsidR="007C28C3">
        <w:t>fue</w:t>
      </w:r>
      <w:r>
        <w:t xml:space="preserve"> diseñado para soportar la abstracción de datos, programación orientada a objetos y programación genérica, pero no está diseñado para forzar ningún tipo de estilo</w:t>
      </w:r>
      <w:r w:rsidR="007C28C3">
        <w:t xml:space="preserve">. Cada nombre y expresión tiene un tipo que determina que operaciones se pueden hacer con ese tipo </w:t>
      </w:r>
      <w:r w:rsidR="007C28C3">
        <w:lastRenderedPageBreak/>
        <w:t>de dato.</w:t>
      </w:r>
      <w:r w:rsidR="00042E08">
        <w:t xml:space="preserve"> C++</w:t>
      </w:r>
      <w:r w:rsidR="007C28C3">
        <w:t xml:space="preserve"> </w:t>
      </w:r>
      <w:r w:rsidR="00042E08">
        <w:t>p</w:t>
      </w:r>
      <w:r w:rsidR="007C28C3">
        <w:t xml:space="preserve">osee un conjunto de instrucciones para selección y para ciclos. </w:t>
      </w:r>
      <w:r w:rsidR="00042E08">
        <w:t>C++ t</w:t>
      </w:r>
      <w:r w:rsidR="007C28C3">
        <w:t>iene soporte para apuntadores y para arreglos.</w:t>
      </w:r>
      <w:r w:rsidR="00042E08">
        <w:t xml:space="preserve"> C++ p</w:t>
      </w:r>
      <w:r w:rsidR="007C28C3">
        <w:t>rovee un mecanismo para poder agrupar datos y funciones relacionadas en nombres de espacio (</w:t>
      </w:r>
      <w:proofErr w:type="spellStart"/>
      <w:r w:rsidR="007C28C3">
        <w:t>namespaces</w:t>
      </w:r>
      <w:proofErr w:type="spellEnd"/>
      <w:r w:rsidR="007C28C3">
        <w:t xml:space="preserve">) separados. </w:t>
      </w:r>
      <w:r w:rsidR="00042E08">
        <w:t>También s</w:t>
      </w:r>
      <w:r w:rsidR="007C28C3">
        <w:t xml:space="preserve">oporta la compilación separada, es decir que se pueden compilar partes del código por separado. </w:t>
      </w:r>
      <w:r w:rsidR="00042E08">
        <w:t>C++ p</w:t>
      </w:r>
      <w:r w:rsidR="007C28C3">
        <w:t xml:space="preserve">osee un conjunto de módulos de excepción, aunque se prefiere el manejo de errores a usar este. </w:t>
      </w:r>
      <w:r w:rsidR="00042E08">
        <w:t>C++ s</w:t>
      </w:r>
      <w:r w:rsidR="007C28C3">
        <w:t>oporta tipos concretos y abstractos y funcio</w:t>
      </w:r>
      <w:r w:rsidR="00042E08">
        <w:t>nes virtuales y</w:t>
      </w:r>
      <w:r w:rsidR="007C28C3">
        <w:t xml:space="preserve"> jerarquía de datos </w:t>
      </w:r>
      <w:r w:rsidR="007C28C3">
        <w:fldChar w:fldCharType="begin"/>
      </w:r>
      <w:r w:rsidR="007C28C3">
        <w:instrText xml:space="preserve"> ADDIN ZOTERO_ITEM CSL_CITATION {"citationID":"a28fc7ekda5","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7C28C3">
        <w:fldChar w:fldCharType="separate"/>
      </w:r>
      <w:r w:rsidR="007C28C3" w:rsidRPr="007C28C3">
        <w:rPr>
          <w:rFonts w:cs="Segoe UI"/>
        </w:rPr>
        <w:t>(Stroustrup, 1997)</w:t>
      </w:r>
      <w:r w:rsidR="007C28C3">
        <w:fldChar w:fldCharType="end"/>
      </w:r>
      <w:r w:rsidR="007C28C3">
        <w:t>.</w:t>
      </w:r>
      <w:r w:rsidR="004F68ED">
        <w:t xml:space="preserve"> </w:t>
      </w:r>
      <w:r w:rsidR="0025336E">
        <w:t xml:space="preserve">Los tipos fundamentales de C++ se pueden observar en la </w:t>
      </w:r>
      <w:r w:rsidR="0025336E">
        <w:fldChar w:fldCharType="begin"/>
      </w:r>
      <w:r w:rsidR="0025336E">
        <w:instrText xml:space="preserve"> REF _Ref485940432 \h </w:instrText>
      </w:r>
      <w:r w:rsidR="0025336E">
        <w:fldChar w:fldCharType="separate"/>
      </w:r>
      <w:r w:rsidR="0025336E">
        <w:t xml:space="preserve">Tabla </w:t>
      </w:r>
      <w:r w:rsidR="0025336E">
        <w:rPr>
          <w:noProof/>
        </w:rPr>
        <w:t>1</w:t>
      </w:r>
      <w:r w:rsidR="0025336E">
        <w:fldChar w:fldCharType="end"/>
      </w:r>
      <w:r w:rsidR="0025336E">
        <w:t>.</w:t>
      </w:r>
    </w:p>
    <w:p w:rsidR="004F68ED" w:rsidRDefault="004F68ED" w:rsidP="004F68ED">
      <w:pPr>
        <w:pStyle w:val="Caption"/>
        <w:keepNext/>
      </w:pPr>
      <w:bookmarkStart w:id="31" w:name="_Ref485940432"/>
      <w:r>
        <w:t xml:space="preserve">Tabla </w:t>
      </w:r>
      <w:r>
        <w:fldChar w:fldCharType="begin"/>
      </w:r>
      <w:r>
        <w:instrText xml:space="preserve"> SEQ Tabla \* ARABIC </w:instrText>
      </w:r>
      <w:r>
        <w:fldChar w:fldCharType="separate"/>
      </w:r>
      <w:r>
        <w:rPr>
          <w:noProof/>
        </w:rPr>
        <w:t>1</w:t>
      </w:r>
      <w:r>
        <w:fldChar w:fldCharType="end"/>
      </w:r>
      <w:bookmarkEnd w:id="31"/>
      <w:r>
        <w:t>. Tipos fundamentales C++</w:t>
      </w:r>
    </w:p>
    <w:tbl>
      <w:tblPr>
        <w:tblStyle w:val="TableGrid"/>
        <w:tblW w:w="0" w:type="auto"/>
        <w:tblLook w:val="04A0" w:firstRow="1" w:lastRow="0" w:firstColumn="1" w:lastColumn="0" w:noHBand="0" w:noVBand="1"/>
      </w:tblPr>
      <w:tblGrid>
        <w:gridCol w:w="3086"/>
        <w:gridCol w:w="2932"/>
        <w:gridCol w:w="3332"/>
      </w:tblGrid>
      <w:tr w:rsidR="002E7CF9" w:rsidTr="002E7CF9">
        <w:tc>
          <w:tcPr>
            <w:tcW w:w="3086" w:type="dxa"/>
          </w:tcPr>
          <w:p w:rsidR="002E7CF9" w:rsidRDefault="002E7CF9" w:rsidP="002E7CF9">
            <w:pPr>
              <w:pStyle w:val="TableText"/>
            </w:pPr>
            <w:r>
              <w:t>Tipo</w:t>
            </w:r>
          </w:p>
        </w:tc>
        <w:tc>
          <w:tcPr>
            <w:tcW w:w="2932" w:type="dxa"/>
          </w:tcPr>
          <w:p w:rsidR="002E7CF9" w:rsidRDefault="002E7CF9" w:rsidP="002E7CF9">
            <w:pPr>
              <w:pStyle w:val="TableText"/>
            </w:pPr>
            <w:r>
              <w:t>Ejemplos</w:t>
            </w:r>
          </w:p>
        </w:tc>
        <w:tc>
          <w:tcPr>
            <w:tcW w:w="3332" w:type="dxa"/>
          </w:tcPr>
          <w:p w:rsidR="002E7CF9" w:rsidRDefault="002E7CF9" w:rsidP="002E7CF9">
            <w:pPr>
              <w:pStyle w:val="TableText"/>
            </w:pPr>
            <w:r>
              <w:t>Descripción</w:t>
            </w:r>
          </w:p>
        </w:tc>
      </w:tr>
      <w:tr w:rsidR="002E7CF9" w:rsidTr="002E7CF9">
        <w:tc>
          <w:tcPr>
            <w:tcW w:w="3086" w:type="dxa"/>
          </w:tcPr>
          <w:p w:rsidR="002E7CF9" w:rsidRDefault="002E7CF9" w:rsidP="002E7CF9">
            <w:pPr>
              <w:pStyle w:val="TableText"/>
            </w:pPr>
            <w:r>
              <w:t>Booleano</w:t>
            </w:r>
          </w:p>
        </w:tc>
        <w:tc>
          <w:tcPr>
            <w:tcW w:w="2932" w:type="dxa"/>
          </w:tcPr>
          <w:p w:rsidR="002E7CF9" w:rsidRDefault="002E7CF9" w:rsidP="002E7CF9">
            <w:pPr>
              <w:pStyle w:val="TableText"/>
            </w:pPr>
            <w:proofErr w:type="spellStart"/>
            <w:r>
              <w:t>bool</w:t>
            </w:r>
            <w:proofErr w:type="spellEnd"/>
          </w:p>
        </w:tc>
        <w:tc>
          <w:tcPr>
            <w:tcW w:w="3332" w:type="dxa"/>
          </w:tcPr>
          <w:p w:rsidR="002E7CF9" w:rsidRDefault="002E7CF9" w:rsidP="002E7CF9">
            <w:pPr>
              <w:pStyle w:val="TableText"/>
            </w:pPr>
            <w:r>
              <w:t>Un tipo booleano, este puede tener solamente dos valores, true (verdadero) y false (falso)</w:t>
            </w:r>
          </w:p>
        </w:tc>
      </w:tr>
      <w:tr w:rsidR="002E7CF9" w:rsidTr="002E7CF9">
        <w:tc>
          <w:tcPr>
            <w:tcW w:w="3086" w:type="dxa"/>
          </w:tcPr>
          <w:p w:rsidR="002E7CF9" w:rsidRDefault="004F68ED" w:rsidP="002E7CF9">
            <w:pPr>
              <w:pStyle w:val="TableText"/>
            </w:pPr>
            <w:r>
              <w:t>Carácter</w:t>
            </w:r>
          </w:p>
        </w:tc>
        <w:tc>
          <w:tcPr>
            <w:tcW w:w="2932" w:type="dxa"/>
          </w:tcPr>
          <w:p w:rsidR="002E7CF9" w:rsidRDefault="004F68ED" w:rsidP="002E7CF9">
            <w:pPr>
              <w:pStyle w:val="TableText"/>
            </w:pPr>
            <w:proofErr w:type="spellStart"/>
            <w:r>
              <w:t>char</w:t>
            </w:r>
            <w:proofErr w:type="spellEnd"/>
            <w:r>
              <w:t xml:space="preserve">, </w:t>
            </w:r>
            <w:proofErr w:type="spellStart"/>
            <w:r>
              <w:t>wchar_t</w:t>
            </w:r>
            <w:proofErr w:type="spellEnd"/>
            <w:r>
              <w:t xml:space="preserve">, </w:t>
            </w:r>
          </w:p>
        </w:tc>
        <w:tc>
          <w:tcPr>
            <w:tcW w:w="3332" w:type="dxa"/>
          </w:tcPr>
          <w:p w:rsidR="002E7CF9" w:rsidRDefault="004F68ED" w:rsidP="002E7CF9">
            <w:pPr>
              <w:pStyle w:val="TableText"/>
            </w:pPr>
            <w:r>
              <w:t>Un tipo para describir un carácter.</w:t>
            </w:r>
          </w:p>
        </w:tc>
      </w:tr>
      <w:tr w:rsidR="002E7CF9" w:rsidTr="002E7CF9">
        <w:tc>
          <w:tcPr>
            <w:tcW w:w="3086" w:type="dxa"/>
          </w:tcPr>
          <w:p w:rsidR="002E7CF9" w:rsidRDefault="004F68ED" w:rsidP="002E7CF9">
            <w:pPr>
              <w:pStyle w:val="TableText"/>
            </w:pPr>
            <w:r>
              <w:t>Integrales</w:t>
            </w:r>
          </w:p>
        </w:tc>
        <w:tc>
          <w:tcPr>
            <w:tcW w:w="2932" w:type="dxa"/>
          </w:tcPr>
          <w:p w:rsidR="002E7CF9" w:rsidRDefault="004F68ED" w:rsidP="002E7CF9">
            <w:pPr>
              <w:pStyle w:val="TableText"/>
            </w:pPr>
            <w:proofErr w:type="spellStart"/>
            <w:r>
              <w:t>int</w:t>
            </w:r>
            <w:proofErr w:type="spellEnd"/>
            <w:r>
              <w:t xml:space="preserve">, short, </w:t>
            </w:r>
            <w:proofErr w:type="spellStart"/>
            <w:r>
              <w:t>long</w:t>
            </w:r>
            <w:proofErr w:type="spellEnd"/>
          </w:p>
        </w:tc>
        <w:tc>
          <w:tcPr>
            <w:tcW w:w="3332" w:type="dxa"/>
          </w:tcPr>
          <w:p w:rsidR="002E7CF9" w:rsidRDefault="004F68ED" w:rsidP="002E7CF9">
            <w:pPr>
              <w:pStyle w:val="TableText"/>
            </w:pPr>
            <w:r>
              <w:t>Un tipo para describir números enteros.</w:t>
            </w:r>
          </w:p>
        </w:tc>
      </w:tr>
      <w:tr w:rsidR="004F68ED" w:rsidTr="002E7CF9">
        <w:tc>
          <w:tcPr>
            <w:tcW w:w="3086" w:type="dxa"/>
          </w:tcPr>
          <w:p w:rsidR="004F68ED" w:rsidRDefault="004F68ED" w:rsidP="002E7CF9">
            <w:pPr>
              <w:pStyle w:val="TableText"/>
            </w:pPr>
            <w:r>
              <w:t>Punto Flotante</w:t>
            </w:r>
          </w:p>
        </w:tc>
        <w:tc>
          <w:tcPr>
            <w:tcW w:w="2932" w:type="dxa"/>
          </w:tcPr>
          <w:p w:rsidR="004F68ED" w:rsidRDefault="004F68ED" w:rsidP="002E7CF9">
            <w:pPr>
              <w:pStyle w:val="TableText"/>
            </w:pPr>
            <w:proofErr w:type="spellStart"/>
            <w:r>
              <w:t>float</w:t>
            </w:r>
            <w:proofErr w:type="spellEnd"/>
            <w:r>
              <w:t xml:space="preserve">, </w:t>
            </w:r>
            <w:proofErr w:type="spellStart"/>
            <w:r>
              <w:t>double</w:t>
            </w:r>
            <w:proofErr w:type="spellEnd"/>
            <w:r>
              <w:t xml:space="preserve">, </w:t>
            </w:r>
            <w:proofErr w:type="spellStart"/>
            <w:r>
              <w:t>long</w:t>
            </w:r>
            <w:proofErr w:type="spellEnd"/>
            <w:r>
              <w:t xml:space="preserve"> doublé</w:t>
            </w:r>
          </w:p>
        </w:tc>
        <w:tc>
          <w:tcPr>
            <w:tcW w:w="3332" w:type="dxa"/>
          </w:tcPr>
          <w:p w:rsidR="004F68ED" w:rsidRDefault="004F68ED" w:rsidP="002E7CF9">
            <w:pPr>
              <w:pStyle w:val="TableText"/>
            </w:pPr>
            <w:r>
              <w:t>Un tipo que representa un numero en formato de punto flotante.</w:t>
            </w:r>
          </w:p>
        </w:tc>
      </w:tr>
      <w:tr w:rsidR="004F68ED" w:rsidTr="002E7CF9">
        <w:tc>
          <w:tcPr>
            <w:tcW w:w="3086" w:type="dxa"/>
          </w:tcPr>
          <w:p w:rsidR="004F68ED" w:rsidRDefault="004F68ED" w:rsidP="002E7CF9">
            <w:pPr>
              <w:pStyle w:val="TableText"/>
            </w:pPr>
            <w:r>
              <w:t>Vacío</w:t>
            </w:r>
          </w:p>
        </w:tc>
        <w:tc>
          <w:tcPr>
            <w:tcW w:w="2932" w:type="dxa"/>
          </w:tcPr>
          <w:p w:rsidR="004F68ED" w:rsidRDefault="0025336E" w:rsidP="002E7CF9">
            <w:pPr>
              <w:pStyle w:val="TableText"/>
            </w:pPr>
            <w:proofErr w:type="spellStart"/>
            <w:r>
              <w:t>v</w:t>
            </w:r>
            <w:r w:rsidR="004F68ED">
              <w:t>oid</w:t>
            </w:r>
            <w:proofErr w:type="spellEnd"/>
          </w:p>
        </w:tc>
        <w:tc>
          <w:tcPr>
            <w:tcW w:w="3332" w:type="dxa"/>
          </w:tcPr>
          <w:p w:rsidR="004F68ED" w:rsidRDefault="004F68ED" w:rsidP="002E7CF9">
            <w:pPr>
              <w:pStyle w:val="TableText"/>
            </w:pPr>
            <w:r>
              <w:t>Un tipo que indica que una función no tiene valor de retorno.</w:t>
            </w:r>
          </w:p>
        </w:tc>
      </w:tr>
    </w:tbl>
    <w:p w:rsidR="00DE282C" w:rsidRDefault="0025336E" w:rsidP="00AB587E">
      <w:pPr>
        <w:pStyle w:val="IllustrationQuote"/>
      </w:pPr>
      <w:r>
        <w:t xml:space="preserve">Fuente: </w:t>
      </w:r>
      <w:r>
        <w:fldChar w:fldCharType="begin"/>
      </w:r>
      <w:r>
        <w:instrText xml:space="preserve"> ADDIN ZOTERO_ITEM CSL_CITATION {"citationID":"aiaptbfloo","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25336E">
        <w:rPr>
          <w:rFonts w:cs="Segoe UI"/>
          <w:sz w:val="22"/>
        </w:rPr>
        <w:t>(Stroustrup, 1997)</w:t>
      </w:r>
      <w:r>
        <w:fldChar w:fldCharType="end"/>
      </w:r>
    </w:p>
    <w:p w:rsidR="00AC392D" w:rsidRDefault="00AC392D" w:rsidP="00AC392D">
      <w:pPr>
        <w:pStyle w:val="Heading4"/>
      </w:pPr>
      <w:r>
        <w:t>Apuntadores</w:t>
      </w:r>
    </w:p>
    <w:p w:rsidR="0025336E" w:rsidRDefault="0025336E" w:rsidP="0025336E">
      <w:pPr>
        <w:pStyle w:val="Cita"/>
      </w:pPr>
      <w:r>
        <w:t xml:space="preserve">Los apuntadores son tipos que contienen la dirección de una variable, el objeto </w:t>
      </w:r>
      <w:proofErr w:type="spellStart"/>
      <w:r>
        <w:t>mas</w:t>
      </w:r>
      <w:proofErr w:type="spellEnd"/>
      <w:r>
        <w:t xml:space="preserve"> pequeño que se puede apartar memoria para es un </w:t>
      </w:r>
      <w:proofErr w:type="spellStart"/>
      <w:r>
        <w:t>char</w:t>
      </w:r>
      <w:proofErr w:type="spellEnd"/>
      <w:r>
        <w:t xml:space="preserve">. Un apuntador se denota con un asterisco “*”, el cual también se utiliza para </w:t>
      </w:r>
      <w:proofErr w:type="spellStart"/>
      <w:r>
        <w:t>dereferenciar</w:t>
      </w:r>
      <w:proofErr w:type="spellEnd"/>
      <w:r>
        <w:t xml:space="preserve"> apuntadores </w:t>
      </w:r>
      <w:r>
        <w:fldChar w:fldCharType="begin"/>
      </w:r>
      <w:r>
        <w:instrText xml:space="preserve"> ADDIN ZOTERO_ITEM CSL_CITATION {"citationID":"a1bodn76t3g","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25336E">
        <w:rPr>
          <w:rFonts w:cs="Segoe UI"/>
        </w:rPr>
        <w:t>(</w:t>
      </w:r>
      <w:proofErr w:type="spellStart"/>
      <w:r w:rsidRPr="0025336E">
        <w:rPr>
          <w:rFonts w:cs="Segoe UI"/>
        </w:rPr>
        <w:t>Stroustrup</w:t>
      </w:r>
      <w:proofErr w:type="spellEnd"/>
      <w:r w:rsidRPr="0025336E">
        <w:rPr>
          <w:rFonts w:cs="Segoe UI"/>
        </w:rPr>
        <w:t>, 1997)</w:t>
      </w:r>
      <w:r>
        <w:fldChar w:fldCharType="end"/>
      </w:r>
      <w:r>
        <w:t>.</w:t>
      </w:r>
      <w:r w:rsidR="00FD5231">
        <w:t xml:space="preserve"> Se puede ver en la </w:t>
      </w:r>
      <w:r w:rsidR="00FD5231">
        <w:fldChar w:fldCharType="begin"/>
      </w:r>
      <w:r w:rsidR="00FD5231">
        <w:instrText xml:space="preserve"> REF _Ref485940940 \h </w:instrText>
      </w:r>
      <w:r w:rsidR="00FD5231">
        <w:fldChar w:fldCharType="separate"/>
      </w:r>
      <w:r w:rsidR="00FD5231">
        <w:t xml:space="preserve">Ilustración </w:t>
      </w:r>
      <w:r w:rsidR="00FD5231">
        <w:rPr>
          <w:noProof/>
        </w:rPr>
        <w:t>11</w:t>
      </w:r>
      <w:r w:rsidR="00FD5231">
        <w:fldChar w:fldCharType="end"/>
      </w:r>
      <w:r w:rsidR="00FD5231">
        <w:t xml:space="preserve"> un ejemplo de apuntadores.</w:t>
      </w:r>
    </w:p>
    <w:p w:rsidR="0025336E" w:rsidRDefault="0025336E" w:rsidP="0025336E">
      <w:pPr>
        <w:pStyle w:val="Cita"/>
        <w:keepNext/>
        <w:jc w:val="center"/>
      </w:pPr>
      <w:r>
        <w:rPr>
          <w:noProof/>
        </w:rPr>
        <w:lastRenderedPageBreak/>
        <w:drawing>
          <wp:inline distT="0" distB="0" distL="0" distR="0" wp14:anchorId="7CF5E987" wp14:editId="6631A090">
            <wp:extent cx="2590800" cy="60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90800" cy="609600"/>
                    </a:xfrm>
                    <a:prstGeom prst="rect">
                      <a:avLst/>
                    </a:prstGeom>
                  </pic:spPr>
                </pic:pic>
              </a:graphicData>
            </a:graphic>
          </wp:inline>
        </w:drawing>
      </w:r>
    </w:p>
    <w:p w:rsidR="0025336E" w:rsidRDefault="0025336E" w:rsidP="0025336E">
      <w:pPr>
        <w:pStyle w:val="Caption"/>
      </w:pPr>
      <w:bookmarkStart w:id="32" w:name="_Ref485940940"/>
      <w:r>
        <w:t xml:space="preserve">Ilustración </w:t>
      </w:r>
      <w:r>
        <w:fldChar w:fldCharType="begin"/>
      </w:r>
      <w:r>
        <w:instrText xml:space="preserve"> SEQ Ilustración \* ARABIC </w:instrText>
      </w:r>
      <w:r>
        <w:fldChar w:fldCharType="separate"/>
      </w:r>
      <w:r w:rsidR="00C76752">
        <w:rPr>
          <w:noProof/>
        </w:rPr>
        <w:t>15</w:t>
      </w:r>
      <w:r>
        <w:fldChar w:fldCharType="end"/>
      </w:r>
      <w:bookmarkEnd w:id="32"/>
      <w:r>
        <w:t>. Apuntadores en C++</w:t>
      </w:r>
    </w:p>
    <w:p w:rsidR="0025336E" w:rsidRDefault="0025336E" w:rsidP="0025336E">
      <w:pPr>
        <w:pStyle w:val="IllustrationQuote"/>
      </w:pPr>
      <w:r w:rsidRPr="0025336E">
        <w:t xml:space="preserve">Fuente: </w:t>
      </w:r>
      <w:r w:rsidRPr="0025336E">
        <w:fldChar w:fldCharType="begin"/>
      </w:r>
      <w:r w:rsidRPr="0025336E">
        <w:instrText xml:space="preserve"> ADDIN ZOTERO_ITEM CSL_CITATION {"citationID":"a2cv39mrght","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25336E">
        <w:fldChar w:fldCharType="separate"/>
      </w:r>
      <w:r w:rsidRPr="0025336E">
        <w:t>(Stroustrup, 1997)</w:t>
      </w:r>
      <w:r w:rsidRPr="0025336E">
        <w:fldChar w:fldCharType="end"/>
      </w:r>
    </w:p>
    <w:p w:rsidR="00AC392D" w:rsidRPr="0025336E" w:rsidRDefault="00AC392D" w:rsidP="00AC392D">
      <w:pPr>
        <w:pStyle w:val="Heading4"/>
      </w:pPr>
      <w:r>
        <w:t>Arreglos</w:t>
      </w:r>
    </w:p>
    <w:p w:rsidR="0025336E" w:rsidRDefault="00FD5231" w:rsidP="0025336E">
      <w:pPr>
        <w:pStyle w:val="IllustrationQuote"/>
      </w:pPr>
      <w:r>
        <w:t xml:space="preserve">Para un tipo T, T[tamaño] representa un arreglo con una cantidad de elementos igual a tamaño, y se pueden acceder desde el índice 0 al índice tamaño – 1 </w:t>
      </w:r>
      <w:r>
        <w:fldChar w:fldCharType="begin"/>
      </w:r>
      <w:r>
        <w:instrText xml:space="preserve"> ADDIN ZOTERO_ITEM CSL_CITATION {"citationID":"a2ke8p0f7b5","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FD5231">
        <w:rPr>
          <w:rFonts w:cs="Segoe UI"/>
        </w:rPr>
        <w:t>(Stroustrup, 1997)</w:t>
      </w:r>
      <w:r>
        <w:fldChar w:fldCharType="end"/>
      </w:r>
      <w:r>
        <w:t xml:space="preserve">. Un ejemplo se puede ver en la </w:t>
      </w:r>
      <w:r>
        <w:fldChar w:fldCharType="begin"/>
      </w:r>
      <w:r>
        <w:instrText xml:space="preserve"> REF _Ref485941049 \h </w:instrText>
      </w:r>
      <w:r>
        <w:fldChar w:fldCharType="separate"/>
      </w:r>
      <w:r>
        <w:t xml:space="preserve">Ilustración </w:t>
      </w:r>
      <w:r>
        <w:rPr>
          <w:noProof/>
        </w:rPr>
        <w:t>12</w:t>
      </w:r>
      <w:r>
        <w:fldChar w:fldCharType="end"/>
      </w:r>
      <w:r>
        <w:t>.</w:t>
      </w:r>
    </w:p>
    <w:p w:rsidR="00FD5231" w:rsidRDefault="00FD5231" w:rsidP="00FD5231">
      <w:pPr>
        <w:pStyle w:val="IllustrationQuote"/>
        <w:keepNext/>
        <w:jc w:val="center"/>
      </w:pPr>
      <w:r>
        <w:rPr>
          <w:noProof/>
        </w:rPr>
        <w:drawing>
          <wp:inline distT="0" distB="0" distL="0" distR="0" wp14:anchorId="203B15AB" wp14:editId="42CD2628">
            <wp:extent cx="3810000" cy="628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10000" cy="628650"/>
                    </a:xfrm>
                    <a:prstGeom prst="rect">
                      <a:avLst/>
                    </a:prstGeom>
                  </pic:spPr>
                </pic:pic>
              </a:graphicData>
            </a:graphic>
          </wp:inline>
        </w:drawing>
      </w:r>
    </w:p>
    <w:p w:rsidR="00FD5231" w:rsidRDefault="00FD5231" w:rsidP="00FD5231">
      <w:pPr>
        <w:pStyle w:val="Caption"/>
      </w:pPr>
      <w:bookmarkStart w:id="33" w:name="_Ref485941049"/>
      <w:r>
        <w:t xml:space="preserve">Ilustración </w:t>
      </w:r>
      <w:r>
        <w:fldChar w:fldCharType="begin"/>
      </w:r>
      <w:r>
        <w:instrText xml:space="preserve"> SEQ Ilustración \* ARABIC </w:instrText>
      </w:r>
      <w:r>
        <w:fldChar w:fldCharType="separate"/>
      </w:r>
      <w:r w:rsidR="00C76752">
        <w:rPr>
          <w:noProof/>
        </w:rPr>
        <w:t>16</w:t>
      </w:r>
      <w:r>
        <w:fldChar w:fldCharType="end"/>
      </w:r>
      <w:bookmarkEnd w:id="33"/>
      <w:r>
        <w:t>. Arreglos en C++</w:t>
      </w:r>
    </w:p>
    <w:p w:rsidR="00FD5231" w:rsidRDefault="00FD5231" w:rsidP="00E67CA7">
      <w:pPr>
        <w:pStyle w:val="IllustrationQuote"/>
      </w:pPr>
      <w:r w:rsidRPr="00FD5231">
        <w:t xml:space="preserve">Fuente: </w:t>
      </w:r>
      <w:r w:rsidRPr="00FD5231">
        <w:fldChar w:fldCharType="begin"/>
      </w:r>
      <w:r w:rsidRPr="00FD5231">
        <w:instrText xml:space="preserve"> ADDIN ZOTERO_ITEM CSL_CITATION {"citationID":"agfe66k9t7","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FD5231">
        <w:fldChar w:fldCharType="separate"/>
      </w:r>
      <w:r w:rsidRPr="00FD5231">
        <w:t>(Stroustrup, 1997)</w:t>
      </w:r>
      <w:r w:rsidRPr="00FD5231">
        <w:fldChar w:fldCharType="end"/>
      </w:r>
      <w:r>
        <w:tab/>
      </w:r>
    </w:p>
    <w:p w:rsidR="00AC392D" w:rsidRPr="00E67CA7" w:rsidRDefault="00AC392D" w:rsidP="00AC392D">
      <w:pPr>
        <w:pStyle w:val="Heading4"/>
      </w:pPr>
      <w:r>
        <w:t>Referencias</w:t>
      </w:r>
    </w:p>
    <w:p w:rsidR="00FD5231" w:rsidRDefault="00F90C84" w:rsidP="00E67CA7">
      <w:pPr>
        <w:pStyle w:val="Cita"/>
      </w:pPr>
      <w:r>
        <w:t>En C++ existen las referencias, que son un nombre alternativo para un objeto,</w:t>
      </w:r>
      <w:r w:rsidR="00E67CA7">
        <w:t xml:space="preserve"> normalmente se utilizan para argumentos en funciones y valores de retorno. La notación x&amp; significa una referencia a x. Las referencias deben ser inicializadas al momento de ser creadas, la excepción a esto es si se utiliza la palabra reservada “</w:t>
      </w:r>
      <w:proofErr w:type="spellStart"/>
      <w:r w:rsidR="00E67CA7">
        <w:t>extern</w:t>
      </w:r>
      <w:proofErr w:type="spellEnd"/>
      <w:r w:rsidR="00E67CA7">
        <w:t xml:space="preserve">”. Un dato importante que tener en cuenta es que una referencia no es un objeto manipulable </w:t>
      </w:r>
      <w:r w:rsidR="00E67CA7">
        <w:fldChar w:fldCharType="begin"/>
      </w:r>
      <w:r w:rsidR="00E67CA7">
        <w:instrText xml:space="preserve"> ADDIN ZOTERO_ITEM CSL_CITATION {"citationID":"ahebevhds","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E67CA7">
        <w:fldChar w:fldCharType="separate"/>
      </w:r>
      <w:r w:rsidR="00E67CA7" w:rsidRPr="00E67CA7">
        <w:rPr>
          <w:rFonts w:cs="Segoe UI"/>
        </w:rPr>
        <w:t>(Stroustrup, 1997)</w:t>
      </w:r>
      <w:r w:rsidR="00E67CA7">
        <w:fldChar w:fldCharType="end"/>
      </w:r>
      <w:r w:rsidR="00E67CA7">
        <w:t xml:space="preserve">. Un ejemplo de referencia se puede observar en la </w:t>
      </w:r>
      <w:r w:rsidR="00E67CA7">
        <w:fldChar w:fldCharType="begin"/>
      </w:r>
      <w:r w:rsidR="00E67CA7">
        <w:instrText xml:space="preserve"> REF _Ref485941634 \h </w:instrText>
      </w:r>
      <w:r w:rsidR="00E67CA7">
        <w:fldChar w:fldCharType="separate"/>
      </w:r>
      <w:r w:rsidR="00E67CA7">
        <w:t xml:space="preserve">Ilustración </w:t>
      </w:r>
      <w:r w:rsidR="00E67CA7">
        <w:rPr>
          <w:noProof/>
        </w:rPr>
        <w:t>13</w:t>
      </w:r>
      <w:r w:rsidR="00E67CA7">
        <w:fldChar w:fldCharType="end"/>
      </w:r>
      <w:r w:rsidR="00E67CA7">
        <w:t>.</w:t>
      </w:r>
    </w:p>
    <w:p w:rsidR="00E67CA7" w:rsidRDefault="00E67CA7" w:rsidP="00E67CA7">
      <w:pPr>
        <w:pStyle w:val="Cita"/>
        <w:keepNext/>
        <w:jc w:val="center"/>
      </w:pPr>
      <w:r>
        <w:rPr>
          <w:noProof/>
        </w:rPr>
        <w:lastRenderedPageBreak/>
        <w:drawing>
          <wp:inline distT="0" distB="0" distL="0" distR="0" wp14:anchorId="0D03C50D" wp14:editId="1896A403">
            <wp:extent cx="3124200" cy="1200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24200" cy="1200150"/>
                    </a:xfrm>
                    <a:prstGeom prst="rect">
                      <a:avLst/>
                    </a:prstGeom>
                  </pic:spPr>
                </pic:pic>
              </a:graphicData>
            </a:graphic>
          </wp:inline>
        </w:drawing>
      </w:r>
    </w:p>
    <w:p w:rsidR="00E67CA7" w:rsidRDefault="00E67CA7" w:rsidP="00E67CA7">
      <w:pPr>
        <w:pStyle w:val="Caption"/>
      </w:pPr>
      <w:bookmarkStart w:id="34" w:name="_Ref485941634"/>
      <w:r>
        <w:t xml:space="preserve">Ilustración </w:t>
      </w:r>
      <w:r>
        <w:fldChar w:fldCharType="begin"/>
      </w:r>
      <w:r>
        <w:instrText xml:space="preserve"> SEQ Ilustración \* ARABIC </w:instrText>
      </w:r>
      <w:r>
        <w:fldChar w:fldCharType="separate"/>
      </w:r>
      <w:r w:rsidR="00C76752">
        <w:rPr>
          <w:noProof/>
        </w:rPr>
        <w:t>17</w:t>
      </w:r>
      <w:r>
        <w:fldChar w:fldCharType="end"/>
      </w:r>
      <w:bookmarkEnd w:id="34"/>
      <w:r>
        <w:t>. Referencia en C++</w:t>
      </w:r>
    </w:p>
    <w:p w:rsidR="00E67CA7" w:rsidRDefault="00E67CA7" w:rsidP="00E67CA7">
      <w:pPr>
        <w:pStyle w:val="IllustrationQuote"/>
      </w:pPr>
      <w:r w:rsidRPr="00E67CA7">
        <w:t xml:space="preserve">Fuente: </w:t>
      </w:r>
      <w:r w:rsidRPr="00E67CA7">
        <w:fldChar w:fldCharType="begin"/>
      </w:r>
      <w:r w:rsidRPr="00E67CA7">
        <w:instrText xml:space="preserve"> ADDIN ZOTERO_ITEM CSL_CITATION {"citationID":"aogirlljet","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E67CA7">
        <w:fldChar w:fldCharType="separate"/>
      </w:r>
      <w:r w:rsidRPr="00E67CA7">
        <w:t>(Stroustrup, 1997)</w:t>
      </w:r>
      <w:r w:rsidRPr="00E67CA7">
        <w:fldChar w:fldCharType="end"/>
      </w:r>
    </w:p>
    <w:p w:rsidR="00AC392D" w:rsidRDefault="00AC392D" w:rsidP="00AC392D">
      <w:pPr>
        <w:pStyle w:val="Heading4"/>
      </w:pPr>
      <w:r>
        <w:t>Funciones</w:t>
      </w:r>
    </w:p>
    <w:p w:rsidR="00E67CA7" w:rsidRDefault="00D07E93" w:rsidP="00D07E93">
      <w:pPr>
        <w:pStyle w:val="Cita"/>
      </w:pPr>
      <w:r>
        <w:t xml:space="preserve">La manera típica de hacer algo en C++ es llamar una función que se encargue de ello. El usuario define la función y luego se puede utilizar. La declaración de la función le el nombre a la función y el número y tipo de argumentos que esta acepta. Se puede observar un ejemplo declaración de funciones en la </w:t>
      </w:r>
      <w:r>
        <w:fldChar w:fldCharType="begin"/>
      </w:r>
      <w:r>
        <w:instrText xml:space="preserve"> REF _Ref485946846 \h </w:instrText>
      </w:r>
      <w:r>
        <w:fldChar w:fldCharType="separate"/>
      </w:r>
      <w:r>
        <w:t xml:space="preserve">Ilustración </w:t>
      </w:r>
      <w:r>
        <w:rPr>
          <w:noProof/>
        </w:rPr>
        <w:t>14</w:t>
      </w:r>
      <w:r>
        <w:fldChar w:fldCharType="end"/>
      </w:r>
      <w:r>
        <w:t>.</w:t>
      </w:r>
    </w:p>
    <w:p w:rsidR="00D07E93" w:rsidRDefault="00D07E93" w:rsidP="00D07E93">
      <w:pPr>
        <w:pStyle w:val="IllustrationQuote"/>
        <w:keepNext/>
        <w:jc w:val="center"/>
      </w:pPr>
      <w:r>
        <w:rPr>
          <w:noProof/>
        </w:rPr>
        <w:drawing>
          <wp:inline distT="0" distB="0" distL="0" distR="0" wp14:anchorId="68F8B7B4" wp14:editId="3494D619">
            <wp:extent cx="2781300" cy="5810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81300" cy="581025"/>
                    </a:xfrm>
                    <a:prstGeom prst="rect">
                      <a:avLst/>
                    </a:prstGeom>
                  </pic:spPr>
                </pic:pic>
              </a:graphicData>
            </a:graphic>
          </wp:inline>
        </w:drawing>
      </w:r>
    </w:p>
    <w:p w:rsidR="00D07E93" w:rsidRDefault="00D07E93" w:rsidP="00D07E93">
      <w:pPr>
        <w:pStyle w:val="Caption"/>
      </w:pPr>
      <w:bookmarkStart w:id="35" w:name="_Ref485946846"/>
      <w:r>
        <w:t xml:space="preserve">Ilustración </w:t>
      </w:r>
      <w:r>
        <w:fldChar w:fldCharType="begin"/>
      </w:r>
      <w:r>
        <w:instrText xml:space="preserve"> SEQ Ilustración \* ARABIC </w:instrText>
      </w:r>
      <w:r>
        <w:fldChar w:fldCharType="separate"/>
      </w:r>
      <w:r w:rsidR="00C76752">
        <w:rPr>
          <w:noProof/>
        </w:rPr>
        <w:t>18</w:t>
      </w:r>
      <w:r>
        <w:fldChar w:fldCharType="end"/>
      </w:r>
      <w:bookmarkEnd w:id="35"/>
      <w:r>
        <w:t xml:space="preserve">. </w:t>
      </w:r>
      <w:r w:rsidR="00CD3965">
        <w:t>Declaración</w:t>
      </w:r>
      <w:r>
        <w:t xml:space="preserve"> de funciones en C++</w:t>
      </w:r>
    </w:p>
    <w:p w:rsidR="00D07E93" w:rsidRPr="00D07E93" w:rsidRDefault="00D07E93" w:rsidP="00D07E93">
      <w:pPr>
        <w:pStyle w:val="IllustrationQuote"/>
      </w:pPr>
      <w:r w:rsidRPr="00D07E93">
        <w:t xml:space="preserve">Fuente: </w:t>
      </w:r>
      <w:r w:rsidRPr="00D07E93">
        <w:fldChar w:fldCharType="begin"/>
      </w:r>
      <w:r w:rsidRPr="00D07E93">
        <w:instrText xml:space="preserve"> ADDIN ZOTERO_ITEM CSL_CITATION {"citationID":"a213pb56a40","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D07E93">
        <w:fldChar w:fldCharType="separate"/>
      </w:r>
      <w:r w:rsidRPr="00D07E93">
        <w:t>(Stroustrup, 1997)</w:t>
      </w:r>
      <w:r w:rsidRPr="00D07E93">
        <w:fldChar w:fldCharType="end"/>
      </w:r>
    </w:p>
    <w:p w:rsidR="00AC392D" w:rsidRDefault="00AC392D" w:rsidP="00AC392D">
      <w:pPr>
        <w:pStyle w:val="Heading4"/>
      </w:pPr>
      <w:r>
        <w:t>Tipos definidos por el usuario</w:t>
      </w:r>
    </w:p>
    <w:p w:rsidR="00E67CA7" w:rsidRDefault="00D07E93" w:rsidP="00D07E93">
      <w:pPr>
        <w:pStyle w:val="Cita"/>
      </w:pPr>
      <w:r>
        <w:t>El objetivo del concepto de clases de C++ es proveerle ar programador con una herramienta para crear nuevos tipos que puedan ser utilizados a tal conveniencia como los tipos nativos del lenguaje. Un tipo es una representación concreta de un concepto. Por ejemplo, el tipo “</w:t>
      </w:r>
      <w:proofErr w:type="spellStart"/>
      <w:r>
        <w:t>float</w:t>
      </w:r>
      <w:proofErr w:type="spellEnd"/>
      <w:r>
        <w:t>” con sus operaciones aritméticas provee un concreto aproximado del concepto de un número real</w:t>
      </w:r>
      <w:r w:rsidR="00762685">
        <w:t xml:space="preserve"> </w:t>
      </w:r>
      <w:r w:rsidR="00762685">
        <w:fldChar w:fldCharType="begin"/>
      </w:r>
      <w:r w:rsidR="00762685">
        <w:instrText xml:space="preserve"> ADDIN ZOTERO_ITEM CSL_CITATION {"citationID":"a1smh2dbkj1","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762685">
        <w:fldChar w:fldCharType="separate"/>
      </w:r>
      <w:r w:rsidR="00762685" w:rsidRPr="00762685">
        <w:rPr>
          <w:rFonts w:cs="Segoe UI"/>
        </w:rPr>
        <w:t>(Stroustrup, 1997)</w:t>
      </w:r>
      <w:r w:rsidR="00762685">
        <w:fldChar w:fldCharType="end"/>
      </w:r>
      <w:r>
        <w:t xml:space="preserve">. Un ejemplo de la declaración de una clase puede verse en la </w:t>
      </w:r>
      <w:r>
        <w:fldChar w:fldCharType="begin"/>
      </w:r>
      <w:r>
        <w:instrText xml:space="preserve"> REF _Ref485946907 \h </w:instrText>
      </w:r>
      <w:r>
        <w:fldChar w:fldCharType="separate"/>
      </w:r>
      <w:r>
        <w:t xml:space="preserve">Ilustración </w:t>
      </w:r>
      <w:r>
        <w:rPr>
          <w:noProof/>
        </w:rPr>
        <w:t>15</w:t>
      </w:r>
      <w:r>
        <w:fldChar w:fldCharType="end"/>
      </w:r>
      <w:r>
        <w:t>.</w:t>
      </w:r>
    </w:p>
    <w:p w:rsidR="00D07E93" w:rsidRDefault="00D07E93" w:rsidP="00D07E93">
      <w:pPr>
        <w:pStyle w:val="Cita"/>
        <w:keepNext/>
        <w:jc w:val="center"/>
      </w:pPr>
      <w:r>
        <w:rPr>
          <w:noProof/>
        </w:rPr>
        <w:lastRenderedPageBreak/>
        <w:drawing>
          <wp:inline distT="0" distB="0" distL="0" distR="0" wp14:anchorId="17F84775" wp14:editId="4ADB5236">
            <wp:extent cx="3762375" cy="14097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62375" cy="1409700"/>
                    </a:xfrm>
                    <a:prstGeom prst="rect">
                      <a:avLst/>
                    </a:prstGeom>
                  </pic:spPr>
                </pic:pic>
              </a:graphicData>
            </a:graphic>
          </wp:inline>
        </w:drawing>
      </w:r>
    </w:p>
    <w:p w:rsidR="00D07E93" w:rsidRDefault="00D07E93" w:rsidP="00D07E93">
      <w:pPr>
        <w:pStyle w:val="Caption"/>
      </w:pPr>
      <w:bookmarkStart w:id="36" w:name="_Ref485946907"/>
      <w:r>
        <w:t xml:space="preserve">Ilustración </w:t>
      </w:r>
      <w:r>
        <w:fldChar w:fldCharType="begin"/>
      </w:r>
      <w:r>
        <w:instrText xml:space="preserve"> SEQ Ilustración \* ARABIC </w:instrText>
      </w:r>
      <w:r>
        <w:fldChar w:fldCharType="separate"/>
      </w:r>
      <w:r w:rsidR="00C76752">
        <w:rPr>
          <w:noProof/>
        </w:rPr>
        <w:t>19</w:t>
      </w:r>
      <w:r>
        <w:fldChar w:fldCharType="end"/>
      </w:r>
      <w:bookmarkEnd w:id="36"/>
      <w:r>
        <w:t xml:space="preserve">. </w:t>
      </w:r>
      <w:r w:rsidR="00897BA3">
        <w:t>Declaración</w:t>
      </w:r>
      <w:r>
        <w:t xml:space="preserve"> de una clase en C++</w:t>
      </w:r>
    </w:p>
    <w:p w:rsidR="00762685" w:rsidRDefault="00D07E93" w:rsidP="00D07E93">
      <w:pPr>
        <w:pStyle w:val="IllustrationQuote"/>
      </w:pPr>
      <w:r w:rsidRPr="00D07E93">
        <w:t xml:space="preserve">Fuente: </w:t>
      </w:r>
      <w:r w:rsidRPr="00D07E93">
        <w:fldChar w:fldCharType="begin"/>
      </w:r>
      <w:r w:rsidRPr="00D07E93">
        <w:instrText xml:space="preserve"> ADDIN ZOTERO_ITEM CSL_CITATION {"citationID":"a3uj96kela","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D07E93">
        <w:fldChar w:fldCharType="separate"/>
      </w:r>
      <w:r w:rsidRPr="00D07E93">
        <w:t>(Stroustrup, 1997)</w:t>
      </w:r>
      <w:r w:rsidRPr="00D07E93">
        <w:fldChar w:fldCharType="end"/>
      </w:r>
    </w:p>
    <w:p w:rsidR="00762685" w:rsidRDefault="00762685" w:rsidP="00762685">
      <w:pPr>
        <w:pStyle w:val="Cita"/>
      </w:pPr>
      <w:r>
        <w:t xml:space="preserve">C++ propone que una clase es un tipo definido por el usuario, y que las clases deberían modelar conceptos en ambos el mundo del programa y del desarrollador. Debido a que un concepto no existe en aislamiento, debe existir una manera de agregar relaciones entre clases </w:t>
      </w:r>
      <w:r>
        <w:fldChar w:fldCharType="begin"/>
      </w:r>
      <w:r>
        <w:instrText xml:space="preserve"> ADDIN ZOTERO_ITEM CSL_CITATION {"citationID":"a1tir921g2e","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762685">
        <w:rPr>
          <w:rFonts w:cs="Segoe UI"/>
        </w:rPr>
        <w:t>(Stroustrup, 1997)</w:t>
      </w:r>
      <w:r>
        <w:fldChar w:fldCharType="end"/>
      </w:r>
      <w:r>
        <w:t>.</w:t>
      </w:r>
    </w:p>
    <w:p w:rsidR="00AC392D" w:rsidRDefault="00AC392D" w:rsidP="00AC392D">
      <w:pPr>
        <w:pStyle w:val="Heading4"/>
      </w:pPr>
      <w:r>
        <w:t>Clases derivadas</w:t>
      </w:r>
    </w:p>
    <w:p w:rsidR="00F74510" w:rsidRDefault="00DA366E" w:rsidP="00AC392D">
      <w:pPr>
        <w:pStyle w:val="Cita"/>
        <w:rPr>
          <w:noProof/>
        </w:rPr>
      </w:pPr>
      <w:r>
        <w:t xml:space="preserve">Uno de los conceptos básicos que C++ busca modelar es en el que uno o varios conceptos pueden generalizarse bajo otros conceptos, es decir los conceptos heredan ciertas características de objetos más simples o generales. </w:t>
      </w:r>
      <w:r w:rsidR="00F74510">
        <w:t>A esto se le llama herencia. Las clases derivadas son un super-conjunto de la clase base, conteniendo todo lo que la clase base contiene y agregando sus propias características.</w:t>
      </w:r>
      <w:r w:rsidR="00F74510" w:rsidRPr="00F74510">
        <w:rPr>
          <w:noProof/>
        </w:rPr>
        <w:t xml:space="preserve"> </w:t>
      </w:r>
    </w:p>
    <w:p w:rsidR="00F74510" w:rsidRDefault="00F74510" w:rsidP="00F74510">
      <w:pPr>
        <w:pStyle w:val="Cita"/>
        <w:keepNext/>
        <w:jc w:val="center"/>
      </w:pPr>
      <w:r>
        <w:rPr>
          <w:noProof/>
        </w:rPr>
        <w:drawing>
          <wp:inline distT="0" distB="0" distL="0" distR="0" wp14:anchorId="2DF604AF" wp14:editId="769FD1CD">
            <wp:extent cx="2266950" cy="1066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66950" cy="1066800"/>
                    </a:xfrm>
                    <a:prstGeom prst="rect">
                      <a:avLst/>
                    </a:prstGeom>
                  </pic:spPr>
                </pic:pic>
              </a:graphicData>
            </a:graphic>
          </wp:inline>
        </w:drawing>
      </w:r>
      <w:r w:rsidRPr="00F74510">
        <w:rPr>
          <w:noProof/>
        </w:rPr>
        <w:t xml:space="preserve"> </w:t>
      </w:r>
      <w:r>
        <w:rPr>
          <w:noProof/>
        </w:rPr>
        <w:drawing>
          <wp:inline distT="0" distB="0" distL="0" distR="0" wp14:anchorId="0256E1D3" wp14:editId="6F3136B6">
            <wp:extent cx="2590800" cy="8286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90800" cy="828675"/>
                    </a:xfrm>
                    <a:prstGeom prst="rect">
                      <a:avLst/>
                    </a:prstGeom>
                  </pic:spPr>
                </pic:pic>
              </a:graphicData>
            </a:graphic>
          </wp:inline>
        </w:drawing>
      </w:r>
    </w:p>
    <w:p w:rsidR="00F74510" w:rsidRDefault="00F74510" w:rsidP="00F74510">
      <w:pPr>
        <w:pStyle w:val="Caption"/>
      </w:pPr>
      <w:r>
        <w:t xml:space="preserve">Ilustración </w:t>
      </w:r>
      <w:r>
        <w:fldChar w:fldCharType="begin"/>
      </w:r>
      <w:r>
        <w:instrText xml:space="preserve"> SEQ Ilustración \* ARABIC </w:instrText>
      </w:r>
      <w:r>
        <w:fldChar w:fldCharType="separate"/>
      </w:r>
      <w:r w:rsidR="00C76752">
        <w:rPr>
          <w:noProof/>
        </w:rPr>
        <w:t>20</w:t>
      </w:r>
      <w:r>
        <w:fldChar w:fldCharType="end"/>
      </w:r>
      <w:r>
        <w:t xml:space="preserve">.  De izquierda a derecha, la clase base </w:t>
      </w:r>
      <w:proofErr w:type="spellStart"/>
      <w:r>
        <w:t>Employee</w:t>
      </w:r>
      <w:proofErr w:type="spellEnd"/>
      <w:r>
        <w:t xml:space="preserve"> y la clase derivada </w:t>
      </w:r>
      <w:proofErr w:type="spellStart"/>
      <w:r>
        <w:t>Employee</w:t>
      </w:r>
      <w:proofErr w:type="spellEnd"/>
    </w:p>
    <w:p w:rsidR="00F74510" w:rsidRPr="00AC392D" w:rsidRDefault="00F74510" w:rsidP="00F74510">
      <w:pPr>
        <w:pStyle w:val="IllustrationQuote"/>
      </w:pPr>
      <w:r w:rsidRPr="00F74510">
        <w:t xml:space="preserve">Fuente: </w:t>
      </w:r>
      <w:r w:rsidRPr="00F74510">
        <w:fldChar w:fldCharType="begin"/>
      </w:r>
      <w:r w:rsidRPr="00F74510">
        <w:instrText xml:space="preserve"> ADDIN ZOTERO_ITEM CSL_CITATION {"citationID":"a60ij6up5c","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F74510">
        <w:fldChar w:fldCharType="separate"/>
      </w:r>
      <w:r w:rsidRPr="00F74510">
        <w:t>(Stroustrup, 1997)</w:t>
      </w:r>
      <w:r w:rsidRPr="00F74510">
        <w:fldChar w:fldCharType="end"/>
      </w:r>
      <w:r>
        <w:tab/>
      </w:r>
    </w:p>
    <w:p w:rsidR="00AC392D" w:rsidRDefault="00AC392D" w:rsidP="00AC392D">
      <w:pPr>
        <w:pStyle w:val="Heading4"/>
      </w:pPr>
      <w:r>
        <w:lastRenderedPageBreak/>
        <w:t>Sobrecarga de operadores</w:t>
      </w:r>
    </w:p>
    <w:p w:rsidR="00D07E93" w:rsidRDefault="00025234" w:rsidP="00D07E93">
      <w:pPr>
        <w:pStyle w:val="IllustrationQuote"/>
      </w:pPr>
      <w:r>
        <w:t xml:space="preserve">C++ soporta un concepto llamado sobrecarga de operadores, esto permite agregar comportamiento personalizado a los operadores, dando la oportunidad de utilizar los operadores para dar al desarrollador una manera más conveniente de notación y manipulación de los objetos. La </w:t>
      </w:r>
      <w:r w:rsidR="00925CF0">
        <w:fldChar w:fldCharType="begin"/>
      </w:r>
      <w:r w:rsidR="00925CF0">
        <w:instrText xml:space="preserve"> REF _Ref486084528 \h </w:instrText>
      </w:r>
      <w:r w:rsidR="00925CF0">
        <w:fldChar w:fldCharType="separate"/>
      </w:r>
      <w:r w:rsidR="00925CF0">
        <w:t xml:space="preserve">Ilustración </w:t>
      </w:r>
      <w:r w:rsidR="00925CF0">
        <w:rPr>
          <w:noProof/>
        </w:rPr>
        <w:t>17</w:t>
      </w:r>
      <w:r w:rsidR="00925CF0">
        <w:fldChar w:fldCharType="end"/>
      </w:r>
      <w:r w:rsidR="00925CF0">
        <w:t xml:space="preserve"> </w:t>
      </w:r>
      <w:r>
        <w:t xml:space="preserve">muestra cómo se pueden sobrecargar los operadores, mientras que la </w:t>
      </w:r>
      <w:r w:rsidR="00925CF0">
        <w:fldChar w:fldCharType="begin"/>
      </w:r>
      <w:r w:rsidR="00925CF0">
        <w:instrText xml:space="preserve"> REF _Ref486084493 \h </w:instrText>
      </w:r>
      <w:r w:rsidR="00925CF0">
        <w:fldChar w:fldCharType="separate"/>
      </w:r>
      <w:r w:rsidR="00925CF0">
        <w:t xml:space="preserve">Ilustración </w:t>
      </w:r>
      <w:r w:rsidR="00925CF0">
        <w:rPr>
          <w:noProof/>
        </w:rPr>
        <w:t>18</w:t>
      </w:r>
      <w:r w:rsidR="00925CF0">
        <w:fldChar w:fldCharType="end"/>
      </w:r>
      <w:r w:rsidR="00925CF0">
        <w:t xml:space="preserve"> </w:t>
      </w:r>
      <w:r>
        <w:t>muestra que operadores se pueden sobrecargar.</w:t>
      </w:r>
    </w:p>
    <w:p w:rsidR="00025234" w:rsidRDefault="00025234" w:rsidP="00025234">
      <w:pPr>
        <w:pStyle w:val="IllustrationQuote"/>
        <w:keepNext/>
        <w:jc w:val="center"/>
      </w:pPr>
      <w:r>
        <w:rPr>
          <w:noProof/>
        </w:rPr>
        <w:drawing>
          <wp:inline distT="0" distB="0" distL="0" distR="0" wp14:anchorId="29E9812C" wp14:editId="3FBBA500">
            <wp:extent cx="3419475" cy="113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19475" cy="1133475"/>
                    </a:xfrm>
                    <a:prstGeom prst="rect">
                      <a:avLst/>
                    </a:prstGeom>
                  </pic:spPr>
                </pic:pic>
              </a:graphicData>
            </a:graphic>
          </wp:inline>
        </w:drawing>
      </w:r>
    </w:p>
    <w:p w:rsidR="00025234" w:rsidRDefault="00025234" w:rsidP="00025234">
      <w:pPr>
        <w:pStyle w:val="Caption"/>
      </w:pPr>
      <w:bookmarkStart w:id="37" w:name="_Ref486084528"/>
      <w:r>
        <w:t xml:space="preserve">Ilustración </w:t>
      </w:r>
      <w:r>
        <w:fldChar w:fldCharType="begin"/>
      </w:r>
      <w:r>
        <w:instrText xml:space="preserve"> SEQ Ilustración \* ARABIC </w:instrText>
      </w:r>
      <w:r>
        <w:fldChar w:fldCharType="separate"/>
      </w:r>
      <w:r w:rsidR="00C76752">
        <w:rPr>
          <w:noProof/>
        </w:rPr>
        <w:t>21</w:t>
      </w:r>
      <w:r>
        <w:fldChar w:fldCharType="end"/>
      </w:r>
      <w:bookmarkEnd w:id="37"/>
      <w:r>
        <w:t>. Sobrecarga de operadores en C++</w:t>
      </w:r>
    </w:p>
    <w:p w:rsidR="00025234" w:rsidRDefault="00025234" w:rsidP="00025234">
      <w:pPr>
        <w:pStyle w:val="IllustrationQuote"/>
      </w:pPr>
      <w:r w:rsidRPr="00025234">
        <w:t xml:space="preserve">Fuente: </w:t>
      </w:r>
      <w:r w:rsidRPr="00025234">
        <w:fldChar w:fldCharType="begin"/>
      </w:r>
      <w:r w:rsidRPr="00025234">
        <w:instrText xml:space="preserve"> ADDIN ZOTERO_ITEM CSL_CITATION {"citationID":"aq5lu073rf","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025234">
        <w:fldChar w:fldCharType="separate"/>
      </w:r>
      <w:r w:rsidRPr="00025234">
        <w:t>(Stroustrup, 1997)</w:t>
      </w:r>
      <w:r w:rsidRPr="00025234">
        <w:fldChar w:fldCharType="end"/>
      </w:r>
    </w:p>
    <w:p w:rsidR="00025234" w:rsidRDefault="00025234" w:rsidP="00025234">
      <w:pPr>
        <w:pStyle w:val="IllustrationQuote"/>
        <w:keepNext/>
        <w:jc w:val="center"/>
      </w:pPr>
      <w:r>
        <w:rPr>
          <w:noProof/>
        </w:rPr>
        <w:drawing>
          <wp:inline distT="0" distB="0" distL="0" distR="0" wp14:anchorId="27002BF8" wp14:editId="6258A57A">
            <wp:extent cx="4829175" cy="10763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29175" cy="1076325"/>
                    </a:xfrm>
                    <a:prstGeom prst="rect">
                      <a:avLst/>
                    </a:prstGeom>
                  </pic:spPr>
                </pic:pic>
              </a:graphicData>
            </a:graphic>
          </wp:inline>
        </w:drawing>
      </w:r>
    </w:p>
    <w:p w:rsidR="00025234" w:rsidRDefault="00025234" w:rsidP="00025234">
      <w:pPr>
        <w:pStyle w:val="Caption"/>
      </w:pPr>
      <w:bookmarkStart w:id="38" w:name="_Ref486084493"/>
      <w:r>
        <w:t xml:space="preserve">Ilustración </w:t>
      </w:r>
      <w:r>
        <w:fldChar w:fldCharType="begin"/>
      </w:r>
      <w:r>
        <w:instrText xml:space="preserve"> SEQ Ilustración \* ARABIC </w:instrText>
      </w:r>
      <w:r>
        <w:fldChar w:fldCharType="separate"/>
      </w:r>
      <w:r w:rsidR="00C76752">
        <w:rPr>
          <w:noProof/>
        </w:rPr>
        <w:t>22</w:t>
      </w:r>
      <w:r>
        <w:fldChar w:fldCharType="end"/>
      </w:r>
      <w:bookmarkEnd w:id="38"/>
      <w:r>
        <w:t>. Operadores que se pueden sobrecargar C++</w:t>
      </w:r>
    </w:p>
    <w:p w:rsidR="00025234" w:rsidRDefault="00025234" w:rsidP="00025234">
      <w:pPr>
        <w:pStyle w:val="IllustrationQuote"/>
      </w:pPr>
      <w:r w:rsidRPr="00025234">
        <w:t xml:space="preserve">Fuente: </w:t>
      </w:r>
      <w:r w:rsidRPr="00025234">
        <w:fldChar w:fldCharType="begin"/>
      </w:r>
      <w:r w:rsidRPr="00025234">
        <w:instrText xml:space="preserve"> ADDIN ZOTERO_ITEM CSL_CITATION {"citationID":"a28tfp5ep96","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025234">
        <w:fldChar w:fldCharType="separate"/>
      </w:r>
      <w:r w:rsidRPr="00025234">
        <w:t>(Stroustrup, 1997)</w:t>
      </w:r>
      <w:r w:rsidRPr="00025234">
        <w:fldChar w:fldCharType="end"/>
      </w:r>
    </w:p>
    <w:p w:rsidR="00AC392D" w:rsidRDefault="00F74510" w:rsidP="00F74510">
      <w:pPr>
        <w:pStyle w:val="Heading4"/>
      </w:pPr>
      <w:r>
        <w:t>Plantillas</w:t>
      </w:r>
    </w:p>
    <w:p w:rsidR="0060086A" w:rsidRDefault="00F74510" w:rsidP="0060086A">
      <w:pPr>
        <w:pStyle w:val="Cita"/>
      </w:pPr>
      <w:r>
        <w:t>Conceptos independientes deberían ser representados independientemente y combinados solamente cuando se necesite. Si este principio es violado se crean dependencias innecesarias o conceptos no relacionados terminan juntos. Las plantillas proveen una manera de mantener una alta gama de conceptos separados y fácilmente combinarlos. Las plantillas proveen soporte directo para programación genérica, gracias a que pueden utilizar tipos como parámetros</w:t>
      </w:r>
      <w:r w:rsidR="00925CF0">
        <w:t xml:space="preserve"> </w:t>
      </w:r>
      <w:r w:rsidR="00925CF0">
        <w:fldChar w:fldCharType="begin"/>
      </w:r>
      <w:r w:rsidR="00925CF0">
        <w:instrText xml:space="preserve"> ADDIN ZOTERO_ITEM CSL_CITATION {"citationID":"av33uvjpc6","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925CF0">
        <w:fldChar w:fldCharType="separate"/>
      </w:r>
      <w:r w:rsidR="00925CF0" w:rsidRPr="00925CF0">
        <w:rPr>
          <w:rFonts w:cs="Segoe UI"/>
        </w:rPr>
        <w:t>(Stroustrup, 1997)</w:t>
      </w:r>
      <w:r w:rsidR="00925CF0">
        <w:fldChar w:fldCharType="end"/>
      </w:r>
      <w:r>
        <w:t>.</w:t>
      </w:r>
      <w:r w:rsidR="00925CF0">
        <w:t xml:space="preserve"> </w:t>
      </w:r>
    </w:p>
    <w:p w:rsidR="00925CF0" w:rsidRDefault="00925CF0" w:rsidP="0060086A">
      <w:pPr>
        <w:pStyle w:val="Cita"/>
      </w:pPr>
      <w:r>
        <w:lastRenderedPageBreak/>
        <w:t>Una clase plantilla se declara con el prefijo “</w:t>
      </w:r>
      <w:proofErr w:type="spellStart"/>
      <w:r>
        <w:t>template</w:t>
      </w:r>
      <w:proofErr w:type="spellEnd"/>
      <w:r>
        <w:t xml:space="preserve">” seguido de “&lt;”, se procede a </w:t>
      </w:r>
      <w:r w:rsidR="00CB410E">
        <w:t xml:space="preserve">agregar los parámetros que se utilizaran para la plantilla, cabe destacar que el tipo de los parámetros no está limitado a tipos, sin </w:t>
      </w:r>
      <w:proofErr w:type="gramStart"/>
      <w:r w:rsidR="00CB410E">
        <w:t>embargo</w:t>
      </w:r>
      <w:proofErr w:type="gramEnd"/>
      <w:r w:rsidR="00CB410E">
        <w:t xml:space="preserve"> debe de ser constante</w:t>
      </w:r>
      <w:r>
        <w:t>, luego se cierra con “&gt;” y se procede a declarar la clase plantilla.</w:t>
      </w:r>
    </w:p>
    <w:p w:rsidR="00925CF0" w:rsidRDefault="00925CF0" w:rsidP="00925CF0">
      <w:pPr>
        <w:pStyle w:val="Cita"/>
        <w:keepNext/>
        <w:jc w:val="center"/>
      </w:pPr>
      <w:r>
        <w:rPr>
          <w:noProof/>
        </w:rPr>
        <w:drawing>
          <wp:inline distT="0" distB="0" distL="0" distR="0" wp14:anchorId="038D36CB" wp14:editId="4CF1F83E">
            <wp:extent cx="2162175" cy="1714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62175" cy="1714500"/>
                    </a:xfrm>
                    <a:prstGeom prst="rect">
                      <a:avLst/>
                    </a:prstGeom>
                  </pic:spPr>
                </pic:pic>
              </a:graphicData>
            </a:graphic>
          </wp:inline>
        </w:drawing>
      </w:r>
    </w:p>
    <w:p w:rsidR="00925CF0" w:rsidRDefault="00925CF0" w:rsidP="00925CF0">
      <w:pPr>
        <w:pStyle w:val="Caption"/>
      </w:pPr>
      <w:r>
        <w:t xml:space="preserve">Ilustración </w:t>
      </w:r>
      <w:r>
        <w:fldChar w:fldCharType="begin"/>
      </w:r>
      <w:r>
        <w:instrText xml:space="preserve"> SEQ Ilustración \* ARABIC </w:instrText>
      </w:r>
      <w:r>
        <w:fldChar w:fldCharType="separate"/>
      </w:r>
      <w:r w:rsidR="00C76752">
        <w:rPr>
          <w:noProof/>
        </w:rPr>
        <w:t>23</w:t>
      </w:r>
      <w:r>
        <w:fldChar w:fldCharType="end"/>
      </w:r>
      <w:r>
        <w:t>. Declaración de una clase plantilla</w:t>
      </w:r>
    </w:p>
    <w:p w:rsidR="00925CF0" w:rsidRPr="00925CF0" w:rsidRDefault="00925CF0" w:rsidP="00925CF0">
      <w:pPr>
        <w:pStyle w:val="IllustrationQuote"/>
      </w:pPr>
      <w:r w:rsidRPr="00925CF0">
        <w:t xml:space="preserve">Fuente: </w:t>
      </w:r>
      <w:r w:rsidRPr="00925CF0">
        <w:fldChar w:fldCharType="begin"/>
      </w:r>
      <w:r w:rsidRPr="00925CF0">
        <w:instrText xml:space="preserve"> ADDIN ZOTERO_ITEM CSL_CITATION {"citationID":"abnnu9sf2","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925CF0">
        <w:fldChar w:fldCharType="separate"/>
      </w:r>
      <w:r w:rsidRPr="00925CF0">
        <w:t>(Stroustrup, 1997)</w:t>
      </w:r>
      <w:r w:rsidRPr="00925CF0">
        <w:fldChar w:fldCharType="end"/>
      </w:r>
    </w:p>
    <w:p w:rsidR="00925CF0" w:rsidRPr="00F74510" w:rsidRDefault="00925CF0" w:rsidP="0060086A">
      <w:pPr>
        <w:pStyle w:val="Cita"/>
      </w:pPr>
    </w:p>
    <w:p w:rsidR="00341A74" w:rsidRDefault="003C3606" w:rsidP="00CD3965">
      <w:pPr>
        <w:pStyle w:val="Heading3"/>
      </w:pPr>
      <w:bookmarkStart w:id="39" w:name="_Toc488308932"/>
      <w:r>
        <w:t>C++11</w:t>
      </w:r>
      <w:r w:rsidR="00B020EE">
        <w:t xml:space="preserve"> y C++14</w:t>
      </w:r>
      <w:bookmarkEnd w:id="39"/>
    </w:p>
    <w:p w:rsidR="003C3606" w:rsidRDefault="001542B4" w:rsidP="00B020EE">
      <w:pPr>
        <w:pStyle w:val="Cita"/>
      </w:pPr>
      <w:r>
        <w:t xml:space="preserve">Hay muchas </w:t>
      </w:r>
      <w:r w:rsidR="00B020EE">
        <w:t>herramientas nuevas en C++11 y C++14. Las declaraciones “auto”, ciclos “</w:t>
      </w:r>
      <w:proofErr w:type="spellStart"/>
      <w:r w:rsidR="00B020EE">
        <w:t>for</w:t>
      </w:r>
      <w:proofErr w:type="spellEnd"/>
      <w:r w:rsidR="00B020EE">
        <w:t xml:space="preserve">” basados en rango, expresiones lambda, referencias a los </w:t>
      </w:r>
      <w:r w:rsidR="00743313">
        <w:t>valores de derecha (</w:t>
      </w:r>
      <w:r w:rsidR="00B020EE">
        <w:t>rvalue</w:t>
      </w:r>
      <w:r w:rsidR="00743313">
        <w:t>)</w:t>
      </w:r>
      <w:r w:rsidR="00B020EE">
        <w:t>, “</w:t>
      </w:r>
      <w:proofErr w:type="spellStart"/>
      <w:r w:rsidR="00B020EE">
        <w:t>nullptr</w:t>
      </w:r>
      <w:proofErr w:type="spellEnd"/>
      <w:r w:rsidR="00B020EE">
        <w:t xml:space="preserve">” para indicar apuntadores nulos en lugar de 0, </w:t>
      </w:r>
      <w:r w:rsidR="00743313">
        <w:t>enumeraciones</w:t>
      </w:r>
      <w:r w:rsidR="00B020EE">
        <w:t xml:space="preserve"> con alcance, mover en lugar de copiar. La característica </w:t>
      </w:r>
      <w:r w:rsidR="00743313">
        <w:t>más</w:t>
      </w:r>
      <w:r w:rsidR="00B020EE">
        <w:t xml:space="preserve"> predominante de C++11 es probablemente las semánticas de movimiento. El fundamento de las </w:t>
      </w:r>
      <w:r w:rsidR="00743313">
        <w:t>semánticas</w:t>
      </w:r>
      <w:r w:rsidR="00B020EE">
        <w:t xml:space="preserve"> de movimiento que</w:t>
      </w:r>
      <w:r w:rsidR="00743313">
        <w:t xml:space="preserve"> distingue</w:t>
      </w:r>
      <w:r w:rsidR="00B020EE">
        <w:t xml:space="preserve"> los</w:t>
      </w:r>
      <w:r w:rsidR="00743313">
        <w:t xml:space="preserve"> valores de derecha (rvalue) de los valores de izquierda (lvalue)</w:t>
      </w:r>
      <w:r w:rsidR="00B020EE">
        <w:t>.</w:t>
      </w:r>
      <w:r w:rsidR="00743313">
        <w:t xml:space="preserve"> Los rvalue conceptualmente se refiere a objetos que pueden ser movidos mientras que en general los lvalue no pueden ser movidos</w:t>
      </w:r>
      <w:r w:rsidR="008701B4">
        <w:t xml:space="preserve"> </w:t>
      </w:r>
      <w:r w:rsidR="008701B4">
        <w:fldChar w:fldCharType="begin"/>
      </w:r>
      <w:r w:rsidR="008701B4">
        <w:instrText xml:space="preserve"> ADDIN ZOTERO_ITEM CSL_CITATION {"citationID":"a19l9un9rd9","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8701B4">
        <w:fldChar w:fldCharType="separate"/>
      </w:r>
      <w:r w:rsidR="008701B4" w:rsidRPr="008701B4">
        <w:rPr>
          <w:rFonts w:cs="Segoe UI"/>
        </w:rPr>
        <w:t>(Meyers, 2015)</w:t>
      </w:r>
      <w:r w:rsidR="008701B4">
        <w:fldChar w:fldCharType="end"/>
      </w:r>
      <w:r w:rsidR="00743313">
        <w:t>.</w:t>
      </w:r>
    </w:p>
    <w:p w:rsidR="008701B4" w:rsidRDefault="00CF1FD7" w:rsidP="00B020EE">
      <w:pPr>
        <w:pStyle w:val="Cita"/>
      </w:pPr>
      <w:r>
        <w:lastRenderedPageBreak/>
        <w:t>El conc</w:t>
      </w:r>
      <w:r w:rsidR="00287139">
        <w:t xml:space="preserve">epto de “auto”, aunque simple, es más sutil de lo que se pueda pensar. Las variables “auto” obtienen su tipo del inicializador, esto quiere decir que siempre deben ser inicializadas. Debido a su naturaleza de deducción de tipos, esta puede representar tipos que solo el compilador conoce. En C++14 “auto” puede incluso ser utilizado como parámetro de expresiones lambda. Otra ventaja de “auto” es que debido a que utiliza el tipo preciso del objeto, se evitan errores cuando diferentes implementaciones de tipos que </w:t>
      </w:r>
      <w:r w:rsidR="00FE1F8E">
        <w:t>son parecidos no coinciden en sistemas diferentes</w:t>
      </w:r>
      <w:r w:rsidR="00A17689">
        <w:t xml:space="preserve"> </w:t>
      </w:r>
      <w:r w:rsidR="00A17689">
        <w:fldChar w:fldCharType="begin"/>
      </w:r>
      <w:r w:rsidR="00A17689">
        <w:instrText xml:space="preserve"> ADDIN ZOTERO_ITEM CSL_CITATION {"citationID":"a27ql7c63nv","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A17689">
        <w:fldChar w:fldCharType="separate"/>
      </w:r>
      <w:r w:rsidR="00A17689" w:rsidRPr="00A17689">
        <w:rPr>
          <w:rFonts w:cs="Segoe UI"/>
        </w:rPr>
        <w:t>(Meyers, 2015)</w:t>
      </w:r>
      <w:r w:rsidR="00A17689">
        <w:fldChar w:fldCharType="end"/>
      </w:r>
      <w:r w:rsidR="00FE1F8E">
        <w:t xml:space="preserve">. </w:t>
      </w:r>
      <w:r w:rsidR="00F44EAB">
        <w:t xml:space="preserve">La </w:t>
      </w:r>
      <w:r w:rsidR="00F44EAB">
        <w:fldChar w:fldCharType="begin"/>
      </w:r>
      <w:r w:rsidR="00F44EAB">
        <w:instrText xml:space="preserve"> REF _Ref486096567 \h </w:instrText>
      </w:r>
      <w:r w:rsidR="00F44EAB">
        <w:fldChar w:fldCharType="separate"/>
      </w:r>
      <w:r w:rsidR="00F44EAB">
        <w:t xml:space="preserve">Ilustración </w:t>
      </w:r>
      <w:r w:rsidR="00F44EAB">
        <w:rPr>
          <w:noProof/>
        </w:rPr>
        <w:t>20</w:t>
      </w:r>
      <w:r w:rsidR="00F44EAB">
        <w:fldChar w:fldCharType="end"/>
      </w:r>
      <w:r w:rsidR="00F44EAB">
        <w:t xml:space="preserve"> muestra ejemplos del uso de “auto”.</w:t>
      </w:r>
    </w:p>
    <w:p w:rsidR="006E4542" w:rsidRPr="00087404" w:rsidRDefault="00087404" w:rsidP="00087404">
      <w:pPr>
        <w:pStyle w:val="Cita"/>
        <w:keepNext/>
        <w:rPr>
          <w:b/>
        </w:rPr>
      </w:pPr>
      <w:r>
        <w:rPr>
          <w:noProof/>
        </w:rPr>
        <w:drawing>
          <wp:inline distT="0" distB="0" distL="0" distR="0" wp14:anchorId="5FB14C82" wp14:editId="0146514E">
            <wp:extent cx="4595304" cy="457785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2208"/>
                    <a:stretch/>
                  </pic:blipFill>
                  <pic:spPr bwMode="auto">
                    <a:xfrm>
                      <a:off x="0" y="0"/>
                      <a:ext cx="4609146" cy="4591643"/>
                    </a:xfrm>
                    <a:prstGeom prst="rect">
                      <a:avLst/>
                    </a:prstGeom>
                    <a:ln>
                      <a:noFill/>
                    </a:ln>
                    <a:extLst>
                      <a:ext uri="{53640926-AAD7-44D8-BBD7-CCE9431645EC}">
                        <a14:shadowObscured xmlns:a14="http://schemas.microsoft.com/office/drawing/2010/main"/>
                      </a:ext>
                    </a:extLst>
                  </pic:spPr>
                </pic:pic>
              </a:graphicData>
            </a:graphic>
          </wp:inline>
        </w:drawing>
      </w:r>
    </w:p>
    <w:p w:rsidR="00CB410E" w:rsidRDefault="006E4542" w:rsidP="006E4542">
      <w:pPr>
        <w:pStyle w:val="Caption"/>
      </w:pPr>
      <w:bookmarkStart w:id="40" w:name="_Ref486096567"/>
      <w:r>
        <w:t xml:space="preserve">Ilustración </w:t>
      </w:r>
      <w:r>
        <w:fldChar w:fldCharType="begin"/>
      </w:r>
      <w:r>
        <w:instrText xml:space="preserve"> SEQ Ilustración \* ARABIC </w:instrText>
      </w:r>
      <w:r>
        <w:fldChar w:fldCharType="separate"/>
      </w:r>
      <w:r w:rsidR="00C76752">
        <w:rPr>
          <w:noProof/>
        </w:rPr>
        <w:t>24</w:t>
      </w:r>
      <w:r>
        <w:fldChar w:fldCharType="end"/>
      </w:r>
      <w:bookmarkEnd w:id="40"/>
      <w:r>
        <w:t xml:space="preserve">. </w:t>
      </w:r>
      <w:r w:rsidR="00087404">
        <w:t>Ejemplo de utilización de auto</w:t>
      </w:r>
    </w:p>
    <w:p w:rsidR="00087404" w:rsidRPr="00E46759" w:rsidRDefault="00087404" w:rsidP="00E46759">
      <w:pPr>
        <w:pStyle w:val="IllustrationQuote"/>
      </w:pPr>
      <w:r w:rsidRPr="00E46759">
        <w:t xml:space="preserve">Fuente: </w:t>
      </w:r>
      <w:r w:rsidRPr="00E46759">
        <w:fldChar w:fldCharType="begin"/>
      </w:r>
      <w:r w:rsidRPr="00E46759">
        <w:instrText xml:space="preserve"> ADDIN ZOTERO_ITEM CSL_CITATION {"citationID":"a1544abuiip","properties":{"formattedCitation":"{\\rtf (\\uc0\\u8220{}auto specifier (since C++11) - cppreference.com\\uc0\\u8221{}, 2017)}","plainCitation":"(“auto specifier (since C++11) - cppreference.com”, 2017)"},"citationItems":[{"id":94,"uris":["http://zotero.org/users/local/kYSSITt9/items/ZMZ8VPD8"],"uri":["http://zotero.org/users/local/kYSSITt9/items/ZMZ8VPD8"],"itemData":{"id":94,"type":"webpage","title":"auto specifier (since C++11) - cppreference.com","URL":"http://en.cppreference.com/w/cpp/language/auto","language":"English","issued":{"date-parts":[["2017",6,21]]},"accessed":{"date-parts":[["2017",6,25]]}}}],"schema":"https://github.com/citation-style-language/schema/raw/master/csl-citation.json"} </w:instrText>
      </w:r>
      <w:r w:rsidRPr="00E46759">
        <w:fldChar w:fldCharType="separate"/>
      </w:r>
      <w:r w:rsidRPr="00E46759">
        <w:t>(“auto specifier (since C++11) - cppreference.com”, 2017)</w:t>
      </w:r>
      <w:r w:rsidRPr="00E46759">
        <w:fldChar w:fldCharType="end"/>
      </w:r>
    </w:p>
    <w:p w:rsidR="002050F0" w:rsidRDefault="00A17689" w:rsidP="00B020EE">
      <w:pPr>
        <w:pStyle w:val="Cita"/>
      </w:pPr>
      <w:r>
        <w:lastRenderedPageBreak/>
        <w:t xml:space="preserve">C++11 introduce inicialización uniforme, esta inicialización utiliza llaves para expresar la sintaxis de inicialización. Se puede utilizar para la inicialización de miembros de datos estáticos, para inicializar con un conjunto de datos un objeto y para inicializar objetos no copiables </w:t>
      </w:r>
      <w:r>
        <w:fldChar w:fldCharType="begin"/>
      </w:r>
      <w:r>
        <w:instrText xml:space="preserve"> ADDIN ZOTERO_ITEM CSL_CITATION {"citationID":"a12r9lhq3dp","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fldChar w:fldCharType="separate"/>
      </w:r>
      <w:r w:rsidRPr="00A17689">
        <w:rPr>
          <w:rFonts w:cs="Segoe UI"/>
        </w:rPr>
        <w:t>(Meyers, 2015)</w:t>
      </w:r>
      <w:r>
        <w:fldChar w:fldCharType="end"/>
      </w:r>
      <w:r>
        <w:t xml:space="preserve">. </w:t>
      </w:r>
      <w:r w:rsidR="00F44EAB">
        <w:t xml:space="preserve">La </w:t>
      </w:r>
      <w:r w:rsidR="00F44EAB">
        <w:fldChar w:fldCharType="begin"/>
      </w:r>
      <w:r w:rsidR="00F44EAB">
        <w:instrText xml:space="preserve"> REF _Ref486096622 \h </w:instrText>
      </w:r>
      <w:r w:rsidR="00F44EAB">
        <w:fldChar w:fldCharType="separate"/>
      </w:r>
      <w:r w:rsidR="00F44EAB">
        <w:t xml:space="preserve">Ilustración </w:t>
      </w:r>
      <w:r w:rsidR="00F44EAB">
        <w:rPr>
          <w:noProof/>
        </w:rPr>
        <w:t>21</w:t>
      </w:r>
      <w:r w:rsidR="00F44EAB">
        <w:fldChar w:fldCharType="end"/>
      </w:r>
      <w:r w:rsidR="00F44EAB">
        <w:t xml:space="preserve"> muestra ejemplos de inicialización uniforme.</w:t>
      </w:r>
    </w:p>
    <w:p w:rsidR="00F44EAB" w:rsidRDefault="00F44EAB" w:rsidP="00F44EAB">
      <w:pPr>
        <w:pStyle w:val="Cita"/>
        <w:keepNext/>
        <w:jc w:val="center"/>
      </w:pPr>
      <w:r>
        <w:rPr>
          <w:noProof/>
        </w:rPr>
        <w:drawing>
          <wp:inline distT="0" distB="0" distL="0" distR="0" wp14:anchorId="58A34BDD" wp14:editId="4C6B7BF8">
            <wp:extent cx="3876675" cy="1962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76675" cy="1962150"/>
                    </a:xfrm>
                    <a:prstGeom prst="rect">
                      <a:avLst/>
                    </a:prstGeom>
                  </pic:spPr>
                </pic:pic>
              </a:graphicData>
            </a:graphic>
          </wp:inline>
        </w:drawing>
      </w:r>
    </w:p>
    <w:p w:rsidR="00F44EAB" w:rsidRDefault="00F44EAB" w:rsidP="00F44EAB">
      <w:pPr>
        <w:pStyle w:val="Caption"/>
      </w:pPr>
      <w:bookmarkStart w:id="41" w:name="_Ref486096622"/>
      <w:r>
        <w:t xml:space="preserve">Ilustración </w:t>
      </w:r>
      <w:r>
        <w:fldChar w:fldCharType="begin"/>
      </w:r>
      <w:r>
        <w:instrText xml:space="preserve"> SEQ Ilustración \* ARABIC </w:instrText>
      </w:r>
      <w:r>
        <w:fldChar w:fldCharType="separate"/>
      </w:r>
      <w:r w:rsidR="00C76752">
        <w:rPr>
          <w:noProof/>
        </w:rPr>
        <w:t>25</w:t>
      </w:r>
      <w:r>
        <w:fldChar w:fldCharType="end"/>
      </w:r>
      <w:bookmarkEnd w:id="41"/>
      <w:r>
        <w:t>. Inicialización uniforme</w:t>
      </w:r>
    </w:p>
    <w:p w:rsidR="00870411" w:rsidRDefault="00F44EAB" w:rsidP="00E46759">
      <w:pPr>
        <w:pStyle w:val="IllustrationQuote"/>
      </w:pPr>
      <w:r>
        <w:t>Fuente:</w:t>
      </w:r>
      <w:r>
        <w:fldChar w:fldCharType="begin"/>
      </w:r>
      <w:r>
        <w:instrText xml:space="preserve"> ADDIN ZOTERO_ITEM CSL_CITATION {"citationID":"arh2g24ano","properties":{"formattedCitation":"(Stroustrup, 2012)","plainCitation":"(Stroustrup, 2012)"},"citationItems":[{"id":96,"uris":["http://zotero.org/users/local/kYSSITt9/items/WXTQ23AB"],"uri":["http://zotero.org/users/local/kYSSITt9/items/WXTQ23AB"],"itemData":{"id":96,"type":"article-journal","title":"Software Development for Infrastructure","container-title":"Computer","page":"47-58","volume":"45","issue":"1","source":"CrossRef","DOI":"10.1109/MC.2011.353","ISSN":"0018-9162","author":[{"family":"Stroustrup","given":"Bjarne"}],"issued":{"date-parts":[["2012",1]]}}}],"schema":"https://github.com/citation-style-language/schema/raw/master/csl-citation.json"} </w:instrText>
      </w:r>
      <w:r>
        <w:fldChar w:fldCharType="separate"/>
      </w:r>
      <w:r w:rsidRPr="00F44EAB">
        <w:rPr>
          <w:rFonts w:cs="Segoe UI"/>
        </w:rPr>
        <w:t>(Stroustrup, 2012)</w:t>
      </w:r>
      <w:r>
        <w:fldChar w:fldCharType="end"/>
      </w:r>
    </w:p>
    <w:p w:rsidR="00F44EAB" w:rsidRDefault="00F44EAB" w:rsidP="00F44EAB"/>
    <w:p w:rsidR="002E77C9" w:rsidRDefault="00A17689" w:rsidP="00B66235">
      <w:pPr>
        <w:pStyle w:val="Cita"/>
      </w:pPr>
      <w:r>
        <w:t xml:space="preserve">En versiones anteriores de C++, se utilizaba </w:t>
      </w:r>
      <w:r w:rsidR="00540B3D">
        <w:t>“</w:t>
      </w:r>
      <w:r>
        <w:t>0</w:t>
      </w:r>
      <w:r w:rsidR="00540B3D">
        <w:t>”</w:t>
      </w:r>
      <w:r>
        <w:t xml:space="preserve"> o el macro </w:t>
      </w:r>
      <w:r w:rsidR="00540B3D">
        <w:t>“</w:t>
      </w:r>
      <w:r>
        <w:t>NULL</w:t>
      </w:r>
      <w:r w:rsidR="00540B3D">
        <w:t>”</w:t>
      </w:r>
      <w:r>
        <w:t xml:space="preserve"> para indicar un apuntador nulo. Los compiladores de C++ toman esto como un apuntado nulo solamente en última instancia, así que C++11 introduce </w:t>
      </w:r>
      <w:r w:rsidR="00540B3D">
        <w:t>el valor “</w:t>
      </w:r>
      <w:proofErr w:type="spellStart"/>
      <w:r w:rsidR="00540B3D">
        <w:t>nullptr</w:t>
      </w:r>
      <w:proofErr w:type="spellEnd"/>
      <w:r w:rsidR="00540B3D">
        <w:t>”. El valor “</w:t>
      </w:r>
      <w:proofErr w:type="spellStart"/>
      <w:r w:rsidR="00540B3D">
        <w:t>nullptr</w:t>
      </w:r>
      <w:proofErr w:type="spellEnd"/>
      <w:r w:rsidR="00540B3D">
        <w:t>” es de tipo “</w:t>
      </w:r>
      <w:proofErr w:type="spellStart"/>
      <w:proofErr w:type="gramStart"/>
      <w:r w:rsidR="00540B3D">
        <w:t>std</w:t>
      </w:r>
      <w:proofErr w:type="spellEnd"/>
      <w:r w:rsidR="00540B3D">
        <w:t>::</w:t>
      </w:r>
      <w:proofErr w:type="spellStart"/>
      <w:proofErr w:type="gramEnd"/>
      <w:r w:rsidR="00540B3D">
        <w:t>nullptr_t</w:t>
      </w:r>
      <w:proofErr w:type="spellEnd"/>
      <w:r w:rsidR="00540B3D">
        <w:t>”, el cual implícitamente se convierte a todo tipo de apuntador bruto, de esta manera se evita que se utilicen sobrecargas equivocadas a la hora de utilizar nulo como parámetro. Otra ventaja es que al momento de intentar deducir un tipo se evita la ambigüedad que proveería utilizar “0” o “NULL”</w:t>
      </w:r>
      <w:r w:rsidR="00540B3D">
        <w:fldChar w:fldCharType="begin"/>
      </w:r>
      <w:r w:rsidR="00540B3D">
        <w:instrText xml:space="preserve"> ADDIN ZOTERO_ITEM CSL_CITATION {"citationID":"afl1h82sfu","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40B3D">
        <w:fldChar w:fldCharType="separate"/>
      </w:r>
      <w:r w:rsidR="00540B3D" w:rsidRPr="00540B3D">
        <w:rPr>
          <w:rFonts w:cs="Segoe UI"/>
        </w:rPr>
        <w:t>(Meyers, 2015)</w:t>
      </w:r>
      <w:r w:rsidR="00540B3D">
        <w:fldChar w:fldCharType="end"/>
      </w:r>
      <w:r w:rsidR="00540B3D">
        <w:t>.</w:t>
      </w:r>
    </w:p>
    <w:p w:rsidR="00540B3D" w:rsidRDefault="00FD3568" w:rsidP="00B020EE">
      <w:pPr>
        <w:pStyle w:val="Cita"/>
      </w:pPr>
      <w:r>
        <w:t xml:space="preserve">C++11 ofrece una </w:t>
      </w:r>
      <w:r w:rsidR="00D02103">
        <w:t>alternativa a</w:t>
      </w:r>
      <w:r>
        <w:t xml:space="preserve"> los “</w:t>
      </w:r>
      <w:proofErr w:type="spellStart"/>
      <w:r>
        <w:t>typedef</w:t>
      </w:r>
      <w:proofErr w:type="spellEnd"/>
      <w:r>
        <w:t>”</w:t>
      </w:r>
      <w:r w:rsidR="00D02103">
        <w:t>, se le llaman “aliases”. Para declarar un alias se utiliza la palabra reservada “</w:t>
      </w:r>
      <w:proofErr w:type="spellStart"/>
      <w:r w:rsidR="00D02103">
        <w:t>using</w:t>
      </w:r>
      <w:proofErr w:type="spellEnd"/>
      <w:r w:rsidR="00D02103">
        <w:t xml:space="preserve">” seguido del nombre del alias, un símbolo de igual y el tipo </w:t>
      </w:r>
      <w:r w:rsidR="00D02103">
        <w:lastRenderedPageBreak/>
        <w:t>al que se le desea dar el alias. Una ventaja del “alias” sobre el “</w:t>
      </w:r>
      <w:proofErr w:type="spellStart"/>
      <w:r w:rsidR="00D02103">
        <w:t>typedef</w:t>
      </w:r>
      <w:proofErr w:type="spellEnd"/>
      <w:r w:rsidR="00D02103">
        <w:t>” es que el alias puede usarse con plantillas directamente sin necesidad de una solución alternativa</w:t>
      </w:r>
      <w:r w:rsidR="005C1F4C">
        <w:t xml:space="preserve"> </w:t>
      </w:r>
      <w:r w:rsidR="005C1F4C">
        <w:fldChar w:fldCharType="begin"/>
      </w:r>
      <w:r w:rsidR="005C1F4C">
        <w:instrText xml:space="preserve"> ADDIN ZOTERO_ITEM CSL_CITATION {"citationID":"a235kvleeie","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C1F4C">
        <w:fldChar w:fldCharType="separate"/>
      </w:r>
      <w:r w:rsidR="005C1F4C" w:rsidRPr="005C1F4C">
        <w:rPr>
          <w:rFonts w:cs="Segoe UI"/>
        </w:rPr>
        <w:t>(Meyers, 2015)</w:t>
      </w:r>
      <w:r w:rsidR="005C1F4C">
        <w:fldChar w:fldCharType="end"/>
      </w:r>
      <w:r w:rsidR="00D02103">
        <w:t>.</w:t>
      </w:r>
      <w:r w:rsidR="005B7BCD">
        <w:t xml:space="preserve"> La </w:t>
      </w:r>
      <w:r w:rsidR="005B7BCD">
        <w:fldChar w:fldCharType="begin"/>
      </w:r>
      <w:r w:rsidR="005B7BCD">
        <w:instrText xml:space="preserve"> REF _Ref486103699 \h </w:instrText>
      </w:r>
      <w:r w:rsidR="005B7BCD">
        <w:fldChar w:fldCharType="separate"/>
      </w:r>
      <w:r w:rsidR="005B7BCD">
        <w:t xml:space="preserve">Ilustración </w:t>
      </w:r>
      <w:r w:rsidR="005B7BCD">
        <w:rPr>
          <w:noProof/>
        </w:rPr>
        <w:t>22</w:t>
      </w:r>
      <w:r w:rsidR="005B7BCD">
        <w:fldChar w:fldCharType="end"/>
      </w:r>
      <w:r w:rsidR="005B7BCD">
        <w:t xml:space="preserve"> muestra uno de los usos de “</w:t>
      </w:r>
      <w:proofErr w:type="spellStart"/>
      <w:r w:rsidR="005B7BCD">
        <w:t>using</w:t>
      </w:r>
      <w:proofErr w:type="spellEnd"/>
      <w:r w:rsidR="005B7BCD">
        <w:t>” como alias.</w:t>
      </w:r>
    </w:p>
    <w:p w:rsidR="00B66235" w:rsidRDefault="00B66235" w:rsidP="00B66235">
      <w:pPr>
        <w:pStyle w:val="Cita"/>
        <w:keepNext/>
        <w:jc w:val="center"/>
      </w:pPr>
      <w:r>
        <w:rPr>
          <w:noProof/>
        </w:rPr>
        <w:drawing>
          <wp:inline distT="0" distB="0" distL="0" distR="0" wp14:anchorId="128912F9" wp14:editId="1979FBAF">
            <wp:extent cx="1905000" cy="1066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905000" cy="1066800"/>
                    </a:xfrm>
                    <a:prstGeom prst="rect">
                      <a:avLst/>
                    </a:prstGeom>
                  </pic:spPr>
                </pic:pic>
              </a:graphicData>
            </a:graphic>
          </wp:inline>
        </w:drawing>
      </w:r>
    </w:p>
    <w:p w:rsidR="00B66235" w:rsidRDefault="00B66235" w:rsidP="00B66235">
      <w:pPr>
        <w:pStyle w:val="Caption"/>
      </w:pPr>
      <w:bookmarkStart w:id="42" w:name="_Ref486103699"/>
      <w:r>
        <w:t xml:space="preserve">Ilustración </w:t>
      </w:r>
      <w:r>
        <w:fldChar w:fldCharType="begin"/>
      </w:r>
      <w:r>
        <w:instrText xml:space="preserve"> SEQ Ilustración \* ARABIC </w:instrText>
      </w:r>
      <w:r>
        <w:fldChar w:fldCharType="separate"/>
      </w:r>
      <w:r w:rsidR="00C76752">
        <w:rPr>
          <w:noProof/>
        </w:rPr>
        <w:t>26</w:t>
      </w:r>
      <w:r>
        <w:fldChar w:fldCharType="end"/>
      </w:r>
      <w:bookmarkEnd w:id="42"/>
      <w:r>
        <w:t xml:space="preserve">. </w:t>
      </w:r>
      <w:proofErr w:type="spellStart"/>
      <w:r>
        <w:t>Using</w:t>
      </w:r>
      <w:proofErr w:type="spellEnd"/>
      <w:r>
        <w:t xml:space="preserve"> como equivalente a </w:t>
      </w:r>
      <w:proofErr w:type="spellStart"/>
      <w:r>
        <w:t>typedef</w:t>
      </w:r>
      <w:proofErr w:type="spellEnd"/>
    </w:p>
    <w:p w:rsidR="005B7BCD" w:rsidRPr="005B7BCD" w:rsidRDefault="005B7BCD" w:rsidP="00E46759">
      <w:pPr>
        <w:pStyle w:val="IllustrationQuote"/>
        <w:rPr>
          <w:lang w:val="en-US"/>
        </w:rPr>
      </w:pPr>
      <w:r w:rsidRPr="005B7BCD">
        <w:rPr>
          <w:lang w:val="en-US"/>
        </w:rPr>
        <w:t xml:space="preserve">Fuente: </w:t>
      </w:r>
      <w:r>
        <w:fldChar w:fldCharType="begin"/>
      </w:r>
      <w:r w:rsidR="00A23CE7">
        <w:rPr>
          <w:lang w:val="en-US"/>
        </w:rPr>
        <w:instrText xml:space="preserve"> ADDIN ZOTERO_ITEM CSL_CITATION {"citationID":"a18g3rmkqcj","properties":{"formattedCitation":"(Microsoft, 2017a)","plainCitation":"(Microsoft, 2017a)"},"citationItems":[{"id":97,"uris":["http://zotero.org/users/local/kYSSITt9/items/N87BKHIE"],"uri":["http://zotero.org/users/local/kYSSITt9/items/N87BKHIE"],"itemData":{"id":97,"type":"webpage","title":"Aliases and typedefs (C++)","URL":"https://msdn.microsoft.com/en-us/library/dn467695.aspx","author":[{"family":"Microsoft","given":""}],"issued":{"date-parts":[["2017"]]},"accessed":{"date-parts":[["2017",6,25]]}}}],"schema":"https://github.com/citation-style-language/schema/raw/master/csl-citation.json"} </w:instrText>
      </w:r>
      <w:r>
        <w:fldChar w:fldCharType="separate"/>
      </w:r>
      <w:r w:rsidR="00A23CE7" w:rsidRPr="00A23CE7">
        <w:rPr>
          <w:rFonts w:cs="Segoe UI"/>
        </w:rPr>
        <w:t>(Microsoft, 2017a)</w:t>
      </w:r>
      <w:r>
        <w:fldChar w:fldCharType="end"/>
      </w:r>
    </w:p>
    <w:p w:rsidR="005C1F4C" w:rsidRDefault="005C1F4C" w:rsidP="00B020EE">
      <w:pPr>
        <w:pStyle w:val="Cita"/>
      </w:pPr>
      <w:r>
        <w:t xml:space="preserve">Como regla general, declarar un nombre dentro de </w:t>
      </w:r>
      <w:r w:rsidR="009330BC">
        <w:t xml:space="preserve">llaves limita su visibilidad, este no es el caso con las enumeraciones normales de C++, debido a esto se creó la enumeración con alcance, comúnmente llamada clases de enumeración. Las enumeraciones con alcance contaminan menos el entorno de desarrollo y no se pueden convertir implícitamente a tipos integrales, lo cual hace que la intención del desarrollador se mantenga al solamente poder compararse con el mismo tipo. Un aspecto nuevo par ambos tipos de enumeraciones es la capacidad de declararlas previo a definirlas, en el caso de las enumeraciones sin alcance se debe de </w:t>
      </w:r>
      <w:r w:rsidR="005058D6">
        <w:t xml:space="preserve">especificar que tipo interno se desea que sea </w:t>
      </w:r>
      <w:r w:rsidR="005058D6">
        <w:fldChar w:fldCharType="begin"/>
      </w:r>
      <w:r w:rsidR="005058D6">
        <w:instrText xml:space="preserve"> ADDIN ZOTERO_ITEM CSL_CITATION {"citationID":"ahrk0lh7f0","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058D6">
        <w:fldChar w:fldCharType="separate"/>
      </w:r>
      <w:r w:rsidR="005058D6" w:rsidRPr="005058D6">
        <w:rPr>
          <w:rFonts w:cs="Segoe UI"/>
        </w:rPr>
        <w:t>(Meyers, 2015)</w:t>
      </w:r>
      <w:r w:rsidR="005058D6">
        <w:fldChar w:fldCharType="end"/>
      </w:r>
      <w:r w:rsidR="005058D6">
        <w:t>.</w:t>
      </w:r>
      <w:r w:rsidR="00F50214">
        <w:t xml:space="preserve"> La declaración de una enumeración con alcance puede observarse en la </w:t>
      </w:r>
      <w:r w:rsidR="00F50214">
        <w:fldChar w:fldCharType="begin"/>
      </w:r>
      <w:r w:rsidR="00F50214">
        <w:instrText xml:space="preserve"> REF _Ref486104469 \h </w:instrText>
      </w:r>
      <w:r w:rsidR="00F50214">
        <w:fldChar w:fldCharType="separate"/>
      </w:r>
      <w:r w:rsidR="00F50214">
        <w:t xml:space="preserve">Ilustración </w:t>
      </w:r>
      <w:r w:rsidR="00F50214">
        <w:rPr>
          <w:noProof/>
        </w:rPr>
        <w:t>23</w:t>
      </w:r>
      <w:r w:rsidR="00F50214">
        <w:fldChar w:fldCharType="end"/>
      </w:r>
      <w:r w:rsidR="00F50214">
        <w:t>.</w:t>
      </w:r>
    </w:p>
    <w:p w:rsidR="005B7BCD" w:rsidRDefault="005B7BCD" w:rsidP="005B7BCD">
      <w:pPr>
        <w:pStyle w:val="Cita"/>
        <w:keepNext/>
        <w:jc w:val="center"/>
      </w:pPr>
      <w:r>
        <w:rPr>
          <w:noProof/>
        </w:rPr>
        <w:drawing>
          <wp:inline distT="0" distB="0" distL="0" distR="0" wp14:anchorId="293A823C" wp14:editId="50E05B36">
            <wp:extent cx="3819525" cy="9906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19525" cy="990600"/>
                    </a:xfrm>
                    <a:prstGeom prst="rect">
                      <a:avLst/>
                    </a:prstGeom>
                  </pic:spPr>
                </pic:pic>
              </a:graphicData>
            </a:graphic>
          </wp:inline>
        </w:drawing>
      </w:r>
    </w:p>
    <w:p w:rsidR="005B7BCD" w:rsidRDefault="005B7BCD" w:rsidP="005B7BCD">
      <w:pPr>
        <w:pStyle w:val="Caption"/>
      </w:pPr>
      <w:bookmarkStart w:id="43" w:name="_Ref486104469"/>
      <w:r>
        <w:t xml:space="preserve">Ilustración </w:t>
      </w:r>
      <w:r>
        <w:fldChar w:fldCharType="begin"/>
      </w:r>
      <w:r>
        <w:instrText xml:space="preserve"> SEQ Ilustración \* ARABIC </w:instrText>
      </w:r>
      <w:r>
        <w:fldChar w:fldCharType="separate"/>
      </w:r>
      <w:r w:rsidR="00C76752">
        <w:rPr>
          <w:noProof/>
        </w:rPr>
        <w:t>27</w:t>
      </w:r>
      <w:r>
        <w:fldChar w:fldCharType="end"/>
      </w:r>
      <w:bookmarkEnd w:id="43"/>
      <w:r>
        <w:t>. Declaración de un</w:t>
      </w:r>
      <w:r w:rsidR="00F50214">
        <w:t>a</w:t>
      </w:r>
      <w:r>
        <w:t xml:space="preserve"> </w:t>
      </w:r>
      <w:r w:rsidR="00F50214">
        <w:t>enumeración</w:t>
      </w:r>
      <w:r>
        <w:t xml:space="preserve"> con alcance</w:t>
      </w:r>
    </w:p>
    <w:p w:rsidR="005B7BCD" w:rsidRDefault="005B7BCD" w:rsidP="00E46759">
      <w:pPr>
        <w:pStyle w:val="IllustrationQuote"/>
      </w:pPr>
      <w:r>
        <w:lastRenderedPageBreak/>
        <w:t xml:space="preserve">Fuente: </w:t>
      </w:r>
      <w:r>
        <w:fldChar w:fldCharType="begin"/>
      </w:r>
      <w:r>
        <w:instrText xml:space="preserve"> ADDIN ZOTERO_ITEM CSL_CITATION {"citationID":"a2ef2obngmm","properties":{"formattedCitation":"{\\rtf (\\uc0\\u8220{}enumeration declaration - cppreference.com\\uc0\\u8221{}, 2017)}","plainCitation":"(“enumeration declaration - cppreference.com”, 2017)"},"citationItems":[{"id":99,"uris":["http://zotero.org/users/local/kYSSITt9/items/VT6XSBPX"],"uri":["http://zotero.org/users/local/kYSSITt9/items/VT6XSBPX"],"itemData":{"id":99,"type":"webpage","title":"enumeration declaration - cppreference.com","URL":"http://en.cppreference.com/w/cpp/language/enum","issued":{"date-parts":[["2017",3,31]]},"accessed":{"date-parts":[["2017",6,25]]}}}],"schema":"https://github.com/citation-style-language/schema/raw/master/csl-citation.json"} </w:instrText>
      </w:r>
      <w:r>
        <w:fldChar w:fldCharType="separate"/>
      </w:r>
      <w:r w:rsidRPr="005B7BCD">
        <w:rPr>
          <w:rFonts w:cs="Segoe UI"/>
          <w:szCs w:val="24"/>
        </w:rPr>
        <w:t>(“enumeration declaration - cppreference.com”, 2017)</w:t>
      </w:r>
      <w:r>
        <w:fldChar w:fldCharType="end"/>
      </w:r>
    </w:p>
    <w:p w:rsidR="00F50214" w:rsidRDefault="00132403" w:rsidP="00F50214">
      <w:pPr>
        <w:pStyle w:val="Cita"/>
      </w:pPr>
      <w:r>
        <w:t xml:space="preserve">Las funciones borradas son otro </w:t>
      </w:r>
      <w:r w:rsidR="001B1539">
        <w:t>aspecto de C++11, su propósito es evitar que se llamen funciones particulares. Se puede borrar una función simplemente igualándola a “</w:t>
      </w:r>
      <w:proofErr w:type="spellStart"/>
      <w:r w:rsidR="001B1539">
        <w:t>delete</w:t>
      </w:r>
      <w:proofErr w:type="spellEnd"/>
      <w:r w:rsidR="001B1539">
        <w:t>”. En C++98 se colocaba la función como privada y se igualaba a 0, hacer esto generaba un error al querer utilizar la función al momento de hacer el enlazamiento, utilizando “</w:t>
      </w:r>
      <w:proofErr w:type="spellStart"/>
      <w:r w:rsidR="001B1539">
        <w:t>delete</w:t>
      </w:r>
      <w:proofErr w:type="spellEnd"/>
      <w:r w:rsidR="001B1539">
        <w:t>” se puede detectar en tiempo de compilación. Otra ventaja de “</w:t>
      </w:r>
      <w:proofErr w:type="spellStart"/>
      <w:r w:rsidR="001B1539">
        <w:t>delete</w:t>
      </w:r>
      <w:proofErr w:type="spellEnd"/>
      <w:r w:rsidR="001B1539">
        <w:t xml:space="preserve">” es que se puede utilizar para eliminar cualquier función, incluyendo sobrecargas especificas </w:t>
      </w:r>
      <w:r w:rsidR="001B1539">
        <w:fldChar w:fldCharType="begin"/>
      </w:r>
      <w:r w:rsidR="001B1539">
        <w:instrText xml:space="preserve"> ADDIN ZOTERO_ITEM CSL_CITATION {"citationID":"a7dh1iul3b","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1B1539">
        <w:fldChar w:fldCharType="separate"/>
      </w:r>
      <w:r w:rsidR="001B1539" w:rsidRPr="001B1539">
        <w:rPr>
          <w:rFonts w:cs="Segoe UI"/>
        </w:rPr>
        <w:t>(Meyers, 2015)</w:t>
      </w:r>
      <w:r w:rsidR="001B1539">
        <w:fldChar w:fldCharType="end"/>
      </w:r>
      <w:r w:rsidR="001B1539">
        <w:t xml:space="preserve">. </w:t>
      </w:r>
      <w:r w:rsidR="00F50214">
        <w:t xml:space="preserve">Un ejemplo del borrado de funciones puede verse en la </w:t>
      </w:r>
      <w:r w:rsidR="00F50214">
        <w:fldChar w:fldCharType="begin"/>
      </w:r>
      <w:r w:rsidR="00F50214">
        <w:instrText xml:space="preserve"> REF _Ref486104495 \h </w:instrText>
      </w:r>
      <w:r w:rsidR="00F50214">
        <w:fldChar w:fldCharType="separate"/>
      </w:r>
      <w:r w:rsidR="00F50214">
        <w:t xml:space="preserve">Ilustración </w:t>
      </w:r>
      <w:r w:rsidR="00F50214">
        <w:rPr>
          <w:noProof/>
        </w:rPr>
        <w:t>24</w:t>
      </w:r>
      <w:r w:rsidR="00F50214">
        <w:fldChar w:fldCharType="end"/>
      </w:r>
      <w:r w:rsidR="00F50214">
        <w:t>.</w:t>
      </w:r>
    </w:p>
    <w:p w:rsidR="00F50214" w:rsidRDefault="005B7BCD" w:rsidP="00F50214">
      <w:pPr>
        <w:pStyle w:val="Cita"/>
        <w:keepNext/>
        <w:jc w:val="center"/>
      </w:pPr>
      <w:r>
        <w:rPr>
          <w:noProof/>
        </w:rPr>
        <w:drawing>
          <wp:inline distT="0" distB="0" distL="0" distR="0" wp14:anchorId="4ABF7AF1" wp14:editId="5521D42B">
            <wp:extent cx="5943600" cy="811033"/>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10055"/>
                    <a:stretch/>
                  </pic:blipFill>
                  <pic:spPr bwMode="auto">
                    <a:xfrm>
                      <a:off x="0" y="0"/>
                      <a:ext cx="5943600" cy="811033"/>
                    </a:xfrm>
                    <a:prstGeom prst="rect">
                      <a:avLst/>
                    </a:prstGeom>
                    <a:ln>
                      <a:noFill/>
                    </a:ln>
                    <a:extLst>
                      <a:ext uri="{53640926-AAD7-44D8-BBD7-CCE9431645EC}">
                        <a14:shadowObscured xmlns:a14="http://schemas.microsoft.com/office/drawing/2010/main"/>
                      </a:ext>
                    </a:extLst>
                  </pic:spPr>
                </pic:pic>
              </a:graphicData>
            </a:graphic>
          </wp:inline>
        </w:drawing>
      </w:r>
    </w:p>
    <w:p w:rsidR="005B7BCD" w:rsidRDefault="00F50214" w:rsidP="00F50214">
      <w:pPr>
        <w:pStyle w:val="Caption"/>
      </w:pPr>
      <w:bookmarkStart w:id="44" w:name="_Ref486104495"/>
      <w:r>
        <w:t xml:space="preserve">Ilustración </w:t>
      </w:r>
      <w:r>
        <w:fldChar w:fldCharType="begin"/>
      </w:r>
      <w:r>
        <w:instrText xml:space="preserve"> SEQ Ilustración \* ARABIC </w:instrText>
      </w:r>
      <w:r>
        <w:fldChar w:fldCharType="separate"/>
      </w:r>
      <w:r w:rsidR="00C76752">
        <w:rPr>
          <w:noProof/>
        </w:rPr>
        <w:t>28</w:t>
      </w:r>
      <w:r>
        <w:fldChar w:fldCharType="end"/>
      </w:r>
      <w:bookmarkEnd w:id="44"/>
      <w:r>
        <w:t>. Ejemplo de funciones borradas</w:t>
      </w:r>
    </w:p>
    <w:p w:rsidR="00F50214" w:rsidRPr="00DE35B8" w:rsidRDefault="00F50214" w:rsidP="00E46759">
      <w:pPr>
        <w:pStyle w:val="IllustrationQuote"/>
      </w:pPr>
      <w:r w:rsidRPr="00DE35B8">
        <w:t xml:space="preserve">Fuente: </w:t>
      </w:r>
      <w:r>
        <w:fldChar w:fldCharType="begin"/>
      </w:r>
      <w:r w:rsidRPr="00DE35B8">
        <w:instrText xml:space="preserve"> ADDIN ZOTERO_ITEM CSL_CITATION {"citationID":"aa32k0r660","properties":{"formattedCitation":"{\\rtf (\\uc0\\u8220{}Declaring functions - cppreference.com\\uc0\\u8221{}, 2017)}","plainCitation":"(“Declaring functions - cppreference.com”, 2017)"},"citationItems":[{"id":101,"uris":["http://zotero.org/users/local/kYSSITt9/items/K89AU4A8"],"uri":["http://zotero.org/users/local/kYSSITt9/items/K89AU4A8"],"itemData":{"id":101,"type":"webpage","title":"Declaring functions - cppreference.com","URL":"http://en.cppreference.com/w/cpp/language/function%23Deleted_functions","issued":{"date-parts":[["2017",6,20]]},"accessed":{"date-parts":[["2017",6,25]]}}}],"schema":"https://github.com/citation-style-language/schema/raw/master/csl-citation.json"} </w:instrText>
      </w:r>
      <w:r>
        <w:fldChar w:fldCharType="separate"/>
      </w:r>
      <w:r w:rsidRPr="00DE35B8">
        <w:rPr>
          <w:rFonts w:cs="Segoe UI"/>
          <w:szCs w:val="24"/>
        </w:rPr>
        <w:t>(“</w:t>
      </w:r>
      <w:proofErr w:type="spellStart"/>
      <w:r w:rsidRPr="00DE35B8">
        <w:rPr>
          <w:rFonts w:cs="Segoe UI"/>
          <w:szCs w:val="24"/>
        </w:rPr>
        <w:t>Declaring</w:t>
      </w:r>
      <w:proofErr w:type="spellEnd"/>
      <w:r w:rsidRPr="00DE35B8">
        <w:rPr>
          <w:rFonts w:cs="Segoe UI"/>
          <w:szCs w:val="24"/>
        </w:rPr>
        <w:t xml:space="preserve"> </w:t>
      </w:r>
      <w:proofErr w:type="spellStart"/>
      <w:r w:rsidRPr="00DE35B8">
        <w:rPr>
          <w:rFonts w:cs="Segoe UI"/>
          <w:szCs w:val="24"/>
        </w:rPr>
        <w:t>functions</w:t>
      </w:r>
      <w:proofErr w:type="spellEnd"/>
      <w:r w:rsidRPr="00DE35B8">
        <w:rPr>
          <w:rFonts w:cs="Segoe UI"/>
          <w:szCs w:val="24"/>
        </w:rPr>
        <w:t xml:space="preserve"> - cppreference.com”, 2017)</w:t>
      </w:r>
      <w:r>
        <w:fldChar w:fldCharType="end"/>
      </w:r>
    </w:p>
    <w:p w:rsidR="009330BC" w:rsidRDefault="007B6725" w:rsidP="00B020EE">
      <w:pPr>
        <w:pStyle w:val="Cita"/>
      </w:pPr>
      <w:r>
        <w:t>C++11 agrega la palabra reservada “</w:t>
      </w:r>
      <w:proofErr w:type="spellStart"/>
      <w:r>
        <w:t>override</w:t>
      </w:r>
      <w:proofErr w:type="spellEnd"/>
      <w:r>
        <w:t xml:space="preserve">” para poder indicar al compilador que la función que se está declarando es </w:t>
      </w:r>
      <w:r w:rsidR="00973001">
        <w:t xml:space="preserve">un reemplazo de la función de la base. Sin esto es posible crear funciones en una clase derivada muy parecidas a la original pero no exactamente iguales, en cuyo caso no actúa como se piensa que debería actuar la función </w:t>
      </w:r>
      <w:r w:rsidR="00973001">
        <w:fldChar w:fldCharType="begin"/>
      </w:r>
      <w:r w:rsidR="00973001">
        <w:instrText xml:space="preserve"> ADDIN ZOTERO_ITEM CSL_CITATION {"citationID":"a27mvpdel1q","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973001">
        <w:fldChar w:fldCharType="separate"/>
      </w:r>
      <w:r w:rsidR="00973001" w:rsidRPr="00973001">
        <w:rPr>
          <w:rFonts w:cs="Segoe UI"/>
        </w:rPr>
        <w:t>(Meyers, 2015)</w:t>
      </w:r>
      <w:r w:rsidR="00973001">
        <w:fldChar w:fldCharType="end"/>
      </w:r>
      <w:r w:rsidR="00973001">
        <w:t>.</w:t>
      </w:r>
      <w:r w:rsidR="002A7F17">
        <w:t xml:space="preserve"> Se puede ver un ejemplo del uso de “</w:t>
      </w:r>
      <w:proofErr w:type="spellStart"/>
      <w:r w:rsidR="002A7F17">
        <w:t>override</w:t>
      </w:r>
      <w:proofErr w:type="spellEnd"/>
      <w:r w:rsidR="002A7F17">
        <w:t xml:space="preserve">” en </w:t>
      </w:r>
      <w:proofErr w:type="spellStart"/>
      <w:r w:rsidR="002A7F17">
        <w:t>la</w:t>
      </w:r>
      <w:r w:rsidR="006D532F">
        <w:fldChar w:fldCharType="begin"/>
      </w:r>
      <w:r w:rsidR="006D532F">
        <w:instrText xml:space="preserve"> REF _Ref486107166 \h </w:instrText>
      </w:r>
      <w:r w:rsidR="006D532F">
        <w:fldChar w:fldCharType="separate"/>
      </w:r>
      <w:r w:rsidR="006D532F">
        <w:t>Ilustración</w:t>
      </w:r>
      <w:proofErr w:type="spellEnd"/>
      <w:r w:rsidR="006D532F">
        <w:t xml:space="preserve"> </w:t>
      </w:r>
      <w:r w:rsidR="006D532F">
        <w:rPr>
          <w:noProof/>
        </w:rPr>
        <w:t>25</w:t>
      </w:r>
      <w:r w:rsidR="006D532F">
        <w:fldChar w:fldCharType="end"/>
      </w:r>
      <w:r w:rsidR="002A7F17">
        <w:t>.</w:t>
      </w:r>
    </w:p>
    <w:p w:rsidR="002A7F17" w:rsidRDefault="002A7F17" w:rsidP="006D532F">
      <w:pPr>
        <w:pStyle w:val="Cita"/>
        <w:keepNext/>
        <w:jc w:val="center"/>
      </w:pPr>
      <w:r>
        <w:rPr>
          <w:noProof/>
        </w:rPr>
        <w:lastRenderedPageBreak/>
        <w:drawing>
          <wp:inline distT="0" distB="0" distL="0" distR="0" wp14:anchorId="588BBD73" wp14:editId="1E65311A">
            <wp:extent cx="5410200" cy="1962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10200" cy="1962150"/>
                    </a:xfrm>
                    <a:prstGeom prst="rect">
                      <a:avLst/>
                    </a:prstGeom>
                  </pic:spPr>
                </pic:pic>
              </a:graphicData>
            </a:graphic>
          </wp:inline>
        </w:drawing>
      </w:r>
    </w:p>
    <w:p w:rsidR="002A7F17" w:rsidRDefault="002A7F17" w:rsidP="006D532F">
      <w:pPr>
        <w:pStyle w:val="Caption"/>
      </w:pPr>
      <w:bookmarkStart w:id="45" w:name="_Ref486107166"/>
      <w:r>
        <w:t xml:space="preserve">Ilustración </w:t>
      </w:r>
      <w:r>
        <w:fldChar w:fldCharType="begin"/>
      </w:r>
      <w:r>
        <w:instrText xml:space="preserve"> SEQ Ilustración \* ARABIC </w:instrText>
      </w:r>
      <w:r>
        <w:fldChar w:fldCharType="separate"/>
      </w:r>
      <w:r w:rsidR="00C76752">
        <w:rPr>
          <w:noProof/>
        </w:rPr>
        <w:t>29</w:t>
      </w:r>
      <w:r>
        <w:fldChar w:fldCharType="end"/>
      </w:r>
      <w:bookmarkEnd w:id="45"/>
      <w:r>
        <w:t xml:space="preserve">. </w:t>
      </w:r>
      <w:proofErr w:type="spellStart"/>
      <w:r>
        <w:t>Utilizacion</w:t>
      </w:r>
      <w:proofErr w:type="spellEnd"/>
      <w:r>
        <w:t xml:space="preserve"> de “</w:t>
      </w:r>
      <w:proofErr w:type="spellStart"/>
      <w:r>
        <w:t>override</w:t>
      </w:r>
      <w:proofErr w:type="spellEnd"/>
      <w:r>
        <w:t>”</w:t>
      </w:r>
    </w:p>
    <w:p w:rsidR="00E46759" w:rsidRPr="00DE35B8" w:rsidRDefault="002A7F17" w:rsidP="00A23CE7">
      <w:pPr>
        <w:pStyle w:val="IllustrationQuote"/>
      </w:pPr>
      <w:r w:rsidRPr="00DE35B8">
        <w:t xml:space="preserve">Fuente: </w:t>
      </w:r>
      <w:r w:rsidRPr="006D532F">
        <w:fldChar w:fldCharType="begin"/>
      </w:r>
      <w:r w:rsidRPr="00DE35B8">
        <w:instrText xml:space="preserve"> ADDIN ZOTERO_ITEM CSL_CITATION {"citationID":"abf0j3a7a7","properties":{"formattedCitation":"{\\rtf (\\uc0\\u8220{}override specifier (since C++11) - cppreference.com\\uc0\\u8221{}, 2017)}","plainCitation":"(“override specifier (since C++11) - cppreference.com”, 2017)"},"citationItems":[{"id":103,"uris":["http://zotero.org/users/local/kYSSITt9/items/R2SBQISG"],"uri":["http://zotero.org/users/local/kYSSITt9/items/R2SBQISG"],"itemData":{"id":103,"type":"webpage","title":"override specifier (since C++11) - cppreference.com","URL":"http://en.cppreference.com/w/cpp/language/override","issued":{"date-parts":[["2017",9,6]]},"accessed":{"date-parts":[["2017",6,25]]}}}],"schema":"https://github.com/citation-style-language/schema/raw/master/csl-citation.json"} </w:instrText>
      </w:r>
      <w:r w:rsidRPr="006D532F">
        <w:fldChar w:fldCharType="separate"/>
      </w:r>
      <w:r w:rsidRPr="00DE35B8">
        <w:t>(“</w:t>
      </w:r>
      <w:proofErr w:type="spellStart"/>
      <w:r w:rsidRPr="00DE35B8">
        <w:t>override</w:t>
      </w:r>
      <w:proofErr w:type="spellEnd"/>
      <w:r w:rsidRPr="00DE35B8">
        <w:t xml:space="preserve"> </w:t>
      </w:r>
      <w:proofErr w:type="spellStart"/>
      <w:r w:rsidRPr="00DE35B8">
        <w:t>specifier</w:t>
      </w:r>
      <w:proofErr w:type="spellEnd"/>
      <w:r w:rsidRPr="00DE35B8">
        <w:t xml:space="preserve"> (</w:t>
      </w:r>
      <w:proofErr w:type="spellStart"/>
      <w:r w:rsidRPr="00DE35B8">
        <w:t>since</w:t>
      </w:r>
      <w:proofErr w:type="spellEnd"/>
      <w:r w:rsidRPr="00DE35B8">
        <w:t xml:space="preserve"> C++11) - cppreference.com”, 2017)</w:t>
      </w:r>
      <w:r w:rsidRPr="006D532F">
        <w:fldChar w:fldCharType="end"/>
      </w:r>
    </w:p>
    <w:p w:rsidR="00973001" w:rsidRDefault="004C6CFA" w:rsidP="00B020EE">
      <w:pPr>
        <w:pStyle w:val="Cita"/>
      </w:pPr>
      <w:r>
        <w:t>Los apuntadores en C++ son un</w:t>
      </w:r>
      <w:r w:rsidR="005523CE">
        <w:t xml:space="preserve"> concepto muy poderoso, y así como es de poderoso puede ser peligroso si no se tratan con cuidado. C++11 presenta la oportunidad de mantener el poder de los apuntadores en bruto con los apuntadores inteligentes. Los apuntadores inteligentes saben a quién pertenece el objeto apuntado y cuando y como destruirlo. Entre los apuntadores inteligentes existen los “</w:t>
      </w:r>
      <w:proofErr w:type="spellStart"/>
      <w:r w:rsidR="005523CE">
        <w:t>auto_ptr</w:t>
      </w:r>
      <w:proofErr w:type="spellEnd"/>
      <w:r w:rsidR="005523CE">
        <w:t>”, los “</w:t>
      </w:r>
      <w:proofErr w:type="spellStart"/>
      <w:r w:rsidR="005523CE">
        <w:t>unique_ptr</w:t>
      </w:r>
      <w:proofErr w:type="spellEnd"/>
      <w:r w:rsidR="005523CE">
        <w:t>”, los “</w:t>
      </w:r>
      <w:proofErr w:type="spellStart"/>
      <w:r w:rsidR="005523CE">
        <w:t>shared_ptr</w:t>
      </w:r>
      <w:proofErr w:type="spellEnd"/>
      <w:r w:rsidR="005523CE">
        <w:t>” y los “</w:t>
      </w:r>
      <w:proofErr w:type="spellStart"/>
      <w:r w:rsidR="005523CE">
        <w:t>weak_ptr</w:t>
      </w:r>
      <w:proofErr w:type="spellEnd"/>
      <w:r w:rsidR="005523CE">
        <w:t xml:space="preserve">” </w:t>
      </w:r>
      <w:r w:rsidR="005523CE">
        <w:fldChar w:fldCharType="begin"/>
      </w:r>
      <w:r w:rsidR="005523CE">
        <w:instrText xml:space="preserve"> ADDIN ZOTERO_ITEM CSL_CITATION {"citationID":"a133365evk9","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523CE">
        <w:fldChar w:fldCharType="separate"/>
      </w:r>
      <w:r w:rsidR="005523CE" w:rsidRPr="005523CE">
        <w:rPr>
          <w:rFonts w:cs="Segoe UI"/>
        </w:rPr>
        <w:t>(Meyers, 2015)</w:t>
      </w:r>
      <w:r w:rsidR="005523CE">
        <w:fldChar w:fldCharType="end"/>
      </w:r>
      <w:r w:rsidR="005523CE">
        <w:t>.</w:t>
      </w:r>
      <w:r w:rsidR="00A23CE7">
        <w:t xml:space="preserve"> Los apuntadores inteligentes reducen la complejidad de manejar el tiempo de vida de los objetos como se muestra en la </w:t>
      </w:r>
      <w:r w:rsidR="00DE282C">
        <w:fldChar w:fldCharType="begin"/>
      </w:r>
      <w:r w:rsidR="00DE282C">
        <w:instrText xml:space="preserve"> REF _Ref486111463 \h </w:instrText>
      </w:r>
      <w:r w:rsidR="00DE282C">
        <w:fldChar w:fldCharType="separate"/>
      </w:r>
      <w:r w:rsidR="00DE282C">
        <w:t xml:space="preserve">Ilustración </w:t>
      </w:r>
      <w:r w:rsidR="00DE282C">
        <w:rPr>
          <w:noProof/>
        </w:rPr>
        <w:t>26</w:t>
      </w:r>
      <w:r w:rsidR="00DE282C">
        <w:fldChar w:fldCharType="end"/>
      </w:r>
      <w:r w:rsidR="00DE282C">
        <w:t>.</w:t>
      </w:r>
    </w:p>
    <w:p w:rsidR="00A23CE7" w:rsidRDefault="00A23CE7" w:rsidP="00A23CE7">
      <w:pPr>
        <w:pStyle w:val="Cita"/>
        <w:keepNext/>
        <w:jc w:val="center"/>
      </w:pPr>
      <w:r>
        <w:rPr>
          <w:noProof/>
        </w:rPr>
        <w:lastRenderedPageBreak/>
        <w:drawing>
          <wp:inline distT="0" distB="0" distL="0" distR="0" wp14:anchorId="3FFA01A1" wp14:editId="086BEFF1">
            <wp:extent cx="5057775" cy="36671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57775" cy="3667125"/>
                    </a:xfrm>
                    <a:prstGeom prst="rect">
                      <a:avLst/>
                    </a:prstGeom>
                  </pic:spPr>
                </pic:pic>
              </a:graphicData>
            </a:graphic>
          </wp:inline>
        </w:drawing>
      </w:r>
    </w:p>
    <w:p w:rsidR="00A23CE7" w:rsidRDefault="00A23CE7" w:rsidP="00A23CE7">
      <w:pPr>
        <w:pStyle w:val="Caption"/>
      </w:pPr>
      <w:bookmarkStart w:id="46" w:name="_Ref486111463"/>
      <w:r>
        <w:t xml:space="preserve">Ilustración </w:t>
      </w:r>
      <w:r>
        <w:fldChar w:fldCharType="begin"/>
      </w:r>
      <w:r>
        <w:instrText xml:space="preserve"> SEQ Ilustración \* ARABIC </w:instrText>
      </w:r>
      <w:r>
        <w:fldChar w:fldCharType="separate"/>
      </w:r>
      <w:r w:rsidR="00C76752">
        <w:rPr>
          <w:noProof/>
        </w:rPr>
        <w:t>30</w:t>
      </w:r>
      <w:r>
        <w:fldChar w:fldCharType="end"/>
      </w:r>
      <w:bookmarkEnd w:id="46"/>
      <w:r>
        <w:t xml:space="preserve"> Manejo del ciclo de vida de un objeto con apuntadores en bruto y con apuntadores inteligentes.</w:t>
      </w:r>
    </w:p>
    <w:p w:rsidR="00A23CE7" w:rsidRPr="00A23CE7" w:rsidRDefault="00A23CE7" w:rsidP="00A23CE7">
      <w:pPr>
        <w:pStyle w:val="IllustrationQuote"/>
      </w:pPr>
      <w:r w:rsidRPr="00A23CE7">
        <w:t xml:space="preserve">Fuente: </w:t>
      </w:r>
      <w:r w:rsidRPr="00A23CE7">
        <w:fldChar w:fldCharType="begin"/>
      </w:r>
      <w:r w:rsidR="00616B73">
        <w:instrText xml:space="preserve"> ADDIN ZOTERO_ITEM CSL_CITATION {"citationID":"a1s50kh3cf6","properties":{"formattedCitation":"(Microsoft, 2017e)","plainCitation":"(Microsoft, 2017e)"},"citationItems":[{"id":105,"uris":["http://zotero.org/users/local/kYSSITt9/items/7BVJFJKH"],"uri":["http://zotero.org/users/local/kYSSITt9/items/7BVJFJKH"],"itemData":{"id":105,"type":"webpage","title":"Smart Pointers (Modern C++)","URL":"https://msdn.microsoft.com/en-us/library/hh279674.aspx","author":[{"family":"Microsoft","given":""}],"issued":{"date-parts":[["2017"]]},"accessed":{"date-parts":[["2017",6,25]]}}}],"schema":"https://github.com/citation-style-language/schema/raw/master/csl-citation.json"} </w:instrText>
      </w:r>
      <w:r w:rsidRPr="00A23CE7">
        <w:fldChar w:fldCharType="separate"/>
      </w:r>
      <w:r w:rsidR="00616B73" w:rsidRPr="00616B73">
        <w:rPr>
          <w:rFonts w:cs="Segoe UI"/>
        </w:rPr>
        <w:t>(Microsoft, 2017e)</w:t>
      </w:r>
      <w:r w:rsidRPr="00A23CE7">
        <w:fldChar w:fldCharType="end"/>
      </w:r>
    </w:p>
    <w:p w:rsidR="005523CE" w:rsidRDefault="005523CE" w:rsidP="00B020EE">
      <w:pPr>
        <w:pStyle w:val="Cita"/>
      </w:pPr>
      <w:r>
        <w:t xml:space="preserve">Los </w:t>
      </w:r>
      <w:r w:rsidR="00EF4CD6">
        <w:t>“</w:t>
      </w:r>
      <w:proofErr w:type="spellStart"/>
      <w:r w:rsidR="00EF4CD6">
        <w:t>auto_ptr</w:t>
      </w:r>
      <w:proofErr w:type="spellEnd"/>
      <w:r w:rsidR="00EF4CD6">
        <w:t>” son una implementación previa a C++11 y se deben evitar, debido a que los otros apuntadores inteligentes hacen el trabajo de “</w:t>
      </w:r>
      <w:proofErr w:type="spellStart"/>
      <w:r w:rsidR="00EF4CD6">
        <w:t>auto_ptr</w:t>
      </w:r>
      <w:proofErr w:type="spellEnd"/>
      <w:r w:rsidR="00EF4CD6">
        <w:t xml:space="preserve">” mucho mejor. </w:t>
      </w:r>
      <w:r w:rsidR="0003325D">
        <w:t xml:space="preserve">Cuando se </w:t>
      </w:r>
      <w:r w:rsidR="00862F51">
        <w:t>necesita un apuntador inteligente, la primera opción es el “</w:t>
      </w:r>
      <w:proofErr w:type="spellStart"/>
      <w:r w:rsidR="00862F51">
        <w:t>unique_ptr</w:t>
      </w:r>
      <w:proofErr w:type="spellEnd"/>
      <w:r w:rsidR="00862F51">
        <w:t>”. El “</w:t>
      </w:r>
      <w:proofErr w:type="spellStart"/>
      <w:r w:rsidR="00862F51">
        <w:t>unique_ptr</w:t>
      </w:r>
      <w:proofErr w:type="spellEnd"/>
      <w:r w:rsidR="00862F51">
        <w:t>” tiene un tamaño por defecto igual al del apuntador en bruto para la mayor parte de las operaciones.  El “</w:t>
      </w:r>
      <w:proofErr w:type="spellStart"/>
      <w:r w:rsidR="00862F51">
        <w:t>unique_ptr</w:t>
      </w:r>
      <w:proofErr w:type="spellEnd"/>
      <w:r w:rsidR="00862F51">
        <w:t>” tiene la peculiaridad de que no puede ser copiado, esto se debe a que al copiarlo el nuevo “</w:t>
      </w:r>
      <w:proofErr w:type="spellStart"/>
      <w:r w:rsidR="00862F51">
        <w:t>unique_ptr</w:t>
      </w:r>
      <w:proofErr w:type="spellEnd"/>
      <w:r w:rsidR="00862F51">
        <w:t>” apuntaría al mismo lugar que el original. Al momento de ser destruido un “</w:t>
      </w:r>
      <w:proofErr w:type="spellStart"/>
      <w:r w:rsidR="00862F51">
        <w:t>unique_ptr</w:t>
      </w:r>
      <w:proofErr w:type="spellEnd"/>
      <w:r w:rsidR="00862F51">
        <w:t>” no nulo destruye a lo que sea que este apuntando en ese momento</w:t>
      </w:r>
      <w:r w:rsidR="00EC177B">
        <w:t>. Se debe tener en cuenta que si bien por defecto un “</w:t>
      </w:r>
      <w:proofErr w:type="spellStart"/>
      <w:r w:rsidR="00EC177B">
        <w:t>unique_ptr</w:t>
      </w:r>
      <w:proofErr w:type="spellEnd"/>
      <w:r w:rsidR="00EC177B">
        <w:t>” es del mismo tamaño que un apuntador en bruto, el “</w:t>
      </w:r>
      <w:proofErr w:type="spellStart"/>
      <w:r w:rsidR="00EC177B">
        <w:t>unique_ptr</w:t>
      </w:r>
      <w:proofErr w:type="spellEnd"/>
      <w:r w:rsidR="00EC177B">
        <w:t xml:space="preserve">” crece cuando entran en juego destructores personalizados </w:t>
      </w:r>
      <w:r w:rsidR="00EC177B">
        <w:fldChar w:fldCharType="begin"/>
      </w:r>
      <w:r w:rsidR="00EC177B">
        <w:instrText xml:space="preserve"> ADDIN ZOTERO_ITEM CSL_CITATION {"citationID":"ao8j0pfofm","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EC177B">
        <w:fldChar w:fldCharType="separate"/>
      </w:r>
      <w:r w:rsidR="00EC177B" w:rsidRPr="00EC177B">
        <w:rPr>
          <w:rFonts w:cs="Segoe UI"/>
        </w:rPr>
        <w:t>(Meyers, 2015)</w:t>
      </w:r>
      <w:r w:rsidR="00EC177B">
        <w:fldChar w:fldCharType="end"/>
      </w:r>
      <w:r w:rsidR="00862F51">
        <w:t>.</w:t>
      </w:r>
      <w:r w:rsidR="00A23CE7">
        <w:t xml:space="preserve"> </w:t>
      </w:r>
      <w:r w:rsidR="009F1C33">
        <w:lastRenderedPageBreak/>
        <w:t xml:space="preserve">La </w:t>
      </w:r>
      <w:r w:rsidR="009F1C33">
        <w:fldChar w:fldCharType="begin"/>
      </w:r>
      <w:r w:rsidR="009F1C33">
        <w:instrText xml:space="preserve"> REF _Ref486107918 \h </w:instrText>
      </w:r>
      <w:r w:rsidR="009F1C33">
        <w:fldChar w:fldCharType="separate"/>
      </w:r>
      <w:r w:rsidR="009F1C33">
        <w:t xml:space="preserve">Ilustración </w:t>
      </w:r>
      <w:r w:rsidR="009F1C33">
        <w:rPr>
          <w:noProof/>
        </w:rPr>
        <w:t>27</w:t>
      </w:r>
      <w:r w:rsidR="009F1C33">
        <w:fldChar w:fldCharType="end"/>
      </w:r>
      <w:r w:rsidR="009F1C33">
        <w:t xml:space="preserve"> muestra cómo crear un “</w:t>
      </w:r>
      <w:proofErr w:type="spellStart"/>
      <w:r w:rsidR="009F1C33">
        <w:t>unique_ptr</w:t>
      </w:r>
      <w:proofErr w:type="spellEnd"/>
      <w:r w:rsidR="009F1C33">
        <w:t>” y transferir la posesión del objeto a un nuevo “</w:t>
      </w:r>
      <w:proofErr w:type="spellStart"/>
      <w:r w:rsidR="009F1C33">
        <w:t>unique_ptr</w:t>
      </w:r>
      <w:proofErr w:type="spellEnd"/>
      <w:r w:rsidR="009F1C33">
        <w:t>”</w:t>
      </w:r>
    </w:p>
    <w:p w:rsidR="00A23CE7" w:rsidRDefault="00A23CE7" w:rsidP="00A23CE7">
      <w:pPr>
        <w:pStyle w:val="Cita"/>
        <w:keepNext/>
        <w:jc w:val="center"/>
      </w:pPr>
      <w:r>
        <w:rPr>
          <w:noProof/>
        </w:rPr>
        <w:drawing>
          <wp:inline distT="0" distB="0" distL="0" distR="0">
            <wp:extent cx="4516120" cy="1772920"/>
            <wp:effectExtent l="0" t="0" r="0" b="0"/>
            <wp:docPr id="36" name="Picture 36" descr="Moving the ownership of a unique_pt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ving the ownership of a unique_pt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16120" cy="1772920"/>
                    </a:xfrm>
                    <a:prstGeom prst="rect">
                      <a:avLst/>
                    </a:prstGeom>
                    <a:noFill/>
                    <a:ln>
                      <a:noFill/>
                    </a:ln>
                  </pic:spPr>
                </pic:pic>
              </a:graphicData>
            </a:graphic>
          </wp:inline>
        </w:drawing>
      </w:r>
    </w:p>
    <w:p w:rsidR="00A23CE7" w:rsidRDefault="00A23CE7" w:rsidP="00A23CE7">
      <w:pPr>
        <w:pStyle w:val="Caption"/>
      </w:pPr>
      <w:bookmarkStart w:id="47" w:name="_Ref486107918"/>
      <w:r>
        <w:t xml:space="preserve">Ilustración </w:t>
      </w:r>
      <w:r>
        <w:fldChar w:fldCharType="begin"/>
      </w:r>
      <w:r>
        <w:instrText xml:space="preserve"> SEQ Ilustración \* ARABIC </w:instrText>
      </w:r>
      <w:r>
        <w:fldChar w:fldCharType="separate"/>
      </w:r>
      <w:r w:rsidR="00C76752">
        <w:rPr>
          <w:noProof/>
        </w:rPr>
        <w:t>31</w:t>
      </w:r>
      <w:r>
        <w:fldChar w:fldCharType="end"/>
      </w:r>
      <w:bookmarkEnd w:id="47"/>
      <w:r>
        <w:t xml:space="preserve">. Transferencia de </w:t>
      </w:r>
      <w:r w:rsidR="009F1C33">
        <w:t>posesión entre</w:t>
      </w:r>
      <w:r>
        <w:t xml:space="preserve"> dos instancias de </w:t>
      </w:r>
      <w:r w:rsidR="009F1C33">
        <w:t>“</w:t>
      </w:r>
      <w:proofErr w:type="spellStart"/>
      <w:r>
        <w:t>unique_ptr</w:t>
      </w:r>
      <w:proofErr w:type="spellEnd"/>
      <w:r w:rsidR="009F1C33">
        <w:t>”</w:t>
      </w:r>
    </w:p>
    <w:p w:rsidR="009F1C33" w:rsidRPr="009F1C33" w:rsidRDefault="00A23CE7" w:rsidP="009F1C33">
      <w:pPr>
        <w:pStyle w:val="IllustrationQuote"/>
      </w:pPr>
      <w:r w:rsidRPr="009F1C33">
        <w:t xml:space="preserve">Fuente: </w:t>
      </w:r>
      <w:r w:rsidRPr="009F1C33">
        <w:fldChar w:fldCharType="begin"/>
      </w:r>
      <w:r w:rsidR="00C53A6B">
        <w:instrText xml:space="preserve"> ADDIN ZOTERO_ITEM CSL_CITATION {"citationID":"a20kfhjg94j","properties":{"formattedCitation":"(Microsoft, 2017c)","plainCitation":"(Microsoft, 2017c)"},"citationItems":[{"id":107,"uris":["http://zotero.org/users/local/kYSSITt9/items/FCH3BETU"],"uri":["http://zotero.org/users/local/kYSSITt9/items/FCH3BETU"],"itemData":{"id":107,"type":"webpage","title":"How to: Create and Use unique_ptr Instances","URL":"https://msdn.microsoft.com/en-us/library/hh279676.aspx","author":[{"family":"Microsoft","given":""}],"issued":{"date-parts":[["2017"]]},"accessed":{"date-parts":[["2017",6,25]]}}}],"schema":"https://github.com/citation-style-language/schema/raw/master/csl-citation.json"} </w:instrText>
      </w:r>
      <w:r w:rsidRPr="009F1C33">
        <w:fldChar w:fldCharType="separate"/>
      </w:r>
      <w:r w:rsidR="00C53A6B" w:rsidRPr="00C53A6B">
        <w:rPr>
          <w:rFonts w:cs="Segoe UI"/>
        </w:rPr>
        <w:t>(Microsoft, 2017c)</w:t>
      </w:r>
      <w:r w:rsidRPr="009F1C33">
        <w:fldChar w:fldCharType="end"/>
      </w:r>
    </w:p>
    <w:p w:rsidR="00C40DA3" w:rsidRDefault="007C220B" w:rsidP="00C40DA3">
      <w:pPr>
        <w:pStyle w:val="Cita"/>
      </w:pPr>
      <w:r w:rsidRPr="00A23CE7">
        <w:t xml:space="preserve"> </w:t>
      </w:r>
      <w:r w:rsidR="00B102AA">
        <w:t>La recolección de basura es una de las conveniencias de la programación moderna, pero suele ocurrir en momentos poco oportunos. C++11 introduce un concepto que permite que la colección de basura sea automática y a la vez predecible, los apuntadores compartidos o “</w:t>
      </w:r>
      <w:proofErr w:type="spellStart"/>
      <w:r w:rsidR="00B102AA">
        <w:t>shared_ptr</w:t>
      </w:r>
      <w:proofErr w:type="spellEnd"/>
      <w:r w:rsidR="00B102AA">
        <w:t>”. Como su nombre lo indica los “</w:t>
      </w:r>
      <w:proofErr w:type="spellStart"/>
      <w:r w:rsidR="00B102AA">
        <w:t>shared_ptr</w:t>
      </w:r>
      <w:proofErr w:type="spellEnd"/>
      <w:r w:rsidR="00B102AA">
        <w:t>” son apuntadores que no tienen posesión del objeto al que apuntan, pero entre todos los que apuntan al mismo objeto ayudan a asegurar su destrucción cuando ya no es neces</w:t>
      </w:r>
      <w:r w:rsidR="00F4654A">
        <w:t>ario.  A diferencia de los “</w:t>
      </w:r>
      <w:proofErr w:type="spellStart"/>
      <w:r w:rsidR="00F4654A">
        <w:t>uni</w:t>
      </w:r>
      <w:r w:rsidR="00B102AA">
        <w:t>que_ptr</w:t>
      </w:r>
      <w:proofErr w:type="spellEnd"/>
      <w:r w:rsidR="00B102AA">
        <w:t>”, los “</w:t>
      </w:r>
      <w:proofErr w:type="spellStart"/>
      <w:r w:rsidR="00B102AA">
        <w:t>shared_ptr</w:t>
      </w:r>
      <w:proofErr w:type="spellEnd"/>
      <w:r w:rsidR="00B102AA">
        <w:t>” suelen tener un apuntador hacia el objeto y uno hacia el conteo de referencias de ese objeto, el cual es dinámicamente reservado</w:t>
      </w:r>
      <w:r w:rsidR="00F81FA2">
        <w:t xml:space="preserve">, véase la </w:t>
      </w:r>
      <w:r w:rsidR="00F81FA2">
        <w:fldChar w:fldCharType="begin"/>
      </w:r>
      <w:r w:rsidR="00F81FA2">
        <w:instrText xml:space="preserve"> REF _Ref486108658 \h </w:instrText>
      </w:r>
      <w:r w:rsidR="00F81FA2">
        <w:fldChar w:fldCharType="separate"/>
      </w:r>
      <w:r w:rsidR="00F81FA2">
        <w:t xml:space="preserve">Ilustración </w:t>
      </w:r>
      <w:r w:rsidR="00F81FA2">
        <w:rPr>
          <w:noProof/>
        </w:rPr>
        <w:t>28</w:t>
      </w:r>
      <w:r w:rsidR="00F81FA2">
        <w:fldChar w:fldCharType="end"/>
      </w:r>
      <w:r w:rsidR="00B102AA">
        <w:t>. El costo de reservar memoria dinámicamente par aun “</w:t>
      </w:r>
      <w:proofErr w:type="spellStart"/>
      <w:r w:rsidR="00B102AA">
        <w:t>shared_ptr</w:t>
      </w:r>
      <w:proofErr w:type="spellEnd"/>
      <w:r w:rsidR="00B102AA">
        <w:t>” puede ser evitado utilizando “</w:t>
      </w:r>
      <w:proofErr w:type="spellStart"/>
      <w:proofErr w:type="gramStart"/>
      <w:r w:rsidR="00B102AA">
        <w:t>std</w:t>
      </w:r>
      <w:proofErr w:type="spellEnd"/>
      <w:r w:rsidR="00B102AA">
        <w:t>::</w:t>
      </w:r>
      <w:proofErr w:type="spellStart"/>
      <w:proofErr w:type="gramEnd"/>
      <w:r w:rsidR="00B102AA">
        <w:t>make_shared</w:t>
      </w:r>
      <w:proofErr w:type="spellEnd"/>
      <w:r w:rsidR="00B102AA">
        <w:t>”, pero no siempre se puede utilizar. Cabe destacar que es más eficiente mover un “</w:t>
      </w:r>
      <w:proofErr w:type="spellStart"/>
      <w:r w:rsidR="00B102AA">
        <w:t>shared_ptr</w:t>
      </w:r>
      <w:proofErr w:type="spellEnd"/>
      <w:r w:rsidR="00B102AA">
        <w:t>” que copiarlo</w:t>
      </w:r>
      <w:r w:rsidR="009F1C33">
        <w:t xml:space="preserve"> </w:t>
      </w:r>
      <w:r w:rsidR="00F4654A">
        <w:fldChar w:fldCharType="begin"/>
      </w:r>
      <w:r w:rsidR="00F4654A">
        <w:instrText xml:space="preserve"> ADDIN ZOTERO_ITEM CSL_CITATION {"citationID":"a1seednakob","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F4654A">
        <w:fldChar w:fldCharType="separate"/>
      </w:r>
      <w:r w:rsidR="00F4654A" w:rsidRPr="00F4654A">
        <w:rPr>
          <w:rFonts w:cs="Segoe UI"/>
        </w:rPr>
        <w:t>(Meyers, 2015)</w:t>
      </w:r>
      <w:r w:rsidR="00F4654A">
        <w:fldChar w:fldCharType="end"/>
      </w:r>
      <w:r w:rsidR="00B102AA">
        <w:t>.</w:t>
      </w:r>
      <w:r w:rsidR="00F81FA2">
        <w:t xml:space="preserve"> </w:t>
      </w:r>
      <w:r w:rsidR="00C40DA3">
        <w:t>Las formas de inicializar un “</w:t>
      </w:r>
      <w:proofErr w:type="spellStart"/>
      <w:r w:rsidR="00C40DA3">
        <w:t>shared_ptr</w:t>
      </w:r>
      <w:proofErr w:type="spellEnd"/>
      <w:r w:rsidR="00C40DA3">
        <w:t xml:space="preserve">” se pueden observar en la </w:t>
      </w:r>
      <w:r w:rsidR="00C40DA3">
        <w:fldChar w:fldCharType="begin"/>
      </w:r>
      <w:r w:rsidR="00C40DA3">
        <w:instrText xml:space="preserve"> REF _Ref486108837 \h </w:instrText>
      </w:r>
      <w:r w:rsidR="00C40DA3">
        <w:fldChar w:fldCharType="separate"/>
      </w:r>
      <w:r w:rsidR="00C40DA3">
        <w:t xml:space="preserve">Ilustración </w:t>
      </w:r>
      <w:r w:rsidR="00C40DA3">
        <w:rPr>
          <w:noProof/>
        </w:rPr>
        <w:t>29</w:t>
      </w:r>
      <w:r w:rsidR="00C40DA3">
        <w:fldChar w:fldCharType="end"/>
      </w:r>
      <w:r w:rsidR="00C40DA3">
        <w:t>.</w:t>
      </w:r>
    </w:p>
    <w:p w:rsidR="009F1C33" w:rsidRDefault="009F1C33" w:rsidP="009F1C33">
      <w:pPr>
        <w:pStyle w:val="Cita"/>
        <w:keepNext/>
        <w:jc w:val="center"/>
      </w:pPr>
      <w:r>
        <w:rPr>
          <w:noProof/>
        </w:rPr>
        <w:lastRenderedPageBreak/>
        <w:drawing>
          <wp:inline distT="0" distB="0" distL="0" distR="0">
            <wp:extent cx="5943600" cy="1404463"/>
            <wp:effectExtent l="0" t="0" r="0" b="5715"/>
            <wp:docPr id="37" name="Picture 37" descr="Shared po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hared pointe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1404463"/>
                    </a:xfrm>
                    <a:prstGeom prst="rect">
                      <a:avLst/>
                    </a:prstGeom>
                    <a:noFill/>
                    <a:ln>
                      <a:noFill/>
                    </a:ln>
                  </pic:spPr>
                </pic:pic>
              </a:graphicData>
            </a:graphic>
          </wp:inline>
        </w:drawing>
      </w:r>
    </w:p>
    <w:p w:rsidR="009F1C33" w:rsidRDefault="009F1C33" w:rsidP="009F1C33">
      <w:pPr>
        <w:pStyle w:val="Caption"/>
      </w:pPr>
      <w:bookmarkStart w:id="48" w:name="_Ref486108658"/>
      <w:r>
        <w:t xml:space="preserve">Ilustración </w:t>
      </w:r>
      <w:r>
        <w:fldChar w:fldCharType="begin"/>
      </w:r>
      <w:r>
        <w:instrText xml:space="preserve"> SEQ Ilustración \* ARABIC </w:instrText>
      </w:r>
      <w:r>
        <w:fldChar w:fldCharType="separate"/>
      </w:r>
      <w:r w:rsidR="00C76752">
        <w:rPr>
          <w:noProof/>
        </w:rPr>
        <w:t>32</w:t>
      </w:r>
      <w:r>
        <w:fldChar w:fldCharType="end"/>
      </w:r>
      <w:bookmarkEnd w:id="48"/>
      <w:r>
        <w:t>. Varios “</w:t>
      </w:r>
      <w:proofErr w:type="spellStart"/>
      <w:r>
        <w:t>shared_ptr</w:t>
      </w:r>
      <w:proofErr w:type="spellEnd"/>
      <w:r>
        <w:t>” que apuntan al mismo objeto.</w:t>
      </w:r>
    </w:p>
    <w:p w:rsidR="00C53A6B" w:rsidRDefault="00C53A6B" w:rsidP="00C53A6B">
      <w:pPr>
        <w:pStyle w:val="IllustrationQuote"/>
      </w:pPr>
      <w:r w:rsidRPr="00C53A6B">
        <w:t xml:space="preserve">Fuente: </w:t>
      </w:r>
      <w:r w:rsidRPr="00C53A6B">
        <w:fldChar w:fldCharType="begin"/>
      </w:r>
      <w:r w:rsidRPr="00C53A6B">
        <w:instrText xml:space="preserve"> ADDIN ZOTERO_ITEM CSL_CITATION {"citationID":"a2i9ad3067b","properties":{"formattedCitation":"(Microsoft, 2017b)","plainCitation":"(Microsoft, 2017b)"},"citationItems":[{"id":109,"uris":["http://zotero.org/users/local/kYSSITt9/items/SVRIV95D"],"uri":["http://zotero.org/users/local/kYSSITt9/items/SVRIV95D"],"itemData":{"id":109,"type":"webpage","title":"How to: Create and Use shared_ptr Instances","URL":"https://msdn.microsoft.com/en-us/library/hh279669.aspx","author":[{"family":"Microsoft","given":""}],"issued":{"date-parts":[["2017"]]},"accessed":{"date-parts":[["2017",6,25]]}}}],"schema":"https://github.com/citation-style-language/schema/raw/master/csl-citation.json"} </w:instrText>
      </w:r>
      <w:r w:rsidRPr="00C53A6B">
        <w:fldChar w:fldCharType="separate"/>
      </w:r>
      <w:r w:rsidRPr="00C53A6B">
        <w:t>(Microsoft, 2017b)</w:t>
      </w:r>
      <w:r w:rsidRPr="00C53A6B">
        <w:fldChar w:fldCharType="end"/>
      </w:r>
    </w:p>
    <w:p w:rsidR="00F81FA2" w:rsidRDefault="00F81FA2" w:rsidP="00F81FA2">
      <w:pPr>
        <w:pStyle w:val="IllustrationQuote"/>
        <w:keepNext/>
        <w:jc w:val="center"/>
      </w:pPr>
      <w:r>
        <w:rPr>
          <w:noProof/>
        </w:rPr>
        <w:drawing>
          <wp:inline distT="0" distB="0" distL="0" distR="0" wp14:anchorId="4F8E0B05" wp14:editId="41109AA8">
            <wp:extent cx="5572125" cy="24003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72125" cy="2400300"/>
                    </a:xfrm>
                    <a:prstGeom prst="rect">
                      <a:avLst/>
                    </a:prstGeom>
                  </pic:spPr>
                </pic:pic>
              </a:graphicData>
            </a:graphic>
          </wp:inline>
        </w:drawing>
      </w:r>
    </w:p>
    <w:p w:rsidR="00F81FA2" w:rsidRDefault="00F81FA2" w:rsidP="00F81FA2">
      <w:pPr>
        <w:pStyle w:val="Caption"/>
      </w:pPr>
      <w:bookmarkStart w:id="49" w:name="_Ref486108837"/>
      <w:r>
        <w:t xml:space="preserve">Ilustración </w:t>
      </w:r>
      <w:r>
        <w:fldChar w:fldCharType="begin"/>
      </w:r>
      <w:r>
        <w:instrText xml:space="preserve"> SEQ Ilustración \* ARABIC </w:instrText>
      </w:r>
      <w:r>
        <w:fldChar w:fldCharType="separate"/>
      </w:r>
      <w:r w:rsidR="00C76752">
        <w:rPr>
          <w:noProof/>
        </w:rPr>
        <w:t>33</w:t>
      </w:r>
      <w:r>
        <w:fldChar w:fldCharType="end"/>
      </w:r>
      <w:bookmarkEnd w:id="49"/>
      <w:r>
        <w:t>. Formas de inicialización de</w:t>
      </w:r>
      <w:r w:rsidR="00C40DA3">
        <w:t xml:space="preserve"> un</w:t>
      </w:r>
      <w:r>
        <w:t xml:space="preserve"> “</w:t>
      </w:r>
      <w:proofErr w:type="spellStart"/>
      <w:r>
        <w:t>shared_ptr</w:t>
      </w:r>
      <w:proofErr w:type="spellEnd"/>
      <w:r>
        <w:t>”</w:t>
      </w:r>
    </w:p>
    <w:p w:rsidR="00F81FA2" w:rsidRPr="00F81FA2" w:rsidRDefault="00F81FA2" w:rsidP="00F81FA2">
      <w:r>
        <w:t xml:space="preserve">Fuente: </w:t>
      </w:r>
      <w:r>
        <w:fldChar w:fldCharType="begin"/>
      </w:r>
      <w:r>
        <w:instrText xml:space="preserve"> ADDIN ZOTERO_ITEM CSL_CITATION {"citationID":"a1fpm01v5sq","properties":{"formattedCitation":"(Microsoft, 2017b)","plainCitation":"(Microsoft, 2017b)"},"citationItems":[{"id":109,"uris":["http://zotero.org/users/local/kYSSITt9/items/SVRIV95D"],"uri":["http://zotero.org/users/local/kYSSITt9/items/SVRIV95D"],"itemData":{"id":109,"type":"webpage","title":"How to: Create and Use shared_ptr Instances","URL":"https://msdn.microsoft.com/en-us/library/hh279669.aspx","author":[{"family":"Microsoft","given":""}],"issued":{"date-parts":[["2017"]]},"accessed":{"date-parts":[["2017",6,25]]}}}],"schema":"https://github.com/citation-style-language/schema/raw/master/csl-citation.json"} </w:instrText>
      </w:r>
      <w:r>
        <w:fldChar w:fldCharType="separate"/>
      </w:r>
      <w:r w:rsidRPr="00F81FA2">
        <w:rPr>
          <w:rFonts w:cs="Segoe UI"/>
        </w:rPr>
        <w:t>(Microsoft, 2017b)</w:t>
      </w:r>
      <w:r>
        <w:fldChar w:fldCharType="end"/>
      </w:r>
    </w:p>
    <w:p w:rsidR="00F4654A" w:rsidRDefault="00FA2121" w:rsidP="00A10AC7">
      <w:pPr>
        <w:pStyle w:val="Cita"/>
      </w:pPr>
      <w:r>
        <w:t>El cuarto tipo de apuntador inteligente es el “</w:t>
      </w:r>
      <w:proofErr w:type="spellStart"/>
      <w:r>
        <w:t>weak_ptr</w:t>
      </w:r>
      <w:proofErr w:type="spellEnd"/>
      <w:r>
        <w:t>”. Este tipo de apuntado</w:t>
      </w:r>
      <w:r w:rsidR="00F4654A">
        <w:t>r inteligente puede quedar colgando, es decir que el apuntador apunte a un objeto invalido, esto se debe a que su uso es diferente al de los que se han mencionado con anterioridad. A diferencia de un “</w:t>
      </w:r>
      <w:proofErr w:type="spellStart"/>
      <w:r w:rsidR="00F4654A">
        <w:t>shared_ptr</w:t>
      </w:r>
      <w:proofErr w:type="spellEnd"/>
      <w:r w:rsidR="00F4654A">
        <w:t>”, el “</w:t>
      </w:r>
      <w:proofErr w:type="spellStart"/>
      <w:r w:rsidR="00F4654A">
        <w:t>weak_ptr</w:t>
      </w:r>
      <w:proofErr w:type="spellEnd"/>
      <w:r w:rsidR="00F4654A">
        <w:t>” no aumenta el conteo de referencias, debido a esto una vez que un objeto no contenga más referencias se elimina, dejando al “</w:t>
      </w:r>
      <w:proofErr w:type="spellStart"/>
      <w:r w:rsidR="00F4654A">
        <w:t>weak_ptr</w:t>
      </w:r>
      <w:proofErr w:type="spellEnd"/>
      <w:r w:rsidR="00F4654A">
        <w:t>” colgado, de esta manera el “</w:t>
      </w:r>
      <w:proofErr w:type="spellStart"/>
      <w:r w:rsidR="00F4654A">
        <w:t>weak_ptr</w:t>
      </w:r>
      <w:proofErr w:type="spellEnd"/>
      <w:r w:rsidR="00F4654A">
        <w:t>” no interfiere con el ciclo de vida del objeto, pero si se quiere utilizar el objeto se puede obtener un “</w:t>
      </w:r>
      <w:proofErr w:type="spellStart"/>
      <w:r w:rsidR="00F4654A">
        <w:t>shared_ptr</w:t>
      </w:r>
      <w:proofErr w:type="spellEnd"/>
      <w:r w:rsidR="00F4654A">
        <w:t>” a través de un “</w:t>
      </w:r>
      <w:proofErr w:type="spellStart"/>
      <w:r w:rsidR="00F4654A">
        <w:t>weak_ptr</w:t>
      </w:r>
      <w:proofErr w:type="spellEnd"/>
      <w:r w:rsidR="00F4654A">
        <w:t xml:space="preserve">”. Usos potenciales de este tipo de apuntador </w:t>
      </w:r>
      <w:r w:rsidR="00F4654A">
        <w:lastRenderedPageBreak/>
        <w:t>incluyen listas de observadores, prevención de ciclos de “</w:t>
      </w:r>
      <w:proofErr w:type="spellStart"/>
      <w:r w:rsidR="00F4654A">
        <w:t>shared_ptr</w:t>
      </w:r>
      <w:proofErr w:type="spellEnd"/>
      <w:r w:rsidR="00F4654A">
        <w:t xml:space="preserve">” y hacer caches </w:t>
      </w:r>
      <w:r w:rsidR="00F4654A">
        <w:fldChar w:fldCharType="begin"/>
      </w:r>
      <w:r w:rsidR="00F4654A">
        <w:instrText xml:space="preserve"> ADDIN ZOTERO_ITEM CSL_CITATION {"citationID":"a24re7kaub3","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F4654A">
        <w:fldChar w:fldCharType="separate"/>
      </w:r>
      <w:r w:rsidR="00F4654A" w:rsidRPr="00F4654A">
        <w:rPr>
          <w:rFonts w:cs="Segoe UI"/>
        </w:rPr>
        <w:t>(Meyers, 2015)</w:t>
      </w:r>
      <w:r w:rsidR="00F4654A">
        <w:fldChar w:fldCharType="end"/>
      </w:r>
      <w:r w:rsidR="00F4654A">
        <w:t>.</w:t>
      </w:r>
    </w:p>
    <w:p w:rsidR="00C40DA3" w:rsidRDefault="00C40DA3" w:rsidP="00C40DA3">
      <w:pPr>
        <w:pStyle w:val="Cita"/>
        <w:keepNext/>
      </w:pPr>
      <w:r>
        <w:rPr>
          <w:noProof/>
        </w:rPr>
        <w:drawing>
          <wp:inline distT="0" distB="0" distL="0" distR="0" wp14:anchorId="00A1130A" wp14:editId="2B2F8332">
            <wp:extent cx="5943600" cy="429196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4291965"/>
                    </a:xfrm>
                    <a:prstGeom prst="rect">
                      <a:avLst/>
                    </a:prstGeom>
                  </pic:spPr>
                </pic:pic>
              </a:graphicData>
            </a:graphic>
          </wp:inline>
        </w:drawing>
      </w:r>
    </w:p>
    <w:p w:rsidR="002A7F17" w:rsidRDefault="00C40DA3" w:rsidP="00C40DA3">
      <w:pPr>
        <w:pStyle w:val="Caption"/>
        <w:jc w:val="both"/>
      </w:pPr>
      <w:r>
        <w:t xml:space="preserve">Ilustración </w:t>
      </w:r>
      <w:r>
        <w:fldChar w:fldCharType="begin"/>
      </w:r>
      <w:r>
        <w:instrText xml:space="preserve"> SEQ Ilustración \* ARABIC </w:instrText>
      </w:r>
      <w:r>
        <w:fldChar w:fldCharType="separate"/>
      </w:r>
      <w:r w:rsidR="00C76752">
        <w:rPr>
          <w:noProof/>
        </w:rPr>
        <w:t>34</w:t>
      </w:r>
      <w:r>
        <w:fldChar w:fldCharType="end"/>
      </w:r>
      <w:r>
        <w:t>. Ejemplo de utilización de un “</w:t>
      </w:r>
      <w:proofErr w:type="spellStart"/>
      <w:r>
        <w:t>weak_ptr</w:t>
      </w:r>
      <w:proofErr w:type="spellEnd"/>
      <w:r>
        <w:t>”.</w:t>
      </w:r>
    </w:p>
    <w:p w:rsidR="00C40DA3" w:rsidRPr="00C40DA3" w:rsidRDefault="00C40DA3" w:rsidP="00C40DA3">
      <w:pPr>
        <w:rPr>
          <w:lang w:val="en-US"/>
        </w:rPr>
      </w:pPr>
      <w:r w:rsidRPr="00C40DA3">
        <w:rPr>
          <w:lang w:val="en-US"/>
        </w:rPr>
        <w:t xml:space="preserve">Fuente: </w:t>
      </w:r>
      <w:r>
        <w:fldChar w:fldCharType="begin"/>
      </w:r>
      <w:r w:rsidRPr="00C40DA3">
        <w:rPr>
          <w:lang w:val="en-US"/>
        </w:rPr>
        <w:instrText xml:space="preserve"> ADDIN ZOTERO_ITEM CSL_CITATION {"citationID":"aqpd1ocuhh","properties":{"formattedCitation":"{\\rtf (\\uc0\\u8220{}std::weak_ptr - cppreference.com\\uc0\\u8221{}, 2017)}","plainCitation":"(“std::weak_ptr - cppreference.com”, 2017)"},"citationItems":[{"id":111,"uris":["http://zotero.org/users/local/kYSSITt9/items/9ZIPH7F9"],"uri":["http://zotero.org/users/local/kYSSITt9/items/9ZIPH7F9"],"itemData":{"id":111,"type":"webpage","title":"std::weak_ptr - cppreference.com","URL":"http://en.cppreference.com/w/cpp/memory/weak_ptr","issued":{"date-parts":[["2017",12,4]]},"accessed":{"date-parts":[["2017",6,25]]}}}],"schema":"https://github.com/citation-style-language/schema/raw/master/csl-citation.json"} </w:instrText>
      </w:r>
      <w:r>
        <w:fldChar w:fldCharType="separate"/>
      </w:r>
      <w:r w:rsidRPr="00C40DA3">
        <w:rPr>
          <w:rFonts w:cs="Segoe UI"/>
          <w:szCs w:val="24"/>
          <w:lang w:val="en-US"/>
        </w:rPr>
        <w:t>(“std::weak_ptr - cppreference.com”, 2017)</w:t>
      </w:r>
      <w:r>
        <w:fldChar w:fldCharType="end"/>
      </w:r>
    </w:p>
    <w:p w:rsidR="00A10AC7" w:rsidRDefault="00EB65F7" w:rsidP="00A10AC7">
      <w:pPr>
        <w:pStyle w:val="Cita"/>
      </w:pPr>
      <w:r>
        <w:t>Las expresiones lambda son nuevas en C++11, estas proveen una forma muy conveniente de crear objetos de función. Una expresión lambda es esencialmente eso, una expresión. Una cerradura es el objeto creado por una lambda, y dependiendo del tipo de captura de la lambda, puede contener copias o referencias del ambiente en que se creó la lambda. En general se utilizan para crear argumentos para funciones que aceptan funciones como parámetros</w:t>
      </w:r>
      <w:r w:rsidR="00616B73">
        <w:t xml:space="preserve">, se puede ver esto en la </w:t>
      </w:r>
      <w:r w:rsidR="00616B73">
        <w:fldChar w:fldCharType="begin"/>
      </w:r>
      <w:r w:rsidR="00616B73">
        <w:instrText xml:space="preserve"> REF _Ref486109314 \h </w:instrText>
      </w:r>
      <w:r w:rsidR="00616B73">
        <w:fldChar w:fldCharType="separate"/>
      </w:r>
      <w:r w:rsidR="00616B73">
        <w:t xml:space="preserve">Ilustración </w:t>
      </w:r>
      <w:r w:rsidR="00616B73">
        <w:rPr>
          <w:noProof/>
        </w:rPr>
        <w:t>31</w:t>
      </w:r>
      <w:r w:rsidR="00616B73">
        <w:fldChar w:fldCharType="end"/>
      </w:r>
      <w:r>
        <w:t xml:space="preserve"> </w:t>
      </w:r>
      <w:r>
        <w:fldChar w:fldCharType="begin"/>
      </w:r>
      <w:r>
        <w:instrText xml:space="preserve"> ADDIN ZOTERO_ITEM CSL_CITATION {"citationID":"agrpfje8aa","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fldChar w:fldCharType="separate"/>
      </w:r>
      <w:r w:rsidRPr="00EB65F7">
        <w:rPr>
          <w:rFonts w:cs="Segoe UI"/>
        </w:rPr>
        <w:t>(Meyers, 2015)</w:t>
      </w:r>
      <w:r>
        <w:fldChar w:fldCharType="end"/>
      </w:r>
      <w:r>
        <w:t xml:space="preserve">. </w:t>
      </w:r>
    </w:p>
    <w:p w:rsidR="00616B73" w:rsidRDefault="00616B73" w:rsidP="00616B73">
      <w:pPr>
        <w:pStyle w:val="Cita"/>
        <w:keepNext/>
      </w:pPr>
      <w:r>
        <w:rPr>
          <w:noProof/>
        </w:rPr>
        <w:lastRenderedPageBreak/>
        <w:drawing>
          <wp:inline distT="0" distB="0" distL="0" distR="0" wp14:anchorId="3AD576FE" wp14:editId="5EC4950D">
            <wp:extent cx="3467100" cy="20764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67100" cy="2076450"/>
                    </a:xfrm>
                    <a:prstGeom prst="rect">
                      <a:avLst/>
                    </a:prstGeom>
                  </pic:spPr>
                </pic:pic>
              </a:graphicData>
            </a:graphic>
          </wp:inline>
        </w:drawing>
      </w:r>
    </w:p>
    <w:p w:rsidR="00616B73" w:rsidRDefault="00616B73" w:rsidP="00616B73">
      <w:pPr>
        <w:pStyle w:val="Caption"/>
        <w:jc w:val="both"/>
      </w:pPr>
      <w:bookmarkStart w:id="50" w:name="_Ref486109314"/>
      <w:r>
        <w:t xml:space="preserve">Ilustración </w:t>
      </w:r>
      <w:r>
        <w:fldChar w:fldCharType="begin"/>
      </w:r>
      <w:r>
        <w:instrText xml:space="preserve"> SEQ Ilustración \* ARABIC </w:instrText>
      </w:r>
      <w:r>
        <w:fldChar w:fldCharType="separate"/>
      </w:r>
      <w:r w:rsidR="00C76752">
        <w:rPr>
          <w:noProof/>
        </w:rPr>
        <w:t>35</w:t>
      </w:r>
      <w:r>
        <w:fldChar w:fldCharType="end"/>
      </w:r>
      <w:bookmarkEnd w:id="50"/>
      <w:r>
        <w:t>. Expresión lambda como parámetro de la función “</w:t>
      </w:r>
      <w:proofErr w:type="spellStart"/>
      <w:proofErr w:type="gramStart"/>
      <w:r>
        <w:t>std</w:t>
      </w:r>
      <w:proofErr w:type="spellEnd"/>
      <w:r>
        <w:t>::</w:t>
      </w:r>
      <w:proofErr w:type="spellStart"/>
      <w:proofErr w:type="gramEnd"/>
      <w:r>
        <w:t>sort</w:t>
      </w:r>
      <w:proofErr w:type="spellEnd"/>
      <w:r>
        <w:t>”</w:t>
      </w:r>
    </w:p>
    <w:p w:rsidR="00616B73" w:rsidRDefault="00616B73" w:rsidP="00616B73">
      <w:r>
        <w:t xml:space="preserve">Fuente: </w:t>
      </w:r>
      <w:r>
        <w:fldChar w:fldCharType="begin"/>
      </w:r>
      <w:r>
        <w:instrText xml:space="preserve"> ADDIN ZOTERO_ITEM CSL_CITATION {"citationID":"atd9te4cjp","properties":{"formattedCitation":"(Microsoft, 2017d)","plainCitation":"(Microsoft, 2017d)"},"citationItems":[{"id":113,"uris":["http://zotero.org/users/local/kYSSITt9/items/H2FDFW7U"],"uri":["http://zotero.org/users/local/kYSSITt9/items/H2FDFW7U"],"itemData":{"id":113,"type":"webpage","title":"Lambda Expressions in C++","URL":"https://msdn.microsoft.com/en-us/library/dd293608.aspx","author":[{"family":"Microsoft","given":""}],"issued":{"date-parts":[["2017"]]},"accessed":{"date-parts":[["2017",6,25]]}}}],"schema":"https://github.com/citation-style-language/schema/raw/master/csl-citation.json"} </w:instrText>
      </w:r>
      <w:r>
        <w:fldChar w:fldCharType="separate"/>
      </w:r>
      <w:r w:rsidRPr="00616B73">
        <w:rPr>
          <w:rFonts w:cs="Segoe UI"/>
        </w:rPr>
        <w:t>(Microsoft, 2017d)</w:t>
      </w:r>
      <w:r>
        <w:fldChar w:fldCharType="end"/>
      </w:r>
    </w:p>
    <w:p w:rsidR="002043DC" w:rsidRDefault="002043DC" w:rsidP="002043DC">
      <w:pPr>
        <w:pStyle w:val="Heading3"/>
      </w:pPr>
      <w:bookmarkStart w:id="51" w:name="_Toc488308933"/>
      <w:proofErr w:type="spellStart"/>
      <w:r>
        <w:t>Lua</w:t>
      </w:r>
      <w:bookmarkEnd w:id="51"/>
      <w:proofErr w:type="spellEnd"/>
    </w:p>
    <w:p w:rsidR="002043DC" w:rsidRDefault="00AB587E" w:rsidP="00AB587E">
      <w:pPr>
        <w:pStyle w:val="Cita"/>
      </w:pPr>
      <w:proofErr w:type="spellStart"/>
      <w:r>
        <w:t>Lua</w:t>
      </w:r>
      <w:proofErr w:type="spellEnd"/>
      <w:r>
        <w:t xml:space="preserve"> es un lenguaje de </w:t>
      </w:r>
      <w:r w:rsidR="000E1C5F">
        <w:t xml:space="preserve">scripting diseñado específicamente para integrase </w:t>
      </w:r>
      <w:r w:rsidR="000501D1">
        <w:t>con software escrito en C++ y C. Su nombre significa Luna en portugués.</w:t>
      </w:r>
      <w:r w:rsidR="000E1C5F">
        <w:t xml:space="preserve"> </w:t>
      </w:r>
      <w:proofErr w:type="spellStart"/>
      <w:r w:rsidR="000E1C5F">
        <w:t>Lua</w:t>
      </w:r>
      <w:proofErr w:type="spellEnd"/>
      <w:r w:rsidR="000E1C5F">
        <w:t xml:space="preserve"> ofrece estructuras dinámicas, distancia del hardware y facilidad para hacer pruebas. La mayor parte del poder de </w:t>
      </w:r>
      <w:proofErr w:type="spellStart"/>
      <w:r w:rsidR="000E1C5F">
        <w:t>Lua</w:t>
      </w:r>
      <w:proofErr w:type="spellEnd"/>
      <w:r w:rsidR="000E1C5F">
        <w:t xml:space="preserve"> proviene de sus bibliotecas, esto se debe a que </w:t>
      </w:r>
      <w:proofErr w:type="spellStart"/>
      <w:r w:rsidR="000E1C5F">
        <w:t>Lua</w:t>
      </w:r>
      <w:proofErr w:type="spellEnd"/>
      <w:r w:rsidR="000E1C5F">
        <w:t xml:space="preserve"> fue diseñado con extensibilidad en mente. Mas importante que su extensibilidad, </w:t>
      </w:r>
      <w:proofErr w:type="spellStart"/>
      <w:r w:rsidR="000E1C5F">
        <w:t>Lua</w:t>
      </w:r>
      <w:proofErr w:type="spellEnd"/>
      <w:r w:rsidR="000E1C5F">
        <w:t xml:space="preserve"> soporta un desarrollo basado en componentes, los componentes son compilados en lenguajes estáticamente tipificados y </w:t>
      </w:r>
      <w:proofErr w:type="spellStart"/>
      <w:r w:rsidR="000E1C5F">
        <w:t>Lua</w:t>
      </w:r>
      <w:proofErr w:type="spellEnd"/>
      <w:r w:rsidR="000E1C5F">
        <w:t xml:space="preserve"> funciona como el pegamento que los une </w:t>
      </w:r>
      <w:r w:rsidR="000E1C5F">
        <w:fldChar w:fldCharType="begin"/>
      </w:r>
      <w:r w:rsidR="000E1C5F">
        <w:instrText xml:space="preserve"> ADDIN ZOTERO_ITEM CSL_CITATION {"citationID":"a1kqv36fn38","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rsidR="000E1C5F">
        <w:fldChar w:fldCharType="separate"/>
      </w:r>
      <w:r w:rsidR="000E1C5F" w:rsidRPr="000E1C5F">
        <w:rPr>
          <w:rFonts w:cs="Segoe UI"/>
        </w:rPr>
        <w:t>(Ierusalimschy, 2016)</w:t>
      </w:r>
      <w:r w:rsidR="000E1C5F">
        <w:fldChar w:fldCharType="end"/>
      </w:r>
      <w:r w:rsidR="000E1C5F">
        <w:t xml:space="preserve">. </w:t>
      </w:r>
    </w:p>
    <w:p w:rsidR="000501D1" w:rsidRDefault="000E1C5F" w:rsidP="00AB587E">
      <w:pPr>
        <w:pStyle w:val="Cita"/>
      </w:pPr>
      <w:r>
        <w:t xml:space="preserve">La principal y única estructura existente en </w:t>
      </w:r>
      <w:proofErr w:type="spellStart"/>
      <w:r>
        <w:t>Lua</w:t>
      </w:r>
      <w:proofErr w:type="spellEnd"/>
      <w:r>
        <w:t xml:space="preserve"> son las tablas. Las tablas son poderosas y se utilizan para representar arreglos, conjuntos, </w:t>
      </w:r>
      <w:r w:rsidR="000501D1">
        <w:t>archivos</w:t>
      </w:r>
      <w:r>
        <w:t xml:space="preserve"> y otros tipos de </w:t>
      </w:r>
      <w:r w:rsidR="000501D1">
        <w:t xml:space="preserve">estructuras de datos simples. Incluso se utilizan para representar paquetes y objetos. En </w:t>
      </w:r>
      <w:proofErr w:type="spellStart"/>
      <w:r w:rsidR="000501D1">
        <w:t>Lua</w:t>
      </w:r>
      <w:proofErr w:type="spellEnd"/>
      <w:r w:rsidR="000501D1">
        <w:t xml:space="preserve"> las tablas no son valores ni variables, son objetos. La </w:t>
      </w:r>
      <w:r w:rsidR="000501D1">
        <w:fldChar w:fldCharType="begin"/>
      </w:r>
      <w:r w:rsidR="000501D1">
        <w:instrText xml:space="preserve"> REF _Ref486298253 \h </w:instrText>
      </w:r>
      <w:r w:rsidR="000501D1">
        <w:fldChar w:fldCharType="separate"/>
      </w:r>
      <w:r w:rsidR="000501D1">
        <w:t xml:space="preserve">Ilustración </w:t>
      </w:r>
      <w:r w:rsidR="000501D1">
        <w:rPr>
          <w:noProof/>
        </w:rPr>
        <w:t>36</w:t>
      </w:r>
      <w:r w:rsidR="000501D1">
        <w:fldChar w:fldCharType="end"/>
      </w:r>
      <w:r w:rsidR="000501D1">
        <w:t xml:space="preserve"> muestra cómo se inicializan las tablas en </w:t>
      </w:r>
      <w:proofErr w:type="spellStart"/>
      <w:r w:rsidR="000501D1">
        <w:t>Lua</w:t>
      </w:r>
      <w:proofErr w:type="spellEnd"/>
      <w:r w:rsidR="000501D1">
        <w:t>.</w:t>
      </w:r>
    </w:p>
    <w:p w:rsidR="000501D1" w:rsidRDefault="000501D1" w:rsidP="000501D1">
      <w:pPr>
        <w:pStyle w:val="Cita"/>
        <w:keepNext/>
        <w:jc w:val="center"/>
      </w:pPr>
      <w:r>
        <w:rPr>
          <w:noProof/>
        </w:rPr>
        <w:lastRenderedPageBreak/>
        <w:drawing>
          <wp:inline distT="0" distB="0" distL="0" distR="0" wp14:anchorId="6CABBBB3" wp14:editId="12294A7D">
            <wp:extent cx="4371975" cy="1304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71975" cy="1304925"/>
                    </a:xfrm>
                    <a:prstGeom prst="rect">
                      <a:avLst/>
                    </a:prstGeom>
                  </pic:spPr>
                </pic:pic>
              </a:graphicData>
            </a:graphic>
          </wp:inline>
        </w:drawing>
      </w:r>
    </w:p>
    <w:p w:rsidR="000501D1" w:rsidRDefault="000501D1" w:rsidP="000501D1">
      <w:pPr>
        <w:pStyle w:val="Caption"/>
      </w:pPr>
      <w:bookmarkStart w:id="52" w:name="_Ref486298253"/>
      <w:r>
        <w:t xml:space="preserve">Ilustración </w:t>
      </w:r>
      <w:r>
        <w:fldChar w:fldCharType="begin"/>
      </w:r>
      <w:r>
        <w:instrText xml:space="preserve"> SEQ Ilustración \* ARABIC </w:instrText>
      </w:r>
      <w:r>
        <w:fldChar w:fldCharType="separate"/>
      </w:r>
      <w:r w:rsidR="00C76752">
        <w:rPr>
          <w:noProof/>
        </w:rPr>
        <w:t>36</w:t>
      </w:r>
      <w:r>
        <w:fldChar w:fldCharType="end"/>
      </w:r>
      <w:bookmarkEnd w:id="52"/>
      <w:r>
        <w:t xml:space="preserve">. Formas de inicializar tablas en </w:t>
      </w:r>
      <w:proofErr w:type="spellStart"/>
      <w:r>
        <w:t>Lua</w:t>
      </w:r>
      <w:proofErr w:type="spellEnd"/>
    </w:p>
    <w:p w:rsidR="000501D1" w:rsidRDefault="000501D1" w:rsidP="000501D1">
      <w:r>
        <w:t xml:space="preserve">Fuente: </w:t>
      </w:r>
      <w:r>
        <w:fldChar w:fldCharType="begin"/>
      </w:r>
      <w:r>
        <w:instrText xml:space="preserve"> ADDIN ZOTERO_ITEM CSL_CITATION {"citationID":"a1f544ovcje","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fldChar w:fldCharType="separate"/>
      </w:r>
      <w:r w:rsidRPr="000501D1">
        <w:rPr>
          <w:rFonts w:cs="Segoe UI"/>
        </w:rPr>
        <w:t>(Ierusalimschy, 2016)</w:t>
      </w:r>
      <w:r>
        <w:fldChar w:fldCharType="end"/>
      </w:r>
    </w:p>
    <w:p w:rsidR="00FB431A" w:rsidRDefault="000501D1" w:rsidP="00FB431A">
      <w:pPr>
        <w:pStyle w:val="Cita"/>
      </w:pPr>
      <w:r>
        <w:t xml:space="preserve">En </w:t>
      </w:r>
      <w:proofErr w:type="spellStart"/>
      <w:r>
        <w:t>Lua</w:t>
      </w:r>
      <w:proofErr w:type="spellEnd"/>
      <w:r>
        <w:t xml:space="preserve"> las funciones son el mecanismo principal de abstracción de enunciados y expresiones. Las funciones pueden llevar a cabo una tarea específica o computar un valor y retornarlo. </w:t>
      </w:r>
      <w:proofErr w:type="spellStart"/>
      <w:r>
        <w:t>Lua</w:t>
      </w:r>
      <w:proofErr w:type="spellEnd"/>
      <w:r>
        <w:t xml:space="preserve"> puede utilizar funciones definidas tanto en </w:t>
      </w:r>
      <w:proofErr w:type="spellStart"/>
      <w:r>
        <w:t>Lua</w:t>
      </w:r>
      <w:proofErr w:type="spellEnd"/>
      <w:r>
        <w:t xml:space="preserve"> como en C, o cualquiera que fuese el lenguaje de programación del programa anfitrión</w:t>
      </w:r>
      <w:r w:rsidR="00FB431A">
        <w:t>. Las funciones pueden o no llevar paréntesis si tienen al menos un argumento, si no tienen ningún argumento entonces se debe denotar con paréntesis.</w:t>
      </w:r>
      <w:r>
        <w:t xml:space="preserve"> </w:t>
      </w:r>
      <w:r>
        <w:fldChar w:fldCharType="begin"/>
      </w:r>
      <w:r>
        <w:instrText xml:space="preserve"> ADDIN ZOTERO_ITEM CSL_CITATION {"citationID":"a11gmse85e7","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fldChar w:fldCharType="separate"/>
      </w:r>
      <w:r w:rsidRPr="000501D1">
        <w:rPr>
          <w:rFonts w:cs="Segoe UI"/>
        </w:rPr>
        <w:t>(Ierusalimschy, 2016)</w:t>
      </w:r>
      <w:r>
        <w:fldChar w:fldCharType="end"/>
      </w:r>
      <w:r>
        <w:t xml:space="preserve">. </w:t>
      </w:r>
    </w:p>
    <w:p w:rsidR="00FB431A" w:rsidRPr="000501D1" w:rsidRDefault="000501D1" w:rsidP="00FB431A">
      <w:pPr>
        <w:pStyle w:val="Cita"/>
      </w:pPr>
      <w:r>
        <w:t xml:space="preserve">Por defecto las variables de </w:t>
      </w:r>
      <w:proofErr w:type="spellStart"/>
      <w:r>
        <w:t>Lua</w:t>
      </w:r>
      <w:proofErr w:type="spellEnd"/>
      <w:r>
        <w:t xml:space="preserve"> son globales, todas las variables locales deben declarase como locales, esto hace que su alcance este limitado al bloque donde son </w:t>
      </w:r>
      <w:r w:rsidR="00FB431A">
        <w:t>declarados</w:t>
      </w:r>
      <w:r>
        <w:t>.</w:t>
      </w:r>
      <w:r w:rsidR="00FB431A">
        <w:t xml:space="preserve"> Un bloque es el cuerpo de una estructura de control de flujo</w:t>
      </w:r>
      <w:r w:rsidR="00FB431A">
        <w:fldChar w:fldCharType="begin"/>
      </w:r>
      <w:r w:rsidR="00FB431A">
        <w:instrText xml:space="preserve"> ADDIN ZOTERO_ITEM CSL_CITATION {"citationID":"a2oj2pmf5hl","properties":{"formattedCitation":"(Ierusalimschy, 2016)","plainCitation":"(Ierusalimschy, 2016)"},"citationItems":[{"id":132,"uris":["http://zotero.org/users/local/kYSSITt9/items/968ZUB5J"],"uri":["http://zotero.org/users/local/kYSSITt9/items/968ZUB5J"],"itemData":{"id":132,"type":"book","title":"Programming in Lua","publisher":"Feisty Duck Digital","number-of-pages":"308","edition":"4a.","author":[{"family":"Ierusalimschy","given":"Roberto"}],"issued":{"date-parts":[["2016"]]}}}],"schema":"https://github.com/citation-style-language/schema/raw/master/csl-citation.json"} </w:instrText>
      </w:r>
      <w:r w:rsidR="00FB431A">
        <w:fldChar w:fldCharType="separate"/>
      </w:r>
      <w:r w:rsidR="00FB431A" w:rsidRPr="00FB431A">
        <w:rPr>
          <w:rFonts w:cs="Segoe UI"/>
        </w:rPr>
        <w:t>(Ierusalimschy, 2016)</w:t>
      </w:r>
      <w:r w:rsidR="00FB431A">
        <w:fldChar w:fldCharType="end"/>
      </w:r>
      <w:r w:rsidR="00FB431A">
        <w:t>.</w:t>
      </w:r>
    </w:p>
    <w:p w:rsidR="00C60C3E" w:rsidRDefault="00C60C3E" w:rsidP="00C60C3E">
      <w:pPr>
        <w:pStyle w:val="Heading2"/>
      </w:pPr>
      <w:bookmarkStart w:id="53" w:name="_Toc488308934"/>
      <w:r>
        <w:t>Bibliotecas</w:t>
      </w:r>
      <w:bookmarkEnd w:id="53"/>
    </w:p>
    <w:p w:rsidR="00C60C3E" w:rsidRDefault="00FB431A" w:rsidP="00FB431A">
      <w:pPr>
        <w:pStyle w:val="Cita"/>
      </w:pPr>
      <w:r>
        <w:t xml:space="preserve">Las bibliotecas proveen funciones </w:t>
      </w:r>
      <w:r w:rsidR="00F556CB">
        <w:t xml:space="preserve">predefinidas para la programación modular. Las bibliotecas permiten a los desarrolladores escribir código más corto y modular. Estas también permiten la fácil actualización del programa al poder cambiar solamente el módulo que se necesite </w:t>
      </w:r>
      <w:r w:rsidR="00F556CB">
        <w:fldChar w:fldCharType="begin"/>
      </w:r>
      <w:r w:rsidR="00F556CB">
        <w:instrText xml:space="preserve"> ADDIN ZOTERO_ITEM CSL_CITATION {"citationID":"ahtege251r","properties":{"formattedCitation":"(Simsek, 2004)","plainCitation":"(Simsek, 2004)"},"citationItems":[{"id":133,"uris":["http://zotero.org/users/local/kYSSITt9/items/AXNX8XII"],"uri":["http://zotero.org/users/local/kYSSITt9/items/AXNX8XII"],"itemData":{"id":133,"type":"article-journal","title":"Libraries","page":"4","author":[{"family":"Simsek","given":"Baris"}],"issued":{"date-parts":[["2004"]]}}}],"schema":"https://github.com/citation-style-language/schema/raw/master/csl-citation.json"} </w:instrText>
      </w:r>
      <w:r w:rsidR="00F556CB">
        <w:fldChar w:fldCharType="separate"/>
      </w:r>
      <w:r w:rsidR="00F556CB" w:rsidRPr="00F556CB">
        <w:rPr>
          <w:rFonts w:cs="Segoe UI"/>
        </w:rPr>
        <w:t>(Simsek, 2004)</w:t>
      </w:r>
      <w:r w:rsidR="00F556CB">
        <w:fldChar w:fldCharType="end"/>
      </w:r>
      <w:r w:rsidR="00F556CB">
        <w:t xml:space="preserve">. Las bibliotecas son diseñadas para empaquetar funcionalidades similares en una sola unidad y pueden ser dinámicas o estáticas. Las bibliotecas </w:t>
      </w:r>
      <w:proofErr w:type="spellStart"/>
      <w:r w:rsidR="00F556CB">
        <w:t>estaticas</w:t>
      </w:r>
      <w:proofErr w:type="spellEnd"/>
      <w:r w:rsidR="00F556CB">
        <w:t xml:space="preserve"> se compilan en </w:t>
      </w:r>
      <w:r w:rsidR="00F556CB">
        <w:lastRenderedPageBreak/>
        <w:t xml:space="preserve">como parte del programa que la utilice, mientras que la biblioteca dinámica se carga en memoria cuando el programa </w:t>
      </w:r>
      <w:r w:rsidR="00E03A06">
        <w:t xml:space="preserve">es cargada </w:t>
      </w:r>
      <w:r w:rsidR="00E03A06">
        <w:fldChar w:fldCharType="begin"/>
      </w:r>
      <w:r w:rsidR="00E03A06">
        <w:instrText xml:space="preserve"> ADDIN ZOTERO_ITEM CSL_CITATION {"citationID":"aqqgb8asq0","properties":{"formattedCitation":"(Jones, 2008)","plainCitation":"(Jones, 2008)"},"citationItems":[{"id":134,"uris":["http://zotero.org/users/local/kYSSITt9/items/U4RQBECA"],"uri":["http://zotero.org/users/local/kYSSITt9/items/U4RQBECA"],"itemData":{"id":134,"type":"webpage","title":"Anatomy of Linux dynamic libraries","abstract":"Dynamically linked shared libraries are an important aspect of GNU/Linux. They allow executables to dynamically access external functionality at run time and thereby reduce their overall memory footprint (by bringing functionality in when it's needed). This article investigates the process of creating and using dynamic libraries, provides details on the various tools for exploring them, and explores how these libraries work under the hood.","URL":"http://www.ibm.com/developerworks/library/l-dynamic-libraries/index.html","author":[{"family":"Jones","given":"M"}],"issued":{"date-parts":[["2008",8,20]]},"accessed":{"date-parts":[["2017",6,27]]}}}],"schema":"https://github.com/citation-style-language/schema/raw/master/csl-citation.json"} </w:instrText>
      </w:r>
      <w:r w:rsidR="00E03A06">
        <w:fldChar w:fldCharType="separate"/>
      </w:r>
      <w:r w:rsidR="00E03A06" w:rsidRPr="00E03A06">
        <w:rPr>
          <w:rFonts w:cs="Segoe UI"/>
        </w:rPr>
        <w:t>(Jones, 2008)</w:t>
      </w:r>
      <w:r w:rsidR="00E03A06">
        <w:fldChar w:fldCharType="end"/>
      </w:r>
      <w:r w:rsidR="00E03A06">
        <w:t>.</w:t>
      </w:r>
    </w:p>
    <w:p w:rsidR="00C60C3E" w:rsidRDefault="009D0B50" w:rsidP="00C60C3E">
      <w:pPr>
        <w:pStyle w:val="Heading3"/>
      </w:pPr>
      <w:bookmarkStart w:id="54" w:name="_Toc488308935"/>
      <w:r>
        <w:t>La Biblioteca Estándar de C++</w:t>
      </w:r>
      <w:bookmarkEnd w:id="54"/>
    </w:p>
    <w:p w:rsidR="00C60C3E" w:rsidRDefault="009D0B50" w:rsidP="009D0B50">
      <w:pPr>
        <w:pStyle w:val="Cita"/>
      </w:pPr>
      <w:r>
        <w:t xml:space="preserve">La librería estándar de C++ provee soporte para las características del lenguaje como ser manejo de memoria e información en tiempo de ejecución de los tipos. Provee información sobre aspectos definidos por la implementación del lenguaje, como por ejemplo el flotante </w:t>
      </w:r>
      <w:proofErr w:type="spellStart"/>
      <w:r>
        <w:t>mas</w:t>
      </w:r>
      <w:proofErr w:type="spellEnd"/>
      <w:r>
        <w:t xml:space="preserve"> grande. Provee funciones que no pueden ser implementadas óptimamente para cada sistema, como por ejemplo </w:t>
      </w:r>
      <w:r w:rsidR="00DA66AA">
        <w:t xml:space="preserve">la función </w:t>
      </w:r>
      <w:proofErr w:type="spellStart"/>
      <w:r>
        <w:t>sqr</w:t>
      </w:r>
      <w:r w:rsidR="00DA66AA">
        <w:t>t</w:t>
      </w:r>
      <w:proofErr w:type="spellEnd"/>
      <w:r w:rsidR="00DA66AA">
        <w:t xml:space="preserve">, también provee utilidades que el desarrollador puede utilizar y confiar en su portabilidad, como listas, mapas, funciones de ordenamiento y flujo de entradas y salidas. También provee convenciones a seguir para la extensión de las utilidades que provee y el fundamento para las otras bibliotecas </w:t>
      </w:r>
      <w:r w:rsidR="00DA66AA">
        <w:fldChar w:fldCharType="begin"/>
      </w:r>
      <w:r w:rsidR="00DA66AA">
        <w:instrText xml:space="preserve"> ADDIN ZOTERO_ITEM CSL_CITATION {"citationID":"a1h4u8061ta","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DA66AA">
        <w:fldChar w:fldCharType="separate"/>
      </w:r>
      <w:r w:rsidR="00DA66AA" w:rsidRPr="00DA66AA">
        <w:rPr>
          <w:rFonts w:cs="Segoe UI"/>
        </w:rPr>
        <w:t>(Stroustrup, 1997)</w:t>
      </w:r>
      <w:r w:rsidR="00DA66AA">
        <w:fldChar w:fldCharType="end"/>
      </w:r>
      <w:r w:rsidR="00DA66AA">
        <w:t>.</w:t>
      </w:r>
    </w:p>
    <w:p w:rsidR="00DA66AA" w:rsidRDefault="00DA66AA" w:rsidP="009D0B50">
      <w:pPr>
        <w:pStyle w:val="Cita"/>
      </w:pPr>
      <w:r>
        <w:t xml:space="preserve">La biblioteca estándar de C++ provee contenedores tales como </w:t>
      </w:r>
      <w:proofErr w:type="spellStart"/>
      <w:r>
        <w:t>list</w:t>
      </w:r>
      <w:proofErr w:type="spellEnd"/>
      <w:r>
        <w:t xml:space="preserve"> y </w:t>
      </w:r>
      <w:proofErr w:type="spellStart"/>
      <w:r>
        <w:t>queue</w:t>
      </w:r>
      <w:proofErr w:type="spellEnd"/>
      <w:r>
        <w:t xml:space="preserve">. </w:t>
      </w:r>
      <w:r w:rsidR="003433C7">
        <w:t>También</w:t>
      </w:r>
      <w:r>
        <w:t xml:space="preserve"> tiene utilidades generales para </w:t>
      </w:r>
      <w:r w:rsidR="003433C7">
        <w:t>el</w:t>
      </w:r>
      <w:r>
        <w:t xml:space="preserve"> manejo de funciones, tiempo y memoria, </w:t>
      </w:r>
      <w:r w:rsidR="003433C7">
        <w:t>soporte</w:t>
      </w:r>
      <w:r>
        <w:t xml:space="preserve"> para </w:t>
      </w:r>
      <w:r w:rsidR="003433C7">
        <w:t>iteradores</w:t>
      </w:r>
      <w:r>
        <w:t xml:space="preserve">, algoritmos </w:t>
      </w:r>
      <w:r w:rsidR="003433C7">
        <w:t>genéricos</w:t>
      </w:r>
      <w:r>
        <w:t xml:space="preserve"> estándar, una colección para el </w:t>
      </w:r>
      <w:r w:rsidR="003433C7">
        <w:t>diagnóstico</w:t>
      </w:r>
      <w:r>
        <w:t xml:space="preserve"> de la aplicación, </w:t>
      </w:r>
      <w:r w:rsidR="003433C7">
        <w:t xml:space="preserve">manejo de cadenas, manejo de entradas y salidas, globalización, soporte para el lenguaje y soporte para datos numéricos entre otras cosas. </w:t>
      </w:r>
    </w:p>
    <w:p w:rsidR="00C60C3E" w:rsidRDefault="00C60C3E" w:rsidP="00C60C3E">
      <w:pPr>
        <w:pStyle w:val="Heading3"/>
      </w:pPr>
      <w:bookmarkStart w:id="55" w:name="_Toc488308936"/>
      <w:r>
        <w:t>Sol2</w:t>
      </w:r>
      <w:bookmarkEnd w:id="55"/>
    </w:p>
    <w:p w:rsidR="003433C7" w:rsidRPr="003433C7" w:rsidRDefault="003433C7" w:rsidP="003433C7">
      <w:pPr>
        <w:pStyle w:val="Cita"/>
      </w:pPr>
      <w:r>
        <w:t xml:space="preserve">Sol es una biblioteca de C++ que une </w:t>
      </w:r>
      <w:proofErr w:type="spellStart"/>
      <w:r>
        <w:t>Lua</w:t>
      </w:r>
      <w:proofErr w:type="spellEnd"/>
      <w:r>
        <w:t xml:space="preserve"> con C++, soporta las versiones de </w:t>
      </w:r>
      <w:proofErr w:type="spellStart"/>
      <w:r>
        <w:t>Lua</w:t>
      </w:r>
      <w:proofErr w:type="spellEnd"/>
      <w:r>
        <w:t xml:space="preserve"> mayores 5.1. Sol </w:t>
      </w:r>
      <w:r w:rsidR="00B27B5D">
        <w:t>está</w:t>
      </w:r>
      <w:r>
        <w:t xml:space="preserve"> diseñado para ser de fácil uso y fácil implementación en un proyecto. Soporta la recuperación y la colocación de </w:t>
      </w:r>
      <w:r w:rsidR="00B27B5D">
        <w:t>múltiples</w:t>
      </w:r>
      <w:r>
        <w:t xml:space="preserve"> tipos. Soporta la unión con expresiones lambdas y funciones. Un tipo intermediario para revisar la existencia de variables. Sol tiene un API simple </w:t>
      </w:r>
      <w:r>
        <w:lastRenderedPageBreak/>
        <w:t xml:space="preserve">que completamente abstrae el API de </w:t>
      </w:r>
      <w:proofErr w:type="spellStart"/>
      <w:r>
        <w:t>Lua</w:t>
      </w:r>
      <w:proofErr w:type="spellEnd"/>
      <w:r>
        <w:t xml:space="preserve">, incluyendo la habilidad de manejar errores. Manejo de tablas con el operador </w:t>
      </w:r>
      <w:proofErr w:type="spellStart"/>
      <w:proofErr w:type="gramStart"/>
      <w:r>
        <w:t>operator</w:t>
      </w:r>
      <w:proofErr w:type="spellEnd"/>
      <w:r>
        <w:t>[</w:t>
      </w:r>
      <w:proofErr w:type="gramEnd"/>
      <w:r>
        <w:t xml:space="preserve">], </w:t>
      </w:r>
      <w:r w:rsidR="00B27B5D">
        <w:t xml:space="preserve">representación de datos de usuario y limpieza de datos garantizada. También soporta tablas, tablas anidadas e iteración de tablas </w:t>
      </w:r>
      <w:r w:rsidR="00B27B5D">
        <w:fldChar w:fldCharType="begin"/>
      </w:r>
      <w:r w:rsidR="00B27B5D">
        <w:instrText xml:space="preserve"> ADDIN ZOTERO_ITEM CSL_CITATION {"citationID":"a1hbqhtqgvf","properties":{"formattedCitation":"(Derpstorm, el 7 de enero de 2016/2017)","plainCitation":"(Derpstorm, el 7 de enero de 2016/2017)"},"citationItems":[{"id":136,"uris":["http://zotero.org/users/local/kYSSITt9/items/M5IPXSZ7"],"uri":["http://zotero.org/users/local/kYSSITt9/items/M5IPXSZ7"],"itemData":{"id":136,"type":"book","title":"sol2: Sol v2.0 - a C++ &lt;-&gt; Lua API wrapper with advanced features and top notch performance - is here, and it's great! Documentation:","genre":"C++","source":"GitHub","URL":"https://github.com/ThePhD/sol2","note":"original-date: 2016-01-07T03:09:13Z","shortTitle":"sol2","author":[{"family":"Derpstorm","given":"The Phantom"}],"issued":{"date-parts":[["2017",6,27]]}}}],"schema":"https://github.com/citation-style-language/schema/raw/master/csl-citation.json"} </w:instrText>
      </w:r>
      <w:r w:rsidR="00B27B5D">
        <w:fldChar w:fldCharType="separate"/>
      </w:r>
      <w:r w:rsidR="00B27B5D" w:rsidRPr="00B27B5D">
        <w:rPr>
          <w:rFonts w:cs="Segoe UI"/>
        </w:rPr>
        <w:t>(Derpstorm, el 7 de enero de 2016/2017)</w:t>
      </w:r>
      <w:r w:rsidR="00B27B5D">
        <w:fldChar w:fldCharType="end"/>
      </w:r>
      <w:r w:rsidR="00B27B5D">
        <w:t>.</w:t>
      </w:r>
    </w:p>
    <w:p w:rsidR="00C60C3E" w:rsidRPr="00B27B5D" w:rsidRDefault="00B27B5D" w:rsidP="00C60C3E">
      <w:pPr>
        <w:pStyle w:val="Heading3"/>
        <w:rPr>
          <w:lang w:val="en-US"/>
        </w:rPr>
      </w:pPr>
      <w:bookmarkStart w:id="56" w:name="_Toc488308937"/>
      <w:r w:rsidRPr="00B27B5D">
        <w:rPr>
          <w:lang w:val="en-US"/>
        </w:rPr>
        <w:t>Simple and Fast Multimedia L</w:t>
      </w:r>
      <w:r>
        <w:rPr>
          <w:lang w:val="en-US"/>
        </w:rPr>
        <w:t>ibrary</w:t>
      </w:r>
      <w:bookmarkEnd w:id="56"/>
    </w:p>
    <w:p w:rsidR="00C60C3E" w:rsidRPr="00B27B5D" w:rsidRDefault="00B27B5D" w:rsidP="00B27B5D">
      <w:pPr>
        <w:pStyle w:val="Cita"/>
      </w:pPr>
      <w:r w:rsidRPr="00B27B5D">
        <w:t>SFML es una biblioteca q</w:t>
      </w:r>
      <w:r>
        <w:t xml:space="preserve">ue provee una interfaz simple a varios de los componentes del ordenador, para facilitar el desarrollo de aplicaciones multimedia y juegos. Está compuesta de cinco módulos, estos son: El módulo de </w:t>
      </w:r>
      <w:proofErr w:type="spellStart"/>
      <w:r>
        <w:t>system</w:t>
      </w:r>
      <w:proofErr w:type="spellEnd"/>
      <w:r>
        <w:t xml:space="preserve">, el módulo de </w:t>
      </w:r>
      <w:proofErr w:type="spellStart"/>
      <w:r>
        <w:t>window</w:t>
      </w:r>
      <w:proofErr w:type="spellEnd"/>
      <w:r>
        <w:t xml:space="preserve">, el módulo de </w:t>
      </w:r>
      <w:proofErr w:type="spellStart"/>
      <w:r>
        <w:t>graphics</w:t>
      </w:r>
      <w:proofErr w:type="spellEnd"/>
      <w:r>
        <w:t xml:space="preserve">, el módulo </w:t>
      </w:r>
      <w:proofErr w:type="spellStart"/>
      <w:r>
        <w:t>dee</w:t>
      </w:r>
      <w:proofErr w:type="spellEnd"/>
      <w:r>
        <w:t xml:space="preserve"> audio y el módulo de </w:t>
      </w:r>
      <w:proofErr w:type="spellStart"/>
      <w:r>
        <w:t>network</w:t>
      </w:r>
      <w:proofErr w:type="spellEnd"/>
      <w:r>
        <w:t>. SFML es multiplataforma, puede correr en Windows, Linux y OS X, con planes para incluir Android e iOS.</w:t>
      </w:r>
    </w:p>
    <w:p w:rsidR="00092E88" w:rsidRDefault="00092E88" w:rsidP="00092E88">
      <w:pPr>
        <w:pStyle w:val="Heading2"/>
      </w:pPr>
      <w:bookmarkStart w:id="57" w:name="_Toc488308938"/>
      <w:r>
        <w:t xml:space="preserve">Herramientas de </w:t>
      </w:r>
      <w:r w:rsidR="001521C4">
        <w:t>manutención de software</w:t>
      </w:r>
      <w:bookmarkEnd w:id="57"/>
    </w:p>
    <w:p w:rsidR="001521C4" w:rsidRDefault="001521C4" w:rsidP="00B27B5D">
      <w:pPr>
        <w:pStyle w:val="Heading3"/>
      </w:pPr>
      <w:bookmarkStart w:id="58" w:name="_Toc488308939"/>
      <w:r>
        <w:t>Software de construcción</w:t>
      </w:r>
      <w:bookmarkEnd w:id="58"/>
      <w:r w:rsidR="003B2381">
        <w:t xml:space="preserve"> </w:t>
      </w:r>
    </w:p>
    <w:p w:rsidR="001521C4" w:rsidRDefault="001521C4" w:rsidP="001521C4">
      <w:pPr>
        <w:pStyle w:val="Cita"/>
      </w:pPr>
      <w:r>
        <w:t>Los programas de software se construyen a partir de sus archivos fuente, también conocido como código fuente. Una herramienta de construcción de software utiliza el código fuente y pasos predefinidos para ejecutar herramientas para crear el programa. A los archivos que se utilizan para tal tarea se les conoce como archivos de construcción (</w:t>
      </w:r>
      <w:proofErr w:type="spellStart"/>
      <w:r>
        <w:t>build</w:t>
      </w:r>
      <w:proofErr w:type="spellEnd"/>
      <w:r>
        <w:t xml:space="preserve"> files). Las herramientas de construcción deben poder construir el programa y conocer el orden en que se deben construir las partes y poder reconstruirlas independientemente de plataforma. Las herramientas de construcción generan ejecutables que pueden ser ejecutados en otras plataformas, a esto se le conoce como compilación cruzada (</w:t>
      </w:r>
      <w:proofErr w:type="spellStart"/>
      <w:r>
        <w:t>cross-compiling</w:t>
      </w:r>
      <w:proofErr w:type="spellEnd"/>
      <w:r>
        <w:t xml:space="preserve">) </w:t>
      </w:r>
      <w:r>
        <w:fldChar w:fldCharType="begin"/>
      </w:r>
      <w:r w:rsidR="003563F3">
        <w:instrText xml:space="preserve"> ADDIN ZOTERO_ITEM CSL_CITATION {"citationID":"a1qsm6c513r","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1521C4">
        <w:rPr>
          <w:rFonts w:cs="Segoe UI"/>
        </w:rPr>
        <w:t>(</w:t>
      </w:r>
      <w:proofErr w:type="spellStart"/>
      <w:r w:rsidRPr="001521C4">
        <w:rPr>
          <w:rFonts w:cs="Segoe UI"/>
        </w:rPr>
        <w:t>Doar</w:t>
      </w:r>
      <w:proofErr w:type="spellEnd"/>
      <w:r w:rsidRPr="001521C4">
        <w:rPr>
          <w:rFonts w:cs="Segoe UI"/>
        </w:rPr>
        <w:t>, 2005)</w:t>
      </w:r>
      <w:r>
        <w:fldChar w:fldCharType="end"/>
      </w:r>
      <w:r>
        <w:t>.</w:t>
      </w:r>
    </w:p>
    <w:p w:rsidR="006851A5" w:rsidRDefault="00B77013" w:rsidP="001521C4">
      <w:pPr>
        <w:pStyle w:val="Cita"/>
      </w:pPr>
      <w:r>
        <w:lastRenderedPageBreak/>
        <w:t>Escribir código fuente es sencillo hasta que la cantidad de código empieza a crecer. Para mantener manejable el código se divide en partes, hacer esto crea dependencias y es en ese momento que pueden surgir problemas. Para reducir las dependencias se han creado diversos mecanismos, como ser archivos de encabezado, encapsulamiento e interfaces. El orden en que se construye el programa juega parte importante en la construcción satisfactoria de un programa, mantener este orden no es tarea fácil, pero las herramientas de construcción de software nos ayudan a hacer justamente esto</w:t>
      </w:r>
      <w:r w:rsidR="0060657A">
        <w:t xml:space="preserve">, la tabla 1 ilustra que acciones se deben tomar al haber cambios. </w:t>
      </w:r>
      <w:r>
        <w:t xml:space="preserve"> </w:t>
      </w:r>
      <w:r>
        <w:fldChar w:fldCharType="begin"/>
      </w:r>
      <w:r w:rsidR="003563F3">
        <w:instrText xml:space="preserve"> ADDIN ZOTERO_ITEM CSL_CITATION {"citationID":"alam7jl7f","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B77013">
        <w:rPr>
          <w:rFonts w:cs="Segoe UI"/>
        </w:rPr>
        <w:t>(Doar, 2005)</w:t>
      </w:r>
      <w:r>
        <w:fldChar w:fldCharType="end"/>
      </w:r>
      <w:r>
        <w:t>.</w:t>
      </w:r>
    </w:p>
    <w:p w:rsidR="001C6CC5" w:rsidRDefault="001C6CC5" w:rsidP="001C6CC5">
      <w:pPr>
        <w:pStyle w:val="Table"/>
      </w:pPr>
      <w:r>
        <w:t xml:space="preserve">Tabla </w:t>
      </w:r>
      <w:r>
        <w:fldChar w:fldCharType="begin"/>
      </w:r>
      <w:r>
        <w:instrText xml:space="preserve"> SEQ Tabla \* ARABIC </w:instrText>
      </w:r>
      <w:r>
        <w:fldChar w:fldCharType="separate"/>
      </w:r>
      <w:r w:rsidR="004F68ED">
        <w:rPr>
          <w:noProof/>
        </w:rPr>
        <w:t>2</w:t>
      </w:r>
      <w:r>
        <w:fldChar w:fldCharType="end"/>
      </w:r>
      <w:r>
        <w:t xml:space="preserve">. </w:t>
      </w:r>
      <w:r w:rsidRPr="006A7861">
        <w:t>Razones por las cuales un proyecto d</w:t>
      </w:r>
      <w:r>
        <w:t>ebe ser reconstruido</w:t>
      </w:r>
    </w:p>
    <w:tbl>
      <w:tblPr>
        <w:tblStyle w:val="TableGrid"/>
        <w:tblW w:w="0" w:type="auto"/>
        <w:tblLook w:val="04A0" w:firstRow="1" w:lastRow="0" w:firstColumn="1" w:lastColumn="0" w:noHBand="0" w:noVBand="1"/>
      </w:tblPr>
      <w:tblGrid>
        <w:gridCol w:w="4675"/>
        <w:gridCol w:w="4675"/>
      </w:tblGrid>
      <w:tr w:rsidR="00B62F15" w:rsidTr="001C6CC5">
        <w:trPr>
          <w:cantSplit/>
        </w:trPr>
        <w:tc>
          <w:tcPr>
            <w:tcW w:w="4675" w:type="dxa"/>
          </w:tcPr>
          <w:p w:rsidR="00B62F15" w:rsidRDefault="00B62F15" w:rsidP="001C6CC5">
            <w:pPr>
              <w:pStyle w:val="TableText"/>
            </w:pPr>
            <w:r>
              <w:t>Tipo de cambio</w:t>
            </w:r>
          </w:p>
        </w:tc>
        <w:tc>
          <w:tcPr>
            <w:tcW w:w="4675" w:type="dxa"/>
          </w:tcPr>
          <w:p w:rsidR="00B62F15" w:rsidRDefault="00B62F15" w:rsidP="001C6CC5">
            <w:pPr>
              <w:pStyle w:val="TableText"/>
            </w:pPr>
            <w:r>
              <w:t>Acción que debe tomar la herramienta</w:t>
            </w:r>
          </w:p>
        </w:tc>
      </w:tr>
      <w:tr w:rsidR="00B62F15" w:rsidTr="001C6CC5">
        <w:trPr>
          <w:cantSplit/>
        </w:trPr>
        <w:tc>
          <w:tcPr>
            <w:tcW w:w="4675" w:type="dxa"/>
          </w:tcPr>
          <w:p w:rsidR="00B62F15" w:rsidRDefault="00B62F15" w:rsidP="001C6CC5">
            <w:pPr>
              <w:pStyle w:val="TableText"/>
            </w:pPr>
            <w:r>
              <w:t>Nuevos archivos agregados</w:t>
            </w:r>
          </w:p>
        </w:tc>
        <w:tc>
          <w:tcPr>
            <w:tcW w:w="4675" w:type="dxa"/>
          </w:tcPr>
          <w:p w:rsidR="00B62F15" w:rsidRDefault="00B62F15" w:rsidP="001C6CC5">
            <w:pPr>
              <w:pStyle w:val="TableText"/>
            </w:pPr>
            <w:r>
              <w:t>El desarrollador debe agregar los archivos nuevos a los archivos de construcción y revisar si están correctos.</w:t>
            </w:r>
          </w:p>
        </w:tc>
      </w:tr>
      <w:tr w:rsidR="00B62F15" w:rsidTr="001C6CC5">
        <w:trPr>
          <w:cantSplit/>
        </w:trPr>
        <w:tc>
          <w:tcPr>
            <w:tcW w:w="4675" w:type="dxa"/>
          </w:tcPr>
          <w:p w:rsidR="00B62F15" w:rsidRDefault="00B62F15" w:rsidP="001C6CC5">
            <w:pPr>
              <w:pStyle w:val="TableText"/>
            </w:pPr>
            <w:r>
              <w:t>El contenido de los archivos cambió</w:t>
            </w:r>
          </w:p>
        </w:tc>
        <w:tc>
          <w:tcPr>
            <w:tcW w:w="4675" w:type="dxa"/>
          </w:tcPr>
          <w:p w:rsidR="00B62F15" w:rsidRDefault="00B62F15" w:rsidP="001C6CC5">
            <w:pPr>
              <w:pStyle w:val="TableText"/>
            </w:pPr>
            <w:r>
              <w:t>Reconstruir el archivo; detectar si la compilación falo o fue un éxito.</w:t>
            </w:r>
          </w:p>
        </w:tc>
      </w:tr>
      <w:tr w:rsidR="00B62F15" w:rsidTr="001C6CC5">
        <w:trPr>
          <w:cantSplit/>
        </w:trPr>
        <w:tc>
          <w:tcPr>
            <w:tcW w:w="4675" w:type="dxa"/>
          </w:tcPr>
          <w:p w:rsidR="00B62F15" w:rsidRDefault="00B62F15" w:rsidP="001C6CC5">
            <w:pPr>
              <w:pStyle w:val="TableText"/>
            </w:pPr>
            <w:r>
              <w:t>Un archivo depende de un archivo que cambió.</w:t>
            </w:r>
          </w:p>
        </w:tc>
        <w:tc>
          <w:tcPr>
            <w:tcW w:w="4675" w:type="dxa"/>
          </w:tcPr>
          <w:p w:rsidR="00B62F15" w:rsidRDefault="00B62F15" w:rsidP="001C6CC5">
            <w:pPr>
              <w:pStyle w:val="TableText"/>
            </w:pPr>
            <w:r>
              <w:t>Reconstruir los archivos afectados.</w:t>
            </w:r>
          </w:p>
        </w:tc>
      </w:tr>
      <w:tr w:rsidR="00B62F15" w:rsidTr="001C6CC5">
        <w:trPr>
          <w:cantSplit/>
        </w:trPr>
        <w:tc>
          <w:tcPr>
            <w:tcW w:w="4675" w:type="dxa"/>
          </w:tcPr>
          <w:p w:rsidR="00B62F15" w:rsidRDefault="00B62F15" w:rsidP="001C6CC5">
            <w:pPr>
              <w:pStyle w:val="TableText"/>
            </w:pPr>
            <w:r>
              <w:t>Un archivo ahora depende de un archivo que ya existe.</w:t>
            </w:r>
          </w:p>
        </w:tc>
        <w:tc>
          <w:tcPr>
            <w:tcW w:w="4675" w:type="dxa"/>
          </w:tcPr>
          <w:p w:rsidR="00B62F15" w:rsidRDefault="00B62F15" w:rsidP="001C6CC5">
            <w:pPr>
              <w:pStyle w:val="TableText"/>
            </w:pPr>
            <w:r>
              <w:t>Reconstruir el árbol de dependencias. Verificar si el archivo puede ser encontrado correctamente.</w:t>
            </w:r>
          </w:p>
        </w:tc>
      </w:tr>
      <w:tr w:rsidR="00B62F15" w:rsidTr="001C6CC5">
        <w:trPr>
          <w:cantSplit/>
        </w:trPr>
        <w:tc>
          <w:tcPr>
            <w:tcW w:w="4675" w:type="dxa"/>
          </w:tcPr>
          <w:p w:rsidR="00B62F15" w:rsidRDefault="00B62F15" w:rsidP="001C6CC5">
            <w:pPr>
              <w:pStyle w:val="TableText"/>
            </w:pPr>
            <w:r>
              <w:t>Un archivo ahora depende de un nuevo archivo.</w:t>
            </w:r>
          </w:p>
        </w:tc>
        <w:tc>
          <w:tcPr>
            <w:tcW w:w="4675" w:type="dxa"/>
          </w:tcPr>
          <w:p w:rsidR="00B62F15" w:rsidRDefault="00B62F15" w:rsidP="001C6CC5">
            <w:pPr>
              <w:pStyle w:val="TableText"/>
            </w:pPr>
            <w:r>
              <w:t>Reconstruir el árbol de dependencias. Verificar la existencia del archivo</w:t>
            </w:r>
            <w:r w:rsidR="001C6CC5">
              <w:t xml:space="preserve"> nuevo o si será creado como parte de la construcción. </w:t>
            </w:r>
          </w:p>
        </w:tc>
      </w:tr>
      <w:tr w:rsidR="00B62F15" w:rsidTr="001C6CC5">
        <w:trPr>
          <w:cantSplit/>
        </w:trPr>
        <w:tc>
          <w:tcPr>
            <w:tcW w:w="4675" w:type="dxa"/>
          </w:tcPr>
          <w:p w:rsidR="00B62F15" w:rsidRDefault="001C6CC5" w:rsidP="001C6CC5">
            <w:pPr>
              <w:pStyle w:val="TableText"/>
            </w:pPr>
            <w:r>
              <w:t>Un archivo ya no depende de otro.</w:t>
            </w:r>
          </w:p>
        </w:tc>
        <w:tc>
          <w:tcPr>
            <w:tcW w:w="4675" w:type="dxa"/>
          </w:tcPr>
          <w:p w:rsidR="001C6CC5" w:rsidRDefault="001C6CC5" w:rsidP="001C6CC5">
            <w:pPr>
              <w:pStyle w:val="TableText"/>
            </w:pPr>
            <w:r>
              <w:t>Reconstruir el árbol de dependencias. Verificar si el archivo antiguo causa algún problema o si debería ser eliminado.</w:t>
            </w:r>
          </w:p>
        </w:tc>
      </w:tr>
      <w:tr w:rsidR="00B62F15" w:rsidTr="001C6CC5">
        <w:trPr>
          <w:cantSplit/>
        </w:trPr>
        <w:tc>
          <w:tcPr>
            <w:tcW w:w="4675" w:type="dxa"/>
          </w:tcPr>
          <w:p w:rsidR="00B62F15" w:rsidRDefault="001C6CC5" w:rsidP="001C6CC5">
            <w:pPr>
              <w:pStyle w:val="TableText"/>
            </w:pPr>
            <w:r>
              <w:t>Un archivo ahora depende de un archivo generado.</w:t>
            </w:r>
          </w:p>
        </w:tc>
        <w:tc>
          <w:tcPr>
            <w:tcW w:w="4675" w:type="dxa"/>
          </w:tcPr>
          <w:p w:rsidR="00B62F15" w:rsidRDefault="001C6CC5" w:rsidP="001C6CC5">
            <w:pPr>
              <w:pStyle w:val="TableText"/>
            </w:pPr>
            <w:r>
              <w:t>Asegurar que el árbol de dependencias cause la creación del archivo generado antes de que se necesite.</w:t>
            </w:r>
          </w:p>
        </w:tc>
      </w:tr>
      <w:tr w:rsidR="00B62F15" w:rsidTr="001C6CC5">
        <w:trPr>
          <w:cantSplit/>
        </w:trPr>
        <w:tc>
          <w:tcPr>
            <w:tcW w:w="4675" w:type="dxa"/>
          </w:tcPr>
          <w:p w:rsidR="00B62F15" w:rsidRDefault="001C6CC5" w:rsidP="001C6CC5">
            <w:pPr>
              <w:pStyle w:val="TableText"/>
            </w:pPr>
            <w:r>
              <w:t>Un archivo ahora depende de un archivo generado cuyo archivo fuente ha sido cambiado.</w:t>
            </w:r>
          </w:p>
        </w:tc>
        <w:tc>
          <w:tcPr>
            <w:tcW w:w="4675" w:type="dxa"/>
          </w:tcPr>
          <w:p w:rsidR="00B62F15" w:rsidRDefault="001C6CC5" w:rsidP="001C6CC5">
            <w:pPr>
              <w:pStyle w:val="TableText"/>
            </w:pPr>
            <w:r>
              <w:t>Volver a generar los archivos generados necesarios.</w:t>
            </w:r>
          </w:p>
        </w:tc>
      </w:tr>
    </w:tbl>
    <w:p w:rsidR="001521C4" w:rsidRDefault="003563F3" w:rsidP="001521C4">
      <w:r>
        <w:fldChar w:fldCharType="begin"/>
      </w:r>
      <w:r>
        <w:instrText xml:space="preserve"> ADDIN ZOTERO_ITEM CSL_CITATION {"citationID":"a24q4g94k2k","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3563F3">
        <w:rPr>
          <w:rFonts w:cs="Segoe UI"/>
        </w:rPr>
        <w:t>(Doar, 2005)</w:t>
      </w:r>
      <w:r>
        <w:fldChar w:fldCharType="end"/>
      </w:r>
    </w:p>
    <w:p w:rsidR="0060657A" w:rsidRDefault="0060657A" w:rsidP="00B27B5D">
      <w:pPr>
        <w:pStyle w:val="Heading4"/>
      </w:pPr>
      <w:proofErr w:type="spellStart"/>
      <w:r>
        <w:lastRenderedPageBreak/>
        <w:t>Make</w:t>
      </w:r>
      <w:proofErr w:type="spellEnd"/>
    </w:p>
    <w:p w:rsidR="0060657A" w:rsidRDefault="0060657A" w:rsidP="0060657A">
      <w:proofErr w:type="spellStart"/>
      <w:r>
        <w:t>Make</w:t>
      </w:r>
      <w:proofErr w:type="spellEnd"/>
      <w:r>
        <w:t xml:space="preserve"> </w:t>
      </w:r>
      <w:r w:rsidR="003563F3">
        <w:t xml:space="preserve">es la herramienta de construcción original, y la más popular con desarrolladores de C y C++. Las dependencias en </w:t>
      </w:r>
      <w:proofErr w:type="spellStart"/>
      <w:r w:rsidR="003563F3">
        <w:t>make</w:t>
      </w:r>
      <w:proofErr w:type="spellEnd"/>
      <w:r w:rsidR="003563F3">
        <w:t xml:space="preserve"> se especifican explícitamente en archivos llamados convencionalmente “</w:t>
      </w:r>
      <w:proofErr w:type="spellStart"/>
      <w:r w:rsidR="003563F3">
        <w:t>Makefile</w:t>
      </w:r>
      <w:proofErr w:type="spellEnd"/>
      <w:r w:rsidR="003563F3">
        <w:t>” o “</w:t>
      </w:r>
      <w:proofErr w:type="spellStart"/>
      <w:r w:rsidR="003563F3">
        <w:t>makefile</w:t>
      </w:r>
      <w:proofErr w:type="spellEnd"/>
      <w:r w:rsidR="003563F3">
        <w:t xml:space="preserve">” y son escritos en su propio lenguaje de </w:t>
      </w:r>
      <w:proofErr w:type="spellStart"/>
      <w:r w:rsidR="003563F3">
        <w:t>make</w:t>
      </w:r>
      <w:proofErr w:type="spellEnd"/>
      <w:r w:rsidR="003563F3">
        <w:t xml:space="preserve"> </w:t>
      </w:r>
      <w:r w:rsidR="003563F3">
        <w:fldChar w:fldCharType="begin"/>
      </w:r>
      <w:r w:rsidR="003563F3">
        <w:instrText xml:space="preserve"> ADDIN ZOTERO_ITEM CSL_CITATION {"citationID":"a23gvms91rk","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rsidR="003563F3">
        <w:fldChar w:fldCharType="separate"/>
      </w:r>
      <w:r w:rsidR="003563F3" w:rsidRPr="003563F3">
        <w:rPr>
          <w:rFonts w:cs="Segoe UI"/>
        </w:rPr>
        <w:t>(</w:t>
      </w:r>
      <w:proofErr w:type="spellStart"/>
      <w:r w:rsidR="003563F3" w:rsidRPr="003563F3">
        <w:rPr>
          <w:rFonts w:cs="Segoe UI"/>
        </w:rPr>
        <w:t>Doar</w:t>
      </w:r>
      <w:proofErr w:type="spellEnd"/>
      <w:r w:rsidR="003563F3" w:rsidRPr="003563F3">
        <w:rPr>
          <w:rFonts w:cs="Segoe UI"/>
        </w:rPr>
        <w:t>, 2005)</w:t>
      </w:r>
      <w:r w:rsidR="003563F3">
        <w:fldChar w:fldCharType="end"/>
      </w:r>
      <w:r w:rsidR="003563F3">
        <w:t>.</w:t>
      </w:r>
      <w:r w:rsidR="00616B73">
        <w:t xml:space="preserve"> </w:t>
      </w:r>
    </w:p>
    <w:p w:rsidR="00616B73" w:rsidRDefault="00616B73" w:rsidP="00616B73">
      <w:pPr>
        <w:keepNext/>
        <w:jc w:val="center"/>
      </w:pPr>
      <w:r>
        <w:rPr>
          <w:noProof/>
        </w:rPr>
        <w:drawing>
          <wp:inline distT="0" distB="0" distL="0" distR="0" wp14:anchorId="7B7C9AD8" wp14:editId="2E085BA1">
            <wp:extent cx="3771900" cy="4857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71900" cy="485775"/>
                    </a:xfrm>
                    <a:prstGeom prst="rect">
                      <a:avLst/>
                    </a:prstGeom>
                  </pic:spPr>
                </pic:pic>
              </a:graphicData>
            </a:graphic>
          </wp:inline>
        </w:drawing>
      </w:r>
    </w:p>
    <w:p w:rsidR="00616B73" w:rsidRDefault="00616B73" w:rsidP="00616B73">
      <w:pPr>
        <w:pStyle w:val="Caption"/>
      </w:pPr>
      <w:r>
        <w:t xml:space="preserve">Ilustración </w:t>
      </w:r>
      <w:r>
        <w:fldChar w:fldCharType="begin"/>
      </w:r>
      <w:r>
        <w:instrText xml:space="preserve"> SEQ Ilustración \* ARABIC </w:instrText>
      </w:r>
      <w:r>
        <w:fldChar w:fldCharType="separate"/>
      </w:r>
      <w:r w:rsidR="00C76752">
        <w:rPr>
          <w:noProof/>
        </w:rPr>
        <w:t>37</w:t>
      </w:r>
      <w:r>
        <w:fldChar w:fldCharType="end"/>
      </w:r>
      <w:r>
        <w:t>. Un “</w:t>
      </w:r>
      <w:proofErr w:type="spellStart"/>
      <w:r>
        <w:t>makefile</w:t>
      </w:r>
      <w:proofErr w:type="spellEnd"/>
      <w:r>
        <w:t>” sencillo</w:t>
      </w:r>
    </w:p>
    <w:p w:rsidR="00616B73" w:rsidRPr="00616B73" w:rsidRDefault="00616B73" w:rsidP="00616B73">
      <w:pPr>
        <w:pStyle w:val="IllustrationQuote"/>
      </w:pPr>
      <w:r>
        <w:t xml:space="preserve">Fuente: </w:t>
      </w:r>
      <w:r>
        <w:fldChar w:fldCharType="begin"/>
      </w:r>
      <w:r w:rsidR="00696793">
        <w:instrText xml:space="preserve"> ADDIN ZOTERO_ITEM CSL_CITATION {"citationID":"aoimudpk6","properties":{"formattedCitation":"(Maxwell, s/f)","plainCitation":"(Maxwell, s/f)"},"citationItems":[{"id":115,"uris":["http://zotero.org/users/local/kYSSITt9/items/Q322IWC6"],"uri":["http://zotero.org/users/local/kYSSITt9/items/Q322IWC6"],"itemData":{"id":115,"type":"webpage","title":"A Simple Makefile Tutorial","URL":"http://www.cs.colby.edu/maxwell/courses/tutorials/maketutor/","author":[{"family":"Maxwell","given":"Bruce A."}],"accessed":{"date-parts":[["2017",6,25]]}}}],"schema":"https://github.com/citation-style-language/schema/raw/master/csl-citation.json"} </w:instrText>
      </w:r>
      <w:r>
        <w:fldChar w:fldCharType="separate"/>
      </w:r>
      <w:r w:rsidR="00696793" w:rsidRPr="00696793">
        <w:rPr>
          <w:rFonts w:cs="Segoe UI"/>
          <w:sz w:val="22"/>
        </w:rPr>
        <w:t>(Maxwell, s/f)</w:t>
      </w:r>
      <w:r>
        <w:fldChar w:fldCharType="end"/>
      </w:r>
    </w:p>
    <w:p w:rsidR="0073029B" w:rsidRDefault="00E641FF" w:rsidP="00B27B5D">
      <w:pPr>
        <w:pStyle w:val="Heading4"/>
      </w:pPr>
      <w:proofErr w:type="spellStart"/>
      <w:r>
        <w:t>CMake</w:t>
      </w:r>
      <w:proofErr w:type="spellEnd"/>
    </w:p>
    <w:p w:rsidR="004A1FF8" w:rsidRDefault="00E641FF" w:rsidP="00616B73">
      <w:pPr>
        <w:pStyle w:val="Cita"/>
      </w:pPr>
      <w:proofErr w:type="spellStart"/>
      <w:r>
        <w:t>Cmake</w:t>
      </w:r>
      <w:proofErr w:type="spellEnd"/>
      <w:r>
        <w:t xml:space="preserve"> es una familia de herramientas de fuente abierta y de plataforma </w:t>
      </w:r>
      <w:r w:rsidR="00B514B5">
        <w:t>cruzada diseñada</w:t>
      </w:r>
      <w:r>
        <w:t xml:space="preserve"> para construir, probar y empaquetar software. Es utilizada para controlar el proceso de </w:t>
      </w:r>
      <w:r w:rsidR="00B514B5">
        <w:t xml:space="preserve">compilación </w:t>
      </w:r>
      <w:r>
        <w:t xml:space="preserve">del software utilizando una plataforma </w:t>
      </w:r>
      <w:r w:rsidR="00B514B5">
        <w:t>simple</w:t>
      </w:r>
      <w:r>
        <w:t xml:space="preserve"> y archivos de configuración independientes del compilador para generar “</w:t>
      </w:r>
      <w:proofErr w:type="spellStart"/>
      <w:r>
        <w:t>makefiles</w:t>
      </w:r>
      <w:proofErr w:type="spellEnd"/>
      <w:r>
        <w:t xml:space="preserve">” nativos y espacios de trabajo que pueden utilizar el compilador de la elección del usuario </w:t>
      </w:r>
      <w:r>
        <w:fldChar w:fldCharType="begin"/>
      </w:r>
      <w:r>
        <w:instrText xml:space="preserve"> ADDIN ZOTERO_ITEM CSL_CITATION {"citationID":"a2nas8rlimp","properties":{"formattedCitation":"{\\rtf (\\uc0\\u8220{}CMake\\uc0\\u8221{}, s/f)}","plainCitation":"(“CMake”, s/f)"},"citationItems":[{"id":32,"uris":["http://zotero.org/users/local/kYSSITt9/items/ZZ7RRS9I"],"uri":["http://zotero.org/users/local/kYSSITt9/items/ZZ7RRS9I"],"itemData":{"id":32,"type":"post-weblog","title":"CMake","URL":"https://cmake.org/","accessed":{"date-parts":[["2017",6,12]]}}}],"schema":"https://github.com/citation-style-language/schema/raw/master/csl-citation.json"} </w:instrText>
      </w:r>
      <w:r>
        <w:fldChar w:fldCharType="separate"/>
      </w:r>
      <w:r w:rsidRPr="00E641FF">
        <w:rPr>
          <w:rFonts w:cs="Segoe UI"/>
          <w:szCs w:val="24"/>
        </w:rPr>
        <w:t>(“</w:t>
      </w:r>
      <w:r w:rsidR="007910A8">
        <w:rPr>
          <w:rFonts w:cs="Segoe UI"/>
          <w:szCs w:val="24"/>
        </w:rPr>
        <w:t>cmake.org</w:t>
      </w:r>
      <w:r w:rsidRPr="00E641FF">
        <w:rPr>
          <w:rFonts w:cs="Segoe UI"/>
          <w:szCs w:val="24"/>
        </w:rPr>
        <w:t>”</w:t>
      </w:r>
      <w:r>
        <w:rPr>
          <w:rFonts w:cs="Segoe UI"/>
          <w:szCs w:val="24"/>
        </w:rPr>
        <w:t>, consultado el 12/6/2017</w:t>
      </w:r>
      <w:r w:rsidRPr="00E641FF">
        <w:rPr>
          <w:rFonts w:cs="Segoe UI"/>
          <w:szCs w:val="24"/>
        </w:rPr>
        <w:t>)</w:t>
      </w:r>
      <w:r>
        <w:fldChar w:fldCharType="end"/>
      </w:r>
      <w:r w:rsidR="00616B73">
        <w:t>.</w:t>
      </w:r>
    </w:p>
    <w:p w:rsidR="00616B73" w:rsidRDefault="00616B73" w:rsidP="00616B73">
      <w:pPr>
        <w:pStyle w:val="Cita"/>
        <w:keepNext/>
        <w:jc w:val="center"/>
      </w:pPr>
      <w:r>
        <w:rPr>
          <w:noProof/>
        </w:rPr>
        <w:drawing>
          <wp:inline distT="0" distB="0" distL="0" distR="0" wp14:anchorId="67B15C3F" wp14:editId="41706379">
            <wp:extent cx="3943350" cy="2476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43350" cy="2476500"/>
                    </a:xfrm>
                    <a:prstGeom prst="rect">
                      <a:avLst/>
                    </a:prstGeom>
                  </pic:spPr>
                </pic:pic>
              </a:graphicData>
            </a:graphic>
          </wp:inline>
        </w:drawing>
      </w:r>
    </w:p>
    <w:p w:rsidR="00616B73" w:rsidRDefault="00616B73" w:rsidP="00616B73">
      <w:pPr>
        <w:pStyle w:val="Caption"/>
      </w:pPr>
      <w:r>
        <w:t xml:space="preserve">Ilustración </w:t>
      </w:r>
      <w:r>
        <w:fldChar w:fldCharType="begin"/>
      </w:r>
      <w:r>
        <w:instrText xml:space="preserve"> SEQ Ilustración \* ARABIC </w:instrText>
      </w:r>
      <w:r>
        <w:fldChar w:fldCharType="separate"/>
      </w:r>
      <w:r w:rsidR="00C76752">
        <w:rPr>
          <w:noProof/>
        </w:rPr>
        <w:t>38</w:t>
      </w:r>
      <w:r>
        <w:fldChar w:fldCharType="end"/>
      </w:r>
      <w:r>
        <w:t>. Archivo “CMakeLists.txt” de un proyecto</w:t>
      </w:r>
    </w:p>
    <w:p w:rsidR="00616B73" w:rsidRPr="00616B73" w:rsidRDefault="00616B73" w:rsidP="00616B73">
      <w:pPr>
        <w:pStyle w:val="IllustrationQuote"/>
      </w:pPr>
      <w:r>
        <w:t xml:space="preserve">Fuente: </w:t>
      </w:r>
      <w:r>
        <w:fldChar w:fldCharType="begin"/>
      </w:r>
      <w:r>
        <w:instrText xml:space="preserve"> ADDIN ZOTERO_ITEM CSL_CITATION {"citationID":"a1n23vf1jia","properties":{"formattedCitation":"(Nguyen, 2014)","plainCitation":"(Nguyen, 2014)"},"citationItems":[{"id":117,"uris":["http://zotero.org/users/local/kYSSITt9/items/XFU3KH9N"],"uri":["http://zotero.org/users/local/kYSSITt9/items/XFU3KH9N"],"itemData":{"id":117,"type":"webpage","title":"Tutorial 1: Let's start with CMake | Learning CMake: A beginner's guide","URL":"https://tuannguyen68.gitbooks.io/learning-cmake-a-beginner-s-guide/content/chap1/chap1.html","author":[{"family":"Nguyen","given":"Anh Tuan"}],"issued":{"date-parts":[["2014"]]},"accessed":{"date-parts":[["2017",6,25]]}}}],"schema":"https://github.com/citation-style-language/schema/raw/master/csl-citation.json"} </w:instrText>
      </w:r>
      <w:r>
        <w:fldChar w:fldCharType="separate"/>
      </w:r>
      <w:r w:rsidRPr="00616B73">
        <w:rPr>
          <w:rFonts w:cs="Segoe UI"/>
        </w:rPr>
        <w:t>(Nguyen, 2014)</w:t>
      </w:r>
      <w:r>
        <w:fldChar w:fldCharType="end"/>
      </w:r>
    </w:p>
    <w:p w:rsidR="003563F3" w:rsidRDefault="003563F3" w:rsidP="00B27B5D">
      <w:pPr>
        <w:pStyle w:val="Heading3"/>
      </w:pPr>
      <w:bookmarkStart w:id="59" w:name="_Toc488308940"/>
      <w:r>
        <w:lastRenderedPageBreak/>
        <w:t>Compilador</w:t>
      </w:r>
      <w:bookmarkEnd w:id="59"/>
    </w:p>
    <w:p w:rsidR="003563F3" w:rsidRDefault="003563F3" w:rsidP="00C24A0B">
      <w:pPr>
        <w:pStyle w:val="Cita"/>
      </w:pPr>
      <w:r>
        <w:t xml:space="preserve">Compilar es el proceso en el que el código fuente de un programa se traduce a </w:t>
      </w:r>
      <w:r w:rsidR="00C24A0B">
        <w:t xml:space="preserve">objetos, normalmente el objeto se encuentra en código de máquina. Un compilador es un programa que hace esto, el resultado de una compilación suele ser un programa ejecutable. </w:t>
      </w:r>
      <w:r w:rsidR="00C24A0B">
        <w:fldChar w:fldCharType="begin"/>
      </w:r>
      <w:r w:rsidR="00C24A0B">
        <w:instrText xml:space="preserve"> ADDIN ZOTERO_ITEM CSL_CITATION {"citationID":"a2nleaftqdu","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rsidR="00C24A0B">
        <w:fldChar w:fldCharType="separate"/>
      </w:r>
      <w:r w:rsidR="00C24A0B" w:rsidRPr="00C24A0B">
        <w:rPr>
          <w:rFonts w:cs="Segoe UI"/>
        </w:rPr>
        <w:t>(Joyanes Aguilar, 2006)</w:t>
      </w:r>
      <w:r w:rsidR="00C24A0B">
        <w:fldChar w:fldCharType="end"/>
      </w:r>
      <w:r w:rsidR="00C24A0B">
        <w:t xml:space="preserve">. </w:t>
      </w:r>
    </w:p>
    <w:p w:rsidR="00F76EF0" w:rsidRPr="00F76EF0" w:rsidRDefault="00F76EF0" w:rsidP="00B27B5D">
      <w:pPr>
        <w:pStyle w:val="Heading4"/>
      </w:pPr>
      <w:r>
        <w:t>GCC y G++</w:t>
      </w:r>
    </w:p>
    <w:p w:rsidR="001E202F" w:rsidRDefault="00F76EF0" w:rsidP="001E202F">
      <w:pPr>
        <w:pStyle w:val="Cita"/>
      </w:pPr>
      <w:r>
        <w:t xml:space="preserve">GCC por sus siglas en ingles quiere decir colección de compiladores de GNU (GNU </w:t>
      </w:r>
      <w:proofErr w:type="spellStart"/>
      <w:r>
        <w:t>Compiler</w:t>
      </w:r>
      <w:proofErr w:type="spellEnd"/>
      <w:r>
        <w:t xml:space="preserve"> </w:t>
      </w:r>
      <w:proofErr w:type="spellStart"/>
      <w:r>
        <w:t>Collection</w:t>
      </w:r>
      <w:proofErr w:type="spellEnd"/>
      <w:r>
        <w:t xml:space="preserve">), es una distribución integrada de compiladores para varios lenguajes de programación importantes. Estos incluyen en este momento C, C++, Java, Fortran, Ada, </w:t>
      </w:r>
      <w:proofErr w:type="spellStart"/>
      <w:r>
        <w:t>Objective</w:t>
      </w:r>
      <w:proofErr w:type="spellEnd"/>
      <w:r>
        <w:t xml:space="preserve">-C y </w:t>
      </w:r>
      <w:proofErr w:type="spellStart"/>
      <w:r>
        <w:t>Objective</w:t>
      </w:r>
      <w:proofErr w:type="spellEnd"/>
      <w:r>
        <w:t xml:space="preserve">-C++. El compilador GNU para C++ es G++, el cual genera directamente código de </w:t>
      </w:r>
      <w:r w:rsidR="001E202F">
        <w:t xml:space="preserve">máquina </w:t>
      </w:r>
      <w:r w:rsidR="001E202F">
        <w:fldChar w:fldCharType="begin"/>
      </w:r>
      <w:r w:rsidR="001E202F">
        <w:instrText xml:space="preserve"> ADDIN ZOTERO_ITEM CSL_CITATION {"citationID":"a1am0gt0kub","properties":{"formattedCitation":"{\\rtf (\\uc0\\u8220{}G++ and GCC - Using the GNU Compiler Collection (GCC)\\uc0\\u8221{}, s/f)}","plainCitation":"(“G++ and GCC - Using the GNU Compiler Collection (GCC)”, s/f)"},"citationItems":[{"id":37,"uris":["http://zotero.org/users/local/kYSSITt9/items/HVCERRMM"],"uri":["http://zotero.org/users/local/kYSSITt9/items/HVCERRMM"],"itemData":{"id":37,"type":"webpage","title":"G++ and GCC - Using the GNU Compiler Collection (GCC)","URL":"https://gcc.gnu.org/onlinedocs/gcc-4.0.2/gcc/G_002b_002b-and-GCC.html","accessed":{"date-parts":[["2017",6,12]]}}}],"schema":"https://github.com/citation-style-language/schema/raw/master/csl-citation.json"} </w:instrText>
      </w:r>
      <w:r w:rsidR="001E202F">
        <w:fldChar w:fldCharType="separate"/>
      </w:r>
      <w:r w:rsidR="001E202F" w:rsidRPr="001E202F">
        <w:rPr>
          <w:rFonts w:cs="Segoe UI"/>
          <w:szCs w:val="24"/>
        </w:rPr>
        <w:t>(“G++ and GCC - Using the GNU Compiler Collection (GCC)”</w:t>
      </w:r>
      <w:r w:rsidR="001E202F">
        <w:rPr>
          <w:rFonts w:cs="Segoe UI"/>
          <w:szCs w:val="24"/>
        </w:rPr>
        <w:t>, consultado el 12/6/2017</w:t>
      </w:r>
      <w:r w:rsidR="001E202F" w:rsidRPr="001E202F">
        <w:rPr>
          <w:rFonts w:cs="Segoe UI"/>
          <w:szCs w:val="24"/>
        </w:rPr>
        <w:t>)</w:t>
      </w:r>
      <w:r w:rsidR="001E202F">
        <w:fldChar w:fldCharType="end"/>
      </w:r>
      <w:r>
        <w:t>.</w:t>
      </w:r>
    </w:p>
    <w:p w:rsidR="001E202F" w:rsidRDefault="001E202F" w:rsidP="001E202F">
      <w:pPr>
        <w:pStyle w:val="Heading2"/>
      </w:pPr>
      <w:bookmarkStart w:id="60" w:name="_Toc488308941"/>
      <w:r>
        <w:t>Entorno Integrado de Desarrollo</w:t>
      </w:r>
      <w:bookmarkEnd w:id="60"/>
    </w:p>
    <w:p w:rsidR="001E202F" w:rsidRDefault="00E139C9" w:rsidP="00E139C9">
      <w:pPr>
        <w:pStyle w:val="Cita"/>
      </w:pPr>
      <w:r>
        <w:t>Un entorno de desarrollo integrado</w:t>
      </w:r>
      <w:r w:rsidR="00B14A30">
        <w:t xml:space="preserve"> (IDE por sus siglas en inglés)</w:t>
      </w:r>
      <w:r>
        <w:t xml:space="preserve"> está diseñado para facilitar el trabajo de desarrollo.</w:t>
      </w:r>
      <w:r w:rsidR="00B14A30">
        <w:t xml:space="preserve"> Los </w:t>
      </w:r>
      <w:proofErr w:type="spellStart"/>
      <w:r w:rsidR="00B14A30">
        <w:t>IDEs</w:t>
      </w:r>
      <w:proofErr w:type="spellEnd"/>
      <w:r w:rsidR="00B14A30">
        <w:t xml:space="preserve"> contienen características como:</w:t>
      </w:r>
    </w:p>
    <w:p w:rsidR="00B14A30" w:rsidRDefault="00B14A30" w:rsidP="00B14A30">
      <w:pPr>
        <w:pStyle w:val="Cita"/>
        <w:numPr>
          <w:ilvl w:val="0"/>
          <w:numId w:val="9"/>
        </w:numPr>
      </w:pPr>
      <w:r>
        <w:t>Una consola para ingresar comandos.</w:t>
      </w:r>
    </w:p>
    <w:p w:rsidR="00B14A30" w:rsidRDefault="00B14A30" w:rsidP="00B14A30">
      <w:pPr>
        <w:pStyle w:val="Cita"/>
        <w:numPr>
          <w:ilvl w:val="0"/>
          <w:numId w:val="9"/>
        </w:numPr>
      </w:pPr>
      <w:r>
        <w:t>Editor de código fuente.</w:t>
      </w:r>
    </w:p>
    <w:p w:rsidR="00B14A30" w:rsidRDefault="00B14A30" w:rsidP="00B14A30">
      <w:pPr>
        <w:pStyle w:val="Cita"/>
        <w:numPr>
          <w:ilvl w:val="0"/>
          <w:numId w:val="9"/>
        </w:numPr>
      </w:pPr>
      <w:r>
        <w:t>Explorador de objetos.</w:t>
      </w:r>
    </w:p>
    <w:p w:rsidR="00B14A30" w:rsidRDefault="00B14A30" w:rsidP="00B14A30">
      <w:pPr>
        <w:pStyle w:val="Cita"/>
        <w:numPr>
          <w:ilvl w:val="0"/>
          <w:numId w:val="9"/>
        </w:numPr>
      </w:pPr>
      <w:r>
        <w:t>Interfaces para compilar y correr el software.</w:t>
      </w:r>
    </w:p>
    <w:p w:rsidR="00B14A30" w:rsidRDefault="00B14A30" w:rsidP="00B14A30">
      <w:pPr>
        <w:pStyle w:val="Cita"/>
        <w:numPr>
          <w:ilvl w:val="0"/>
          <w:numId w:val="9"/>
        </w:numPr>
      </w:pPr>
      <w:r>
        <w:t>Manejo de proyectos.</w:t>
      </w:r>
    </w:p>
    <w:p w:rsidR="00B14A30" w:rsidRDefault="00B14A30" w:rsidP="00B14A30">
      <w:pPr>
        <w:pStyle w:val="Cita"/>
        <w:numPr>
          <w:ilvl w:val="0"/>
          <w:numId w:val="9"/>
        </w:numPr>
      </w:pPr>
      <w:r>
        <w:t>Asistencia de depuramiento.</w:t>
      </w:r>
    </w:p>
    <w:p w:rsidR="00B14A30" w:rsidRDefault="00B14A30" w:rsidP="00B14A30">
      <w:pPr>
        <w:pStyle w:val="Cita"/>
        <w:numPr>
          <w:ilvl w:val="0"/>
          <w:numId w:val="9"/>
        </w:numPr>
      </w:pPr>
      <w:r>
        <w:lastRenderedPageBreak/>
        <w:t>Editores de objetos.</w:t>
      </w:r>
    </w:p>
    <w:p w:rsidR="00B14A30" w:rsidRPr="001E202F" w:rsidRDefault="00B14A30" w:rsidP="00E2579A">
      <w:pPr>
        <w:pStyle w:val="Cita"/>
        <w:numPr>
          <w:ilvl w:val="0"/>
          <w:numId w:val="9"/>
        </w:numPr>
      </w:pPr>
      <w:r>
        <w:t xml:space="preserve">Integración con la documentación </w:t>
      </w:r>
      <w:r>
        <w:fldChar w:fldCharType="begin"/>
      </w:r>
      <w:r>
        <w:instrText xml:space="preserve"> ADDIN ZOTERO_ITEM CSL_CITATION {"citationID":"a9mkt7h9mf","properties":{"formattedCitation":"(Verzani, 2011)","plainCitation":"(Verzani, 2011)"},"citationItems":[{"id":39,"uris":["http://zotero.org/users/local/kYSSITt9/items/CBM4MAIE"],"uri":["http://zotero.org/users/local/kYSSITt9/items/CBM4MAIE"],"itemData":{"id":39,"type":"book","title":"Getting Started with RStudio","publisher":"O'Reilly Media Inc.","publisher-place":"United States of America","number-of-pages":"92","edition":"1a. ed.","event-place":"United States of America","ISBN":"978-1-4493-0903-9","language":"English","author":[{"family":"Verzani","given":"John"}],"issued":{"date-parts":[["2011"]]}}}],"schema":"https://github.com/citation-style-language/schema/raw/master/csl-citation.json"} </w:instrText>
      </w:r>
      <w:r>
        <w:fldChar w:fldCharType="separate"/>
      </w:r>
      <w:r w:rsidRPr="00B14A30">
        <w:rPr>
          <w:rFonts w:cs="Segoe UI"/>
        </w:rPr>
        <w:t>(Verzani, 2011)</w:t>
      </w:r>
      <w:r>
        <w:fldChar w:fldCharType="end"/>
      </w:r>
      <w:r w:rsidR="00E2579A">
        <w:t>.</w:t>
      </w:r>
    </w:p>
    <w:p w:rsidR="001637BA" w:rsidRDefault="001637BA" w:rsidP="004066FE">
      <w:pPr>
        <w:pStyle w:val="Heading3"/>
      </w:pPr>
      <w:bookmarkStart w:id="61" w:name="_Toc488308942"/>
      <w:proofErr w:type="spellStart"/>
      <w:r>
        <w:t>QtCreator</w:t>
      </w:r>
      <w:bookmarkEnd w:id="61"/>
      <w:proofErr w:type="spellEnd"/>
    </w:p>
    <w:p w:rsidR="00B514B5" w:rsidRDefault="00B514B5" w:rsidP="00B514B5">
      <w:pPr>
        <w:pStyle w:val="Cita"/>
      </w:pPr>
      <w:proofErr w:type="spellStart"/>
      <w:r>
        <w:t>QtCreator</w:t>
      </w:r>
      <w:proofErr w:type="spellEnd"/>
      <w:r>
        <w:t xml:space="preserve"> es un entorno de desarrollo integrado de plataforma cruzada para el desarrollo de aplicaciones de escritorio, empotradas o móviles. </w:t>
      </w:r>
      <w:r>
        <w:fldChar w:fldCharType="begin"/>
      </w:r>
      <w:r>
        <w:instrText xml:space="preserve"> ADDIN ZOTERO_ITEM CSL_CITATION {"citationID":"asi9apssv4","properties":{"formattedCitation":"{\\rtf (\\uc0\\u8220{}Qt Creator Manual\\uc0\\u8221{}, s/f)}","plainCitation":"(“Qt Creator Manual”, s/f)"},"citationItems":[{"id":34,"uris":["http://zotero.org/users/local/kYSSITt9/items/MCHQN4PH"],"uri":["http://zotero.org/users/local/kYSSITt9/items/MCHQN4PH"],"itemData":{"id":34,"type":"webpage","title":"Qt Creator Manual","URL":"http://doc.qt.io/qtcreator/","accessed":{"date-parts":[["2017",6,12]]}}}],"schema":"https://github.com/citation-style-language/schema/raw/master/csl-citation.json"} </w:instrText>
      </w:r>
      <w:r>
        <w:fldChar w:fldCharType="separate"/>
      </w:r>
      <w:r w:rsidRPr="00B514B5">
        <w:rPr>
          <w:rFonts w:cs="Segoe UI"/>
          <w:szCs w:val="24"/>
        </w:rPr>
        <w:t>(“http://doc.qt.io/qtcreator/”</w:t>
      </w:r>
      <w:r>
        <w:rPr>
          <w:rFonts w:cs="Segoe UI"/>
          <w:szCs w:val="24"/>
        </w:rPr>
        <w:t>, consultado el 12/6/2017</w:t>
      </w:r>
      <w:r w:rsidRPr="00B514B5">
        <w:rPr>
          <w:rFonts w:cs="Segoe UI"/>
          <w:szCs w:val="24"/>
        </w:rPr>
        <w:t>)</w:t>
      </w:r>
      <w:r>
        <w:fldChar w:fldCharType="end"/>
      </w:r>
      <w:r w:rsidR="00EB66E5">
        <w:t xml:space="preserve">. Se puede ver el espacio de trabajo de </w:t>
      </w:r>
      <w:proofErr w:type="spellStart"/>
      <w:r w:rsidR="00EB66E5">
        <w:t>QtCreator</w:t>
      </w:r>
      <w:proofErr w:type="spellEnd"/>
      <w:r w:rsidR="00EB66E5">
        <w:t xml:space="preserve"> en la </w:t>
      </w:r>
      <w:r w:rsidR="00EB66E5">
        <w:fldChar w:fldCharType="begin"/>
      </w:r>
      <w:r w:rsidR="00EB66E5">
        <w:instrText xml:space="preserve"> REF _Ref485680045 \h </w:instrText>
      </w:r>
      <w:r w:rsidR="00EB66E5">
        <w:fldChar w:fldCharType="separate"/>
      </w:r>
      <w:r w:rsidR="00EB66E5">
        <w:t xml:space="preserve">Ilustración </w:t>
      </w:r>
      <w:r w:rsidR="00EB66E5">
        <w:rPr>
          <w:noProof/>
        </w:rPr>
        <w:t>9</w:t>
      </w:r>
      <w:r w:rsidR="00EB66E5">
        <w:t>.</w:t>
      </w:r>
      <w:r w:rsidR="00EB66E5">
        <w:fldChar w:fldCharType="end"/>
      </w:r>
      <w:r w:rsidR="00EB66E5">
        <w:t xml:space="preserve"> </w:t>
      </w:r>
    </w:p>
    <w:p w:rsidR="00EB66E5" w:rsidRDefault="00EB66E5" w:rsidP="00BD4291">
      <w:pPr>
        <w:pStyle w:val="Cita"/>
        <w:keepNext/>
        <w:ind w:firstLine="0"/>
        <w:jc w:val="center"/>
      </w:pPr>
      <w:r>
        <w:rPr>
          <w:noProof/>
        </w:rPr>
        <w:drawing>
          <wp:inline distT="0" distB="0" distL="0" distR="0" wp14:anchorId="17B87BE7" wp14:editId="2E900D5A">
            <wp:extent cx="6452484" cy="4732511"/>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454921" cy="4734298"/>
                    </a:xfrm>
                    <a:prstGeom prst="rect">
                      <a:avLst/>
                    </a:prstGeom>
                  </pic:spPr>
                </pic:pic>
              </a:graphicData>
            </a:graphic>
          </wp:inline>
        </w:drawing>
      </w:r>
    </w:p>
    <w:p w:rsidR="00EB66E5" w:rsidRDefault="00EB66E5" w:rsidP="00BD4291">
      <w:pPr>
        <w:pStyle w:val="Caption"/>
      </w:pPr>
      <w:bookmarkStart w:id="62" w:name="_Ref485680045"/>
      <w:r>
        <w:t xml:space="preserve">Ilustración </w:t>
      </w:r>
      <w:r>
        <w:fldChar w:fldCharType="begin"/>
      </w:r>
      <w:r>
        <w:instrText xml:space="preserve"> SEQ Ilustración \* ARABIC </w:instrText>
      </w:r>
      <w:r>
        <w:fldChar w:fldCharType="separate"/>
      </w:r>
      <w:r w:rsidR="00C76752">
        <w:rPr>
          <w:noProof/>
        </w:rPr>
        <w:t>39</w:t>
      </w:r>
      <w:r>
        <w:fldChar w:fldCharType="end"/>
      </w:r>
      <w:r>
        <w:t xml:space="preserve">. Ejemplo de un espacio de trabajo en </w:t>
      </w:r>
      <w:proofErr w:type="spellStart"/>
      <w:r>
        <w:t>QtCreator</w:t>
      </w:r>
      <w:bookmarkEnd w:id="62"/>
      <w:proofErr w:type="spellEnd"/>
    </w:p>
    <w:p w:rsidR="00EB66E5" w:rsidRPr="00EB66E5" w:rsidRDefault="00EB66E5" w:rsidP="00EB66E5">
      <w:pPr>
        <w:pStyle w:val="IllustrationQuote"/>
      </w:pPr>
      <w:r>
        <w:t xml:space="preserve">Fuente: </w:t>
      </w:r>
      <w:r>
        <w:fldChar w:fldCharType="begin"/>
      </w:r>
      <w:r>
        <w:instrText xml:space="preserve"> ADDIN ZOTERO_ITEM CSL_CITATION {"citationID":"a11jnpvtd1c","properties":{"formattedCitation":"(Qt Corporation, 2017)","plainCitation":"(Qt Corporation, 2017)"},"citationItems":[{"id":89,"uris":["http://zotero.org/users/local/kYSSITt9/items/ZAG6CZ6W"],"uri":["http://zotero.org/users/local/kYSSITt9/items/ZAG6CZ6W"],"itemData":{"id":89,"type":"graphic","title":"QtCreator Screen Capture","author":[{"family":"Qt Corporation","given":""}],"issued":{"date-parts":[["2017",6,20]]}}}],"schema":"https://github.com/citation-style-language/schema/raw/master/csl-citation.json"} </w:instrText>
      </w:r>
      <w:r>
        <w:fldChar w:fldCharType="separate"/>
      </w:r>
      <w:r w:rsidRPr="00EB66E5">
        <w:rPr>
          <w:rFonts w:cs="Segoe UI"/>
        </w:rPr>
        <w:t>(Qt Corporation, 2017)</w:t>
      </w:r>
      <w:r>
        <w:fldChar w:fldCharType="end"/>
      </w:r>
    </w:p>
    <w:p w:rsidR="001637BA" w:rsidRPr="001637BA" w:rsidRDefault="001637BA" w:rsidP="001637BA"/>
    <w:p w:rsidR="000960D8" w:rsidRDefault="00A81176" w:rsidP="000960D8">
      <w:pPr>
        <w:pStyle w:val="Heading1"/>
      </w:pPr>
      <w:bookmarkStart w:id="63" w:name="_Toc488308943"/>
      <w:r>
        <w:t>Desarrollo del proyecto</w:t>
      </w:r>
      <w:bookmarkEnd w:id="63"/>
    </w:p>
    <w:p w:rsidR="008F5D29" w:rsidRPr="008F5D29" w:rsidRDefault="008F5D29" w:rsidP="008F5D29">
      <w:pPr>
        <w:pStyle w:val="Heading2"/>
      </w:pPr>
      <w:bookmarkStart w:id="64" w:name="_Toc488308944"/>
      <w:r>
        <w:t>General</w:t>
      </w:r>
      <w:bookmarkEnd w:id="64"/>
    </w:p>
    <w:p w:rsidR="000958F1" w:rsidRDefault="008F5D29" w:rsidP="008F5D29">
      <w:r>
        <w:t xml:space="preserve">El presente proyecto busca crear un programa de software que se pueda utilizar para desarrollar juegos de rol de estrategia (SRPG). A este tipo de programa se le llama motor o </w:t>
      </w:r>
      <w:proofErr w:type="spellStart"/>
      <w:r>
        <w:t>engine</w:t>
      </w:r>
      <w:proofErr w:type="spellEnd"/>
      <w:r>
        <w:t xml:space="preserve">. El núcleo del software maneja diferentes sistemas los cuales manejan lógica, sonidos, entradas y salidas. Los objetos que deben manejar estos sistemas están definidos en un archivo el cual se carga al iniciar, este comportamiento puede cambiar según los sistemas que se carguen en el </w:t>
      </w:r>
      <w:proofErr w:type="spellStart"/>
      <w:r>
        <w:t>nucleo</w:t>
      </w:r>
      <w:proofErr w:type="spellEnd"/>
      <w:r>
        <w:t>.</w:t>
      </w:r>
    </w:p>
    <w:p w:rsidR="001958C7" w:rsidRDefault="001958C7" w:rsidP="001958C7">
      <w:pPr>
        <w:keepNext/>
        <w:jc w:val="center"/>
      </w:pPr>
      <w:r w:rsidRPr="001958C7">
        <w:rPr>
          <w:noProof/>
        </w:rPr>
        <w:drawing>
          <wp:inline distT="0" distB="0" distL="0" distR="0" wp14:anchorId="739CCBC3" wp14:editId="6733F0EB">
            <wp:extent cx="4351168" cy="3252941"/>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59664" cy="3259293"/>
                    </a:xfrm>
                    <a:prstGeom prst="rect">
                      <a:avLst/>
                    </a:prstGeom>
                  </pic:spPr>
                </pic:pic>
              </a:graphicData>
            </a:graphic>
          </wp:inline>
        </w:drawing>
      </w:r>
    </w:p>
    <w:p w:rsidR="008F5D29" w:rsidRDefault="001958C7" w:rsidP="001958C7">
      <w:pPr>
        <w:pStyle w:val="Caption"/>
        <w:tabs>
          <w:tab w:val="center" w:pos="4680"/>
          <w:tab w:val="left" w:pos="8365"/>
        </w:tabs>
        <w:jc w:val="left"/>
      </w:pPr>
      <w:r>
        <w:tab/>
        <w:t xml:space="preserve">Ilustración </w:t>
      </w:r>
      <w:r>
        <w:fldChar w:fldCharType="begin"/>
      </w:r>
      <w:r>
        <w:instrText xml:space="preserve"> SEQ Ilustración \* ARABIC </w:instrText>
      </w:r>
      <w:r>
        <w:fldChar w:fldCharType="separate"/>
      </w:r>
      <w:r w:rsidR="00C76752">
        <w:rPr>
          <w:noProof/>
        </w:rPr>
        <w:t>40</w:t>
      </w:r>
      <w:r>
        <w:fldChar w:fldCharType="end"/>
      </w:r>
      <w:r>
        <w:t>. Relación sistema, núcleo, objetos del juego.</w:t>
      </w:r>
      <w:r>
        <w:tab/>
      </w:r>
    </w:p>
    <w:p w:rsidR="00992061" w:rsidRDefault="001958C7" w:rsidP="00992061">
      <w:r>
        <w:t>El núcleo se encarga de manejar la vida de los objetos y la comunicación entre sistemas. Cada parte del sistema se comunica a través de llamadas a eventos, las cuales maneja el núcleo. Cada sistema puede ser tan grande como se desee, pero el propósito principal de hacerlo de esta manera es que exista segregación de responsabilidades, y que los sistemas sean independientes los unos de los otros. El Núcleo también cuenta con representación para entradas comunes de controladores.</w:t>
      </w:r>
    </w:p>
    <w:p w:rsidR="00992061" w:rsidRDefault="00992061" w:rsidP="00992061">
      <w:r>
        <w:lastRenderedPageBreak/>
        <w:t xml:space="preserve">Cada sistema puede controlar independientemente su estado, y tiene acceso al estado del núcleo. El sistema puede crear un evento que se propague a través del núcleo o a través de si mismo. De esta manera cambios que se perciban locales no se propagan por todos los sistemas. Esto también desacopla los sistemas haciéndolos independientes de otros sistemas. </w:t>
      </w:r>
    </w:p>
    <w:p w:rsidR="00ED6FBA" w:rsidRDefault="00ED6FBA" w:rsidP="00ED6FBA">
      <w:pPr>
        <w:keepNext/>
        <w:jc w:val="center"/>
      </w:pPr>
      <w:r>
        <w:rPr>
          <w:noProof/>
        </w:rPr>
        <w:drawing>
          <wp:inline distT="0" distB="0" distL="0" distR="0" wp14:anchorId="01D45759" wp14:editId="6EB9618F">
            <wp:extent cx="1971923" cy="159709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975958" cy="1600363"/>
                    </a:xfrm>
                    <a:prstGeom prst="rect">
                      <a:avLst/>
                    </a:prstGeom>
                  </pic:spPr>
                </pic:pic>
              </a:graphicData>
            </a:graphic>
          </wp:inline>
        </w:drawing>
      </w:r>
    </w:p>
    <w:p w:rsidR="00ED6FBA" w:rsidRDefault="00ED6FBA" w:rsidP="00ED6FBA">
      <w:pPr>
        <w:pStyle w:val="Caption"/>
      </w:pPr>
      <w:r>
        <w:t xml:space="preserve">Ilustración </w:t>
      </w:r>
      <w:r>
        <w:fldChar w:fldCharType="begin"/>
      </w:r>
      <w:r>
        <w:instrText xml:space="preserve"> SEQ Ilustración \* ARABIC </w:instrText>
      </w:r>
      <w:r>
        <w:fldChar w:fldCharType="separate"/>
      </w:r>
      <w:r w:rsidR="00C76752">
        <w:rPr>
          <w:noProof/>
        </w:rPr>
        <w:t>41</w:t>
      </w:r>
      <w:r>
        <w:fldChar w:fldCharType="end"/>
      </w:r>
      <w:r>
        <w:t>. Algunos de los sistemas planeados para el proyecto</w:t>
      </w:r>
    </w:p>
    <w:p w:rsidR="00ED6FBA" w:rsidRDefault="00ED6FBA" w:rsidP="00992061"/>
    <w:p w:rsidR="00992061" w:rsidRDefault="00992061" w:rsidP="00992061">
      <w:r>
        <w:t xml:space="preserve">Cabe destacar que los sistemas desarrollados como ejemplo utilizan el lenguaje de scripting </w:t>
      </w:r>
      <w:proofErr w:type="spellStart"/>
      <w:r>
        <w:t>Lua</w:t>
      </w:r>
      <w:proofErr w:type="spellEnd"/>
      <w:r>
        <w:t xml:space="preserve"> para lograr separar los comportamientos atribuibles al juego en desarrollo y los comportamientos del motor.</w:t>
      </w:r>
    </w:p>
    <w:p w:rsidR="00167A16" w:rsidRDefault="00167A16" w:rsidP="00167A16">
      <w:pPr>
        <w:keepNext/>
        <w:jc w:val="center"/>
      </w:pPr>
      <w:r>
        <w:rPr>
          <w:noProof/>
        </w:rPr>
        <w:drawing>
          <wp:inline distT="0" distB="0" distL="0" distR="0" wp14:anchorId="4F550DFF" wp14:editId="5A500F9F">
            <wp:extent cx="5588607" cy="3350179"/>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26556" cy="3372928"/>
                    </a:xfrm>
                    <a:prstGeom prst="rect">
                      <a:avLst/>
                    </a:prstGeom>
                  </pic:spPr>
                </pic:pic>
              </a:graphicData>
            </a:graphic>
          </wp:inline>
        </w:drawing>
      </w:r>
    </w:p>
    <w:p w:rsidR="00ED6FBA" w:rsidRDefault="00167A16" w:rsidP="00167A16">
      <w:pPr>
        <w:pStyle w:val="Caption"/>
      </w:pPr>
      <w:r>
        <w:t xml:space="preserve">Ilustración </w:t>
      </w:r>
      <w:r>
        <w:fldChar w:fldCharType="begin"/>
      </w:r>
      <w:r>
        <w:instrText xml:space="preserve"> SEQ Ilustración \* ARABIC </w:instrText>
      </w:r>
      <w:r>
        <w:fldChar w:fldCharType="separate"/>
      </w:r>
      <w:r w:rsidR="00C76752">
        <w:rPr>
          <w:noProof/>
        </w:rPr>
        <w:t>42</w:t>
      </w:r>
      <w:r>
        <w:fldChar w:fldCharType="end"/>
      </w:r>
      <w:r>
        <w:t xml:space="preserve">. Ejemplo de cambios de comportamiento en el juego provistos por </w:t>
      </w:r>
      <w:proofErr w:type="spellStart"/>
      <w:r>
        <w:t>Lua</w:t>
      </w:r>
      <w:proofErr w:type="spellEnd"/>
    </w:p>
    <w:p w:rsidR="00992061" w:rsidRDefault="00ED6FBA" w:rsidP="00ED6FBA">
      <w:pPr>
        <w:pStyle w:val="Heading2"/>
      </w:pPr>
      <w:bookmarkStart w:id="65" w:name="_Toc488308945"/>
      <w:r>
        <w:lastRenderedPageBreak/>
        <w:t>El ambiente de desarrollo</w:t>
      </w:r>
      <w:bookmarkEnd w:id="65"/>
    </w:p>
    <w:p w:rsidR="00ED6FBA" w:rsidRDefault="00ED6FBA" w:rsidP="00ED6FBA">
      <w:r>
        <w:t>El proyecto fue desarrollado en Windows</w:t>
      </w:r>
      <w:r w:rsidR="00167A16">
        <w:t xml:space="preserve"> y solamente se utilizan librerías, y herramientas que son multi-plataforma. El código fuente puede apreciarse en el enlace </w:t>
      </w:r>
      <w:hyperlink r:id="rId55" w:history="1">
        <w:r w:rsidR="00167A16" w:rsidRPr="00D21AA0">
          <w:rPr>
            <w:rStyle w:val="Hyperlink"/>
          </w:rPr>
          <w:t>https://github.com/Immac/srpg-engine</w:t>
        </w:r>
      </w:hyperlink>
      <w:r w:rsidR="00167A16">
        <w:t xml:space="preserve">. Este </w:t>
      </w:r>
      <w:r w:rsidR="008E26D9">
        <w:t xml:space="preserve">repositorio </w:t>
      </w:r>
      <w:r w:rsidR="00167A16">
        <w:t xml:space="preserve">incluye </w:t>
      </w:r>
      <w:r w:rsidR="008E26D9">
        <w:t>e</w:t>
      </w:r>
      <w:r w:rsidR="00167A16">
        <w:t xml:space="preserve">l código fuente y recursos utilizados </w:t>
      </w:r>
      <w:r w:rsidR="008E26D9">
        <w:t xml:space="preserve">para poder hacer el proyecto. </w:t>
      </w:r>
    </w:p>
    <w:p w:rsidR="00B708AF" w:rsidRDefault="008E26D9" w:rsidP="00ED6FBA">
      <w:r>
        <w:t xml:space="preserve">Para compilar el proyecto se utilizó el compilador </w:t>
      </w:r>
      <w:proofErr w:type="spellStart"/>
      <w:r>
        <w:t>MingW</w:t>
      </w:r>
      <w:proofErr w:type="spellEnd"/>
      <w:r w:rsidR="000B1272">
        <w:t xml:space="preserve"> 4.3. </w:t>
      </w:r>
      <w:r w:rsidR="00B708AF">
        <w:t xml:space="preserve">Es importante que el compilador que se utilice para compilar el proyecto soporte al menos C++14. </w:t>
      </w:r>
    </w:p>
    <w:p w:rsidR="00992061" w:rsidRDefault="000B204F" w:rsidP="00992061">
      <w:r>
        <w:t xml:space="preserve">El Ambiente Integrado de Desarrollo (IDE) que se utilizó para este proyecto fue </w:t>
      </w:r>
      <w:proofErr w:type="spellStart"/>
      <w:r>
        <w:t>QtCreator</w:t>
      </w:r>
      <w:proofErr w:type="spellEnd"/>
      <w:r>
        <w:t xml:space="preserve">, sin embargo, no se utilizó la distribución personalizada de </w:t>
      </w:r>
      <w:proofErr w:type="spellStart"/>
      <w:r>
        <w:t>MingW</w:t>
      </w:r>
      <w:proofErr w:type="spellEnd"/>
      <w:r>
        <w:t xml:space="preserve"> que se encuentra normalmente con el IDE, tampoco se utilizó </w:t>
      </w:r>
      <w:proofErr w:type="spellStart"/>
      <w:r>
        <w:t>QMake</w:t>
      </w:r>
      <w:proofErr w:type="spellEnd"/>
      <w:r>
        <w:t xml:space="preserve">, que es la herramienta de construcción estándar de </w:t>
      </w:r>
      <w:proofErr w:type="spellStart"/>
      <w:r>
        <w:t>QtCreator</w:t>
      </w:r>
      <w:proofErr w:type="spellEnd"/>
      <w:r>
        <w:t xml:space="preserve">, se prefirieron herramientas que no estuvieran ligadas directamente a un editor en específico para proveer la libertad de utilizar el editor que se prefiriera por futuros desarrolladores de este proyecto. Para editar y probar los scripts de </w:t>
      </w:r>
      <w:proofErr w:type="spellStart"/>
      <w:r>
        <w:t>Lua</w:t>
      </w:r>
      <w:proofErr w:type="spellEnd"/>
      <w:r>
        <w:t xml:space="preserve"> se utilizó </w:t>
      </w:r>
      <w:proofErr w:type="spellStart"/>
      <w:r>
        <w:t>ZeroBrane</w:t>
      </w:r>
      <w:proofErr w:type="spellEnd"/>
      <w:r>
        <w:t xml:space="preserve"> Studio.</w:t>
      </w:r>
    </w:p>
    <w:p w:rsidR="000B204F" w:rsidRDefault="00635B8F" w:rsidP="00992061">
      <w:r>
        <w:t xml:space="preserve">Una vez compilado el programa se deben colocar los recursos a utilizar en el directorio donde se encuentra el ejecutable. </w:t>
      </w:r>
    </w:p>
    <w:p w:rsidR="00635B8F" w:rsidRDefault="00635B8F" w:rsidP="00635B8F">
      <w:pPr>
        <w:pStyle w:val="Heading2"/>
      </w:pPr>
      <w:bookmarkStart w:id="66" w:name="_Toc488308946"/>
      <w:proofErr w:type="spellStart"/>
      <w:r>
        <w:t>Unitec</w:t>
      </w:r>
      <w:proofErr w:type="spellEnd"/>
      <w:r>
        <w:t xml:space="preserve"> </w:t>
      </w:r>
      <w:proofErr w:type="spellStart"/>
      <w:r>
        <w:t>Tactics</w:t>
      </w:r>
      <w:proofErr w:type="spellEnd"/>
      <w:r>
        <w:t xml:space="preserve"> </w:t>
      </w:r>
      <w:proofErr w:type="spellStart"/>
      <w:r>
        <w:t>Engine</w:t>
      </w:r>
      <w:bookmarkEnd w:id="66"/>
      <w:proofErr w:type="spellEnd"/>
    </w:p>
    <w:p w:rsidR="002F4954" w:rsidRDefault="002F4954" w:rsidP="002F4954">
      <w:pPr>
        <w:pStyle w:val="IllustrationQuote"/>
      </w:pPr>
      <w:proofErr w:type="spellStart"/>
      <w:r>
        <w:t>Unitec</w:t>
      </w:r>
      <w:proofErr w:type="spellEnd"/>
      <w:r>
        <w:t xml:space="preserve"> </w:t>
      </w:r>
      <w:proofErr w:type="spellStart"/>
      <w:r>
        <w:t>Tactics</w:t>
      </w:r>
      <w:proofErr w:type="spellEnd"/>
      <w:r>
        <w:t xml:space="preserve"> </w:t>
      </w:r>
      <w:proofErr w:type="spellStart"/>
      <w:r>
        <w:t>Engine</w:t>
      </w:r>
      <w:proofErr w:type="spellEnd"/>
      <w:r>
        <w:t xml:space="preserve"> es un motor para juegos de estrategia de rol cuyo objetivo principal es la extensibilidad del mismo. La idea detrás de este motor es que pueda ser extendido para cumplir con los fines que el desarrollador requiera. En base a esto, los módulos, o sistemas como se le llaman internamente, no se comunican directamente unos con otros, lo que hacen es modificar objetos que tienen datos de interés para los sistemas, el intercambio de estos datos hace que los sistemas puedan funcionar juntos sin saber que el otro existe, una segunda capa de comunicación que poseen los sistemas es mediante a eventos que se manejan desde el núcleo del motor.</w:t>
      </w:r>
    </w:p>
    <w:p w:rsidR="00694BC8" w:rsidRDefault="00534AFF" w:rsidP="00534AFF">
      <w:pPr>
        <w:pStyle w:val="IllustrationQuote"/>
        <w:keepNext/>
        <w:jc w:val="center"/>
      </w:pPr>
      <w:r>
        <w:rPr>
          <w:noProof/>
        </w:rPr>
        <w:lastRenderedPageBreak/>
        <w:drawing>
          <wp:inline distT="0" distB="0" distL="0" distR="0">
            <wp:extent cx="5064981" cy="2437327"/>
            <wp:effectExtent l="0" t="0" r="2540" b="1270"/>
            <wp:docPr id="45" name="Picture 45" descr="C:\Users\immac\AppData\Local\Microsoft\Windows\INetCache\Content.Word\rect4766-3-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mmac\AppData\Local\Microsoft\Windows\INetCache\Content.Word\rect4766-3-6-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22705" cy="2465104"/>
                    </a:xfrm>
                    <a:prstGeom prst="rect">
                      <a:avLst/>
                    </a:prstGeom>
                    <a:noFill/>
                    <a:ln>
                      <a:noFill/>
                    </a:ln>
                  </pic:spPr>
                </pic:pic>
              </a:graphicData>
            </a:graphic>
          </wp:inline>
        </w:drawing>
      </w:r>
    </w:p>
    <w:p w:rsidR="002F4954" w:rsidRDefault="00694BC8" w:rsidP="00534AFF">
      <w:pPr>
        <w:pStyle w:val="Caption"/>
      </w:pPr>
      <w:r>
        <w:t xml:space="preserve">Ilustración </w:t>
      </w:r>
      <w:r>
        <w:fldChar w:fldCharType="begin"/>
      </w:r>
      <w:r>
        <w:instrText xml:space="preserve"> SEQ Ilustración \* ARABIC </w:instrText>
      </w:r>
      <w:r>
        <w:fldChar w:fldCharType="separate"/>
      </w:r>
      <w:r w:rsidR="00C76752">
        <w:rPr>
          <w:noProof/>
        </w:rPr>
        <w:t>43</w:t>
      </w:r>
      <w:r>
        <w:fldChar w:fldCharType="end"/>
      </w:r>
      <w:r>
        <w:t xml:space="preserve">. Los eventos se alimentan al </w:t>
      </w:r>
      <w:r w:rsidR="00534AFF">
        <w:t>núcleo</w:t>
      </w:r>
      <w:r>
        <w:t xml:space="preserve"> el cual los distribuye, y puede crear nuevos eventos.</w:t>
      </w:r>
    </w:p>
    <w:p w:rsidR="004E1725" w:rsidRDefault="00534AFF" w:rsidP="00706E92">
      <w:r>
        <w:t xml:space="preserve">La unidad básica de movimiento de datos en el proyecto es el </w:t>
      </w:r>
      <w:proofErr w:type="spellStart"/>
      <w:r>
        <w:t>GameObject</w:t>
      </w:r>
      <w:proofErr w:type="spellEnd"/>
      <w:r>
        <w:t xml:space="preserve">, a este le es posible contener toda la información posible, debido a que el intercambio de datos en los </w:t>
      </w:r>
      <w:proofErr w:type="spellStart"/>
      <w:r>
        <w:t>GameObject</w:t>
      </w:r>
      <w:proofErr w:type="spellEnd"/>
      <w:r>
        <w:t xml:space="preserve"> es la forma más común de comunicación de los sistemas se debe tener cuidado al utilizar los dat</w:t>
      </w:r>
      <w:r w:rsidR="00706E92">
        <w:t xml:space="preserve">os guardados en los </w:t>
      </w:r>
      <w:proofErr w:type="spellStart"/>
      <w:r w:rsidR="00706E92">
        <w:t>GameObject</w:t>
      </w:r>
      <w:proofErr w:type="spellEnd"/>
      <w:r w:rsidR="00706E92">
        <w:t>.</w:t>
      </w:r>
    </w:p>
    <w:p w:rsidR="00534AFF" w:rsidRDefault="00534AFF" w:rsidP="00534AFF">
      <w:pPr>
        <w:keepNext/>
      </w:pPr>
      <w:r>
        <w:rPr>
          <w:noProof/>
        </w:rPr>
        <w:drawing>
          <wp:inline distT="0" distB="0" distL="0" distR="0" wp14:anchorId="1073A798" wp14:editId="6F4A8E67">
            <wp:extent cx="4317558" cy="3602085"/>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33555"/>
                    <a:stretch/>
                  </pic:blipFill>
                  <pic:spPr bwMode="auto">
                    <a:xfrm>
                      <a:off x="0" y="0"/>
                      <a:ext cx="4398258" cy="3669412"/>
                    </a:xfrm>
                    <a:prstGeom prst="rect">
                      <a:avLst/>
                    </a:prstGeom>
                    <a:ln>
                      <a:noFill/>
                    </a:ln>
                    <a:extLst>
                      <a:ext uri="{53640926-AAD7-44D8-BBD7-CCE9431645EC}">
                        <a14:shadowObscured xmlns:a14="http://schemas.microsoft.com/office/drawing/2010/main"/>
                      </a:ext>
                    </a:extLst>
                  </pic:spPr>
                </pic:pic>
              </a:graphicData>
            </a:graphic>
          </wp:inline>
        </w:drawing>
      </w:r>
    </w:p>
    <w:p w:rsidR="00534AFF" w:rsidRPr="00534AFF" w:rsidRDefault="00534AFF" w:rsidP="00E47E5F">
      <w:pPr>
        <w:pStyle w:val="Caption"/>
      </w:pPr>
      <w:r>
        <w:t xml:space="preserve">Ilustración </w:t>
      </w:r>
      <w:r>
        <w:fldChar w:fldCharType="begin"/>
      </w:r>
      <w:r>
        <w:instrText xml:space="preserve"> SEQ Ilustración \* ARABIC </w:instrText>
      </w:r>
      <w:r>
        <w:fldChar w:fldCharType="separate"/>
      </w:r>
      <w:r w:rsidR="00C76752">
        <w:rPr>
          <w:noProof/>
        </w:rPr>
        <w:t>44</w:t>
      </w:r>
      <w:r>
        <w:fldChar w:fldCharType="end"/>
      </w:r>
      <w:r>
        <w:t xml:space="preserve">. La clase </w:t>
      </w:r>
      <w:proofErr w:type="spellStart"/>
      <w:r>
        <w:t>GameObject</w:t>
      </w:r>
      <w:proofErr w:type="spellEnd"/>
    </w:p>
    <w:p w:rsidR="000960D8" w:rsidRDefault="00E47E5F" w:rsidP="004E1725">
      <w:proofErr w:type="spellStart"/>
      <w:r w:rsidRPr="00E47E5F">
        <w:lastRenderedPageBreak/>
        <w:t>Unitec</w:t>
      </w:r>
      <w:proofErr w:type="spellEnd"/>
      <w:r w:rsidRPr="00E47E5F">
        <w:t xml:space="preserve"> </w:t>
      </w:r>
      <w:proofErr w:type="spellStart"/>
      <w:r w:rsidRPr="00E47E5F">
        <w:t>Tactics</w:t>
      </w:r>
      <w:proofErr w:type="spellEnd"/>
      <w:r w:rsidRPr="00E47E5F">
        <w:t xml:space="preserve"> </w:t>
      </w:r>
      <w:proofErr w:type="spellStart"/>
      <w:r w:rsidRPr="00E47E5F">
        <w:t>Engine</w:t>
      </w:r>
      <w:proofErr w:type="spellEnd"/>
      <w:r w:rsidRPr="00E47E5F">
        <w:t xml:space="preserve"> carga los objetos desde un script de </w:t>
      </w:r>
      <w:proofErr w:type="spellStart"/>
      <w:r w:rsidRPr="00E47E5F">
        <w:t>lua</w:t>
      </w:r>
      <w:proofErr w:type="spellEnd"/>
      <w:r w:rsidRPr="00E47E5F">
        <w:t xml:space="preserve">, esto permite que la creación de los objetos sea dinámica y programable. </w:t>
      </w:r>
      <w:r>
        <w:t>Luego se deben cargar los sistemas en el núcleo, y se procede con el ciclo principal de juego, donde cada cierta cantidad de tiempo el núcleo actualizara la lógica del programa para que los sistemas lleven a cabo sus funciones.</w:t>
      </w:r>
    </w:p>
    <w:p w:rsidR="00E47E5F" w:rsidRDefault="00E47E5F" w:rsidP="00E47E5F">
      <w:pPr>
        <w:keepNext/>
      </w:pPr>
      <w:r>
        <w:rPr>
          <w:noProof/>
        </w:rPr>
        <w:drawing>
          <wp:inline distT="0" distB="0" distL="0" distR="0" wp14:anchorId="000351F1" wp14:editId="073BF5A9">
            <wp:extent cx="4781550" cy="16668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81550" cy="1666875"/>
                    </a:xfrm>
                    <a:prstGeom prst="rect">
                      <a:avLst/>
                    </a:prstGeom>
                  </pic:spPr>
                </pic:pic>
              </a:graphicData>
            </a:graphic>
          </wp:inline>
        </w:drawing>
      </w:r>
    </w:p>
    <w:p w:rsidR="00E47E5F" w:rsidRDefault="00E47E5F" w:rsidP="00E47E5F">
      <w:pPr>
        <w:pStyle w:val="Caption"/>
        <w:jc w:val="both"/>
        <w:rPr>
          <w:rFonts w:eastAsiaTheme="majorEastAsia" w:cstheme="majorBidi"/>
          <w:b w:val="0"/>
          <w:smallCaps/>
          <w:sz w:val="28"/>
          <w:szCs w:val="32"/>
        </w:rPr>
      </w:pPr>
      <w:r>
        <w:t xml:space="preserve">Ilustración </w:t>
      </w:r>
      <w:r>
        <w:fldChar w:fldCharType="begin"/>
      </w:r>
      <w:r>
        <w:instrText xml:space="preserve"> SEQ Ilustración \* ARABIC </w:instrText>
      </w:r>
      <w:r>
        <w:fldChar w:fldCharType="separate"/>
      </w:r>
      <w:r w:rsidR="00C76752">
        <w:rPr>
          <w:noProof/>
        </w:rPr>
        <w:t>45</w:t>
      </w:r>
      <w:r>
        <w:fldChar w:fldCharType="end"/>
      </w:r>
      <w:r>
        <w:t xml:space="preserve">. </w:t>
      </w:r>
      <w:r w:rsidR="00212E0F">
        <w:t xml:space="preserve">Definición del </w:t>
      </w:r>
      <w:proofErr w:type="spellStart"/>
      <w:r w:rsidR="00212E0F">
        <w:t>GameObject</w:t>
      </w:r>
      <w:proofErr w:type="spellEnd"/>
      <w:r w:rsidR="00212E0F">
        <w:t xml:space="preserve"> del sistema de TILEPOS para Cursor.</w:t>
      </w:r>
    </w:p>
    <w:p w:rsidR="004E1725" w:rsidRDefault="00212E0F" w:rsidP="00212E0F">
      <w:r>
        <w:t>El núcleo carga todos los objetos en la raíz (</w:t>
      </w:r>
      <w:proofErr w:type="spellStart"/>
      <w:r>
        <w:t>Root</w:t>
      </w:r>
      <w:proofErr w:type="spellEnd"/>
      <w:r>
        <w:t xml:space="preserve">) del archivo de </w:t>
      </w:r>
      <w:proofErr w:type="spellStart"/>
      <w:r>
        <w:t>game-objects.lua</w:t>
      </w:r>
      <w:proofErr w:type="spellEnd"/>
      <w:r>
        <w:t xml:space="preserve">. Luego estos se utilizan para armar los objetos en C++ </w:t>
      </w:r>
      <w:proofErr w:type="spellStart"/>
      <w:r>
        <w:t>GameObject</w:t>
      </w:r>
      <w:proofErr w:type="spellEnd"/>
      <w:r>
        <w:t>. Estos objetos incluyen eventos, datos sobre acciones, personajes e incluso la interfaz gráfica del juego.</w:t>
      </w:r>
    </w:p>
    <w:p w:rsidR="004E1725" w:rsidRDefault="004E1725" w:rsidP="00212E0F">
      <w:r>
        <w:t xml:space="preserve">Junto con el núcleo se desarrollaron 3 módulos, el de </w:t>
      </w:r>
      <w:proofErr w:type="spellStart"/>
      <w:r>
        <w:t>graficos</w:t>
      </w:r>
      <w:proofErr w:type="spellEnd"/>
      <w:r>
        <w:t xml:space="preserve"> simples denominado simple 2d </w:t>
      </w:r>
      <w:proofErr w:type="spellStart"/>
      <w:r>
        <w:t>graphics</w:t>
      </w:r>
      <w:proofErr w:type="spellEnd"/>
      <w:r>
        <w:t xml:space="preserve"> </w:t>
      </w:r>
      <w:proofErr w:type="spellStart"/>
      <w:r>
        <w:t>system</w:t>
      </w:r>
      <w:proofErr w:type="spellEnd"/>
      <w:r>
        <w:t xml:space="preserve"> (s2dge), el de sonido, simple </w:t>
      </w:r>
      <w:proofErr w:type="spellStart"/>
      <w:r>
        <w:t>sound</w:t>
      </w:r>
      <w:proofErr w:type="spellEnd"/>
      <w:r>
        <w:t xml:space="preserve"> </w:t>
      </w:r>
      <w:proofErr w:type="spellStart"/>
      <w:r>
        <w:t>system</w:t>
      </w:r>
      <w:proofErr w:type="spellEnd"/>
      <w:r>
        <w:t xml:space="preserve"> (SSS), el de cuadricula denominado tile </w:t>
      </w:r>
      <w:proofErr w:type="spellStart"/>
      <w:r>
        <w:t>positioning</w:t>
      </w:r>
      <w:proofErr w:type="spellEnd"/>
      <w:r>
        <w:t xml:space="preserve"> </w:t>
      </w:r>
      <w:proofErr w:type="spellStart"/>
      <w:r>
        <w:t>system</w:t>
      </w:r>
      <w:proofErr w:type="spellEnd"/>
      <w:r>
        <w:t xml:space="preserve"> (</w:t>
      </w:r>
      <w:proofErr w:type="spellStart"/>
      <w:r>
        <w:t>tilepos</w:t>
      </w:r>
      <w:proofErr w:type="spellEnd"/>
      <w:r>
        <w:t>), el ultimo cual también contiene los datos para el sistema de acciones.</w:t>
      </w:r>
    </w:p>
    <w:p w:rsidR="00C76752" w:rsidRDefault="00C76752" w:rsidP="00C76752">
      <w:pPr>
        <w:pStyle w:val="Heading2"/>
      </w:pPr>
      <w:bookmarkStart w:id="67" w:name="_Toc488308947"/>
      <w:r>
        <w:t xml:space="preserve">Sol y </w:t>
      </w:r>
      <w:proofErr w:type="spellStart"/>
      <w:r>
        <w:t>Lua</w:t>
      </w:r>
      <w:bookmarkEnd w:id="67"/>
      <w:proofErr w:type="spellEnd"/>
    </w:p>
    <w:p w:rsidR="00C76752" w:rsidRDefault="00C76752" w:rsidP="00C76752">
      <w:r>
        <w:t xml:space="preserve">Uno de los más grandes retos al inicio del proyecto fue el API de </w:t>
      </w:r>
      <w:proofErr w:type="spellStart"/>
      <w:r>
        <w:t>Lua</w:t>
      </w:r>
      <w:proofErr w:type="spellEnd"/>
      <w:r>
        <w:t xml:space="preserve">, debido a que es un API de C basado en </w:t>
      </w:r>
      <w:proofErr w:type="spellStart"/>
      <w:r>
        <w:t>stacks</w:t>
      </w:r>
      <w:proofErr w:type="spellEnd"/>
      <w:r>
        <w:t xml:space="preserve">. Para darle claridad a </w:t>
      </w:r>
      <w:proofErr w:type="spellStart"/>
      <w:r>
        <w:t>Lua</w:t>
      </w:r>
      <w:proofErr w:type="spellEnd"/>
      <w:r>
        <w:t xml:space="preserve">, la librería Sol, encapsula el extraño API de </w:t>
      </w:r>
      <w:proofErr w:type="spellStart"/>
      <w:r>
        <w:t>Lua</w:t>
      </w:r>
      <w:proofErr w:type="spellEnd"/>
      <w:r>
        <w:t xml:space="preserve"> en una forma más familiar para los desarrolladores cuya experiencia es con orientación a objetos.</w:t>
      </w:r>
    </w:p>
    <w:p w:rsidR="00C76752" w:rsidRDefault="00C76752" w:rsidP="00C76752">
      <w:pPr>
        <w:keepNext/>
      </w:pPr>
      <w:r>
        <w:rPr>
          <w:noProof/>
        </w:rPr>
        <w:lastRenderedPageBreak/>
        <w:drawing>
          <wp:inline distT="0" distB="0" distL="0" distR="0" wp14:anchorId="5A5CEE7E" wp14:editId="0E65D2DE">
            <wp:extent cx="5943600" cy="206057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2060575"/>
                    </a:xfrm>
                    <a:prstGeom prst="rect">
                      <a:avLst/>
                    </a:prstGeom>
                  </pic:spPr>
                </pic:pic>
              </a:graphicData>
            </a:graphic>
          </wp:inline>
        </w:drawing>
      </w:r>
    </w:p>
    <w:p w:rsidR="00C76752" w:rsidRDefault="00C76752" w:rsidP="00C76752">
      <w:pPr>
        <w:pStyle w:val="Caption"/>
        <w:jc w:val="both"/>
      </w:pPr>
      <w:r>
        <w:t xml:space="preserve">Ilustración </w:t>
      </w:r>
      <w:r>
        <w:fldChar w:fldCharType="begin"/>
      </w:r>
      <w:r>
        <w:instrText xml:space="preserve"> SEQ Ilustración \* ARABIC </w:instrText>
      </w:r>
      <w:r>
        <w:fldChar w:fldCharType="separate"/>
      </w:r>
      <w:r>
        <w:rPr>
          <w:noProof/>
        </w:rPr>
        <w:t>46</w:t>
      </w:r>
      <w:r>
        <w:fldChar w:fldCharType="end"/>
      </w:r>
      <w:r>
        <w:t xml:space="preserve">.Crear una tabla con el Api de </w:t>
      </w:r>
      <w:proofErr w:type="spellStart"/>
      <w:r>
        <w:t>Lua</w:t>
      </w:r>
      <w:proofErr w:type="spellEnd"/>
      <w:r>
        <w:t xml:space="preserve"> (izquierda) y con Sol(derecha)</w:t>
      </w:r>
    </w:p>
    <w:p w:rsidR="00C76752" w:rsidRPr="00C76752" w:rsidRDefault="00C76752" w:rsidP="00C76752">
      <w:pPr>
        <w:pStyle w:val="Caption"/>
        <w:jc w:val="both"/>
      </w:pPr>
      <w:r>
        <w:t xml:space="preserve"> </w:t>
      </w:r>
    </w:p>
    <w:p w:rsidR="00212E0F" w:rsidRPr="00C76752" w:rsidRDefault="00212E0F" w:rsidP="00212E0F">
      <w:pPr>
        <w:pStyle w:val="Heading2"/>
      </w:pPr>
      <w:bookmarkStart w:id="68" w:name="_Toc488308948"/>
      <w:r w:rsidRPr="00C76752">
        <w:t>Limitantes</w:t>
      </w:r>
      <w:bookmarkEnd w:id="68"/>
    </w:p>
    <w:p w:rsidR="00212E0F" w:rsidRPr="00212E0F" w:rsidRDefault="00212E0F" w:rsidP="00212E0F">
      <w:r w:rsidRPr="00212E0F">
        <w:t xml:space="preserve">Debido a problemas con el tiempo disponible para el autor del proyecto debido a circunstancias fuera del control del autor, </w:t>
      </w:r>
      <w:r>
        <w:t xml:space="preserve">no se pudieron cumplir todas las metas que se plantearon de la manera que se hubiese deseado. Esto incluye más ejemplos de utilización de la librería y esquinas que se tuvieron que cortar para poder cumplir con la fecha de entrega. En específico la segregación del sistema de acciones no se logró, aun si se implementó en otro sistema lo ideal fuese que cada parte del sistema se pueda separar para utilizar diferentes partes dependiendo del proyecto que se desee crear. </w:t>
      </w:r>
      <w:r w:rsidR="004E1725">
        <w:t xml:space="preserve"> </w:t>
      </w:r>
      <w:r w:rsidR="00706E92">
        <w:t>Además de que se subestimo la cantidad de trabajo que toma este tipo de proyecto.</w:t>
      </w:r>
    </w:p>
    <w:p w:rsidR="000960D8" w:rsidRPr="00212E0F" w:rsidRDefault="000960D8" w:rsidP="00212E0F">
      <w:pPr>
        <w:pStyle w:val="ListParagraph"/>
        <w:rPr>
          <w:rFonts w:eastAsiaTheme="majorEastAsia" w:cstheme="majorBidi"/>
          <w:b/>
          <w:smallCaps/>
          <w:sz w:val="28"/>
          <w:szCs w:val="32"/>
        </w:rPr>
      </w:pPr>
    </w:p>
    <w:p w:rsidR="00B90670" w:rsidRPr="00212E0F" w:rsidRDefault="00B90670" w:rsidP="000960D8">
      <w:pPr>
        <w:pStyle w:val="ListParagraph"/>
        <w:numPr>
          <w:ilvl w:val="0"/>
          <w:numId w:val="17"/>
        </w:numPr>
        <w:rPr>
          <w:rFonts w:eastAsiaTheme="majorEastAsia" w:cstheme="majorBidi"/>
          <w:b/>
          <w:smallCaps/>
          <w:sz w:val="28"/>
          <w:szCs w:val="32"/>
        </w:rPr>
      </w:pPr>
      <w:r w:rsidRPr="00212E0F">
        <w:br w:type="page"/>
      </w:r>
    </w:p>
    <w:p w:rsidR="00F90858" w:rsidRPr="008947FF" w:rsidRDefault="00F90858" w:rsidP="00F90858">
      <w:pPr>
        <w:pStyle w:val="Heading1"/>
      </w:pPr>
      <w:bookmarkStart w:id="69" w:name="_Toc488308949"/>
      <w:r w:rsidRPr="008947FF">
        <w:lastRenderedPageBreak/>
        <w:t>Conclusiones</w:t>
      </w:r>
      <w:bookmarkEnd w:id="69"/>
    </w:p>
    <w:p w:rsidR="00515306" w:rsidRDefault="00515306">
      <w:pPr>
        <w:spacing w:before="0" w:after="160" w:line="259" w:lineRule="auto"/>
        <w:jc w:val="left"/>
      </w:pPr>
      <w:r>
        <w:t>Con este proyecto se comprende que la cantidad de planeación y esfuerzo necesarios para crear un motor de juegos es bastante considerable, la cantidad de casos a considerar es substancial y se requiere bastante atención al detalle para poder verificar que funcione como se debe.</w:t>
      </w:r>
    </w:p>
    <w:p w:rsidR="00515306" w:rsidRDefault="00515306">
      <w:pPr>
        <w:spacing w:before="0" w:after="160" w:line="259" w:lineRule="auto"/>
        <w:jc w:val="left"/>
      </w:pPr>
      <w:r>
        <w:t>Se creo un motor para el desarrollo de juegos de estrategia de rol, si bien todos los componentes no se terminaron, es posible hacer un juego, aunque simple.</w:t>
      </w:r>
    </w:p>
    <w:p w:rsidR="00515306" w:rsidRDefault="00515306">
      <w:pPr>
        <w:spacing w:before="0" w:after="160" w:line="259" w:lineRule="auto"/>
        <w:jc w:val="left"/>
      </w:pPr>
      <w:r>
        <w:t>Se pudo establecer una metodología de trabajo y un flujo de cómo se debe trabajar en él, aunque debido al tiempo corto no se pudo realizar en su totalidad el flujo deseado.</w:t>
      </w:r>
    </w:p>
    <w:p w:rsidR="00515306" w:rsidRDefault="00515306">
      <w:pPr>
        <w:spacing w:before="0" w:after="160" w:line="259" w:lineRule="auto"/>
        <w:jc w:val="left"/>
        <w:rPr>
          <w:rFonts w:eastAsiaTheme="majorEastAsia" w:cstheme="majorBidi"/>
          <w:b/>
          <w:smallCaps/>
          <w:sz w:val="28"/>
          <w:szCs w:val="32"/>
        </w:rPr>
      </w:pPr>
    </w:p>
    <w:p w:rsidR="00F90858" w:rsidRPr="008947FF" w:rsidRDefault="00F90858" w:rsidP="00F90858">
      <w:pPr>
        <w:pStyle w:val="Heading1"/>
      </w:pPr>
      <w:bookmarkStart w:id="70" w:name="_Toc488308950"/>
      <w:r w:rsidRPr="008947FF">
        <w:t>Recomendaciones</w:t>
      </w:r>
      <w:bookmarkEnd w:id="70"/>
    </w:p>
    <w:p w:rsidR="00F90858" w:rsidRDefault="004E1725" w:rsidP="00F90858">
      <w:pPr>
        <w:rPr>
          <w:shd w:val="clear" w:color="auto" w:fill="FFFFFF"/>
        </w:rPr>
      </w:pPr>
      <w:r w:rsidRPr="004E1725">
        <w:rPr>
          <w:shd w:val="clear" w:color="auto" w:fill="FFFFFF"/>
        </w:rPr>
        <w:t>Para poder extender este proyecto se reco</w:t>
      </w:r>
      <w:r>
        <w:rPr>
          <w:shd w:val="clear" w:color="auto" w:fill="FFFFFF"/>
        </w:rPr>
        <w:t>mienda adquirir un conocimiento considerable de C++ moderno, en especial deducción automática de clases y de expresiones lambda. También se recomienda seguir patrones de diseño establecidos para resolver complejidad innecesaria que existe en el proyecto. El encapsulamiento es uno de los patrones en específico que se recomienda que se utilice con vehemencia.</w:t>
      </w:r>
    </w:p>
    <w:p w:rsidR="004E1725" w:rsidRPr="004E1725" w:rsidRDefault="004E1725" w:rsidP="00F90858">
      <w:pPr>
        <w:rPr>
          <w:shd w:val="clear" w:color="auto" w:fill="FFFFFF"/>
        </w:rPr>
      </w:pPr>
      <w:r>
        <w:rPr>
          <w:shd w:val="clear" w:color="auto" w:fill="FFFFFF"/>
        </w:rPr>
        <w:t xml:space="preserve">Si se utiliza para desarrollar juegos, téngase en cuenta </w:t>
      </w:r>
      <w:r w:rsidR="00515306">
        <w:rPr>
          <w:shd w:val="clear" w:color="auto" w:fill="FFFFFF"/>
        </w:rPr>
        <w:t>que,</w:t>
      </w:r>
      <w:r>
        <w:rPr>
          <w:shd w:val="clear" w:color="auto" w:fill="FFFFFF"/>
        </w:rPr>
        <w:t xml:space="preserve"> para el momento de esta publicación, si bien es posible crear juegos, debido a que no se desarrollaron todos los módulos necesarios, la operabilidad es limitada. </w:t>
      </w:r>
    </w:p>
    <w:p w:rsidR="00F90858" w:rsidRPr="004E1725" w:rsidRDefault="00F90858">
      <w:pPr>
        <w:spacing w:before="0" w:after="160" w:line="259" w:lineRule="auto"/>
        <w:jc w:val="left"/>
      </w:pPr>
      <w:r w:rsidRPr="004E1725">
        <w:br w:type="page"/>
      </w:r>
    </w:p>
    <w:p w:rsidR="00F23556" w:rsidRDefault="008947FF" w:rsidP="00F23556">
      <w:pPr>
        <w:pStyle w:val="CoverPageandUnindexedTitles"/>
      </w:pPr>
      <w:r w:rsidRPr="008947FF">
        <w:lastRenderedPageBreak/>
        <w:t>Bibliografía</w:t>
      </w:r>
    </w:p>
    <w:p w:rsidR="00B27B5D" w:rsidRDefault="00F23556" w:rsidP="00B27B5D">
      <w:pPr>
        <w:pStyle w:val="Bibliography"/>
      </w:pPr>
      <w:r>
        <w:rPr>
          <w:lang w:val="en-US"/>
        </w:rPr>
        <w:fldChar w:fldCharType="begin"/>
      </w:r>
      <w:r w:rsidR="00B33395" w:rsidRPr="00DE35B8">
        <w:instrText xml:space="preserve"> ADDIN ZOTERO_BIBL {"custom":[]} CSL_BIBLIOGRAPHY </w:instrText>
      </w:r>
      <w:r>
        <w:rPr>
          <w:lang w:val="en-US"/>
        </w:rPr>
        <w:fldChar w:fldCharType="separate"/>
      </w:r>
      <w:r w:rsidR="00B27B5D" w:rsidRPr="00DE35B8">
        <w:t xml:space="preserve">auto </w:t>
      </w:r>
      <w:proofErr w:type="spellStart"/>
      <w:r w:rsidR="00B27B5D" w:rsidRPr="00DE35B8">
        <w:t>specifier</w:t>
      </w:r>
      <w:proofErr w:type="spellEnd"/>
      <w:r w:rsidR="00B27B5D" w:rsidRPr="00DE35B8">
        <w:t xml:space="preserve"> (</w:t>
      </w:r>
      <w:proofErr w:type="spellStart"/>
      <w:r w:rsidR="00B27B5D" w:rsidRPr="00DE35B8">
        <w:t>since</w:t>
      </w:r>
      <w:proofErr w:type="spellEnd"/>
      <w:r w:rsidR="00B27B5D" w:rsidRPr="00DE35B8">
        <w:t xml:space="preserve"> C++11) - cppreference.com. (2017, junio 21). </w:t>
      </w:r>
      <w:r w:rsidR="00B27B5D">
        <w:t>Recuperado el 25 de junio de 2017, a partir de http://en.cppreference.com/w/cpp/language/auto</w:t>
      </w:r>
    </w:p>
    <w:p w:rsidR="00B27B5D" w:rsidRPr="00B27B5D" w:rsidRDefault="00B27B5D" w:rsidP="00B27B5D">
      <w:pPr>
        <w:pStyle w:val="Bibliography"/>
        <w:rPr>
          <w:lang w:val="en-US"/>
        </w:rPr>
      </w:pPr>
      <w:r w:rsidRPr="00B27B5D">
        <w:rPr>
          <w:lang w:val="en-US"/>
        </w:rPr>
        <w:t xml:space="preserve">Barton, M. (2008). </w:t>
      </w:r>
      <w:r w:rsidRPr="00B27B5D">
        <w:rPr>
          <w:i/>
          <w:iCs/>
          <w:lang w:val="en-US"/>
        </w:rPr>
        <w:t>Dungeons and Desktops: The History of Computer Role-Playing Games</w:t>
      </w:r>
      <w:r w:rsidRPr="00B27B5D">
        <w:rPr>
          <w:lang w:val="en-US"/>
        </w:rPr>
        <w:t xml:space="preserve"> (1a. ed.). A K Peters, Ltd.</w:t>
      </w:r>
    </w:p>
    <w:p w:rsidR="00B27B5D" w:rsidRDefault="00B27B5D" w:rsidP="00B27B5D">
      <w:pPr>
        <w:pStyle w:val="Bibliography"/>
      </w:pPr>
      <w:r w:rsidRPr="00B27B5D">
        <w:rPr>
          <w:lang w:val="en-US"/>
        </w:rPr>
        <w:t xml:space="preserve">Cambridge Computer Laboratory. (s/f). Computer Laboratory – The Relics Project: Archive photos. </w:t>
      </w:r>
      <w:r>
        <w:t>Recuperado el 13 de junio de 2017, a partir de http://www.cl.cam.ac.uk/relics/archive_photos.html#Copyright_Licencing</w:t>
      </w:r>
    </w:p>
    <w:p w:rsidR="00B27B5D" w:rsidRDefault="00B27B5D" w:rsidP="00B27B5D">
      <w:pPr>
        <w:pStyle w:val="Bibliography"/>
      </w:pPr>
      <w:r>
        <w:t>CMake. (s/f). Recuperado el 12 de junio de 2017, a partir de https://cmake.org/</w:t>
      </w:r>
    </w:p>
    <w:p w:rsidR="00B27B5D" w:rsidRPr="00B27B5D" w:rsidRDefault="00B27B5D" w:rsidP="00B27B5D">
      <w:pPr>
        <w:pStyle w:val="Bibliography"/>
        <w:rPr>
          <w:lang w:val="en-US"/>
        </w:rPr>
      </w:pPr>
      <w:r w:rsidRPr="00B27B5D">
        <w:rPr>
          <w:lang w:val="en-US"/>
        </w:rPr>
        <w:t xml:space="preserve">Crawford, C. (1984). </w:t>
      </w:r>
      <w:r w:rsidRPr="00B27B5D">
        <w:rPr>
          <w:i/>
          <w:iCs/>
          <w:lang w:val="en-US"/>
        </w:rPr>
        <w:t>The art of computer game design</w:t>
      </w:r>
      <w:r w:rsidRPr="00B27B5D">
        <w:rPr>
          <w:lang w:val="en-US"/>
        </w:rPr>
        <w:t>. Osborne/McGraw-Hill.</w:t>
      </w:r>
    </w:p>
    <w:p w:rsidR="00B27B5D" w:rsidRDefault="00B27B5D" w:rsidP="00B27B5D">
      <w:pPr>
        <w:pStyle w:val="Bibliography"/>
      </w:pPr>
      <w:r w:rsidRPr="00B27B5D">
        <w:rPr>
          <w:lang w:val="en-US"/>
        </w:rPr>
        <w:t xml:space="preserve">Dale, N., &amp; Weems, C. (2007). </w:t>
      </w:r>
      <w:r>
        <w:rPr>
          <w:i/>
          <w:iCs/>
        </w:rPr>
        <w:t>Programación y resolución de problemas con C++</w:t>
      </w:r>
      <w:r>
        <w:t xml:space="preserve"> (Cuarta Edición). McGraw-Hill Interamericana.</w:t>
      </w:r>
    </w:p>
    <w:p w:rsidR="00B27B5D" w:rsidRDefault="00B27B5D" w:rsidP="00B27B5D">
      <w:pPr>
        <w:pStyle w:val="Bibliography"/>
      </w:pPr>
      <w:r>
        <w:t>Declaring functions - cppreference.com. (2017, junio 20). Recuperado el 25 de junio de 2017, a partir de http://en.cppreference.com/w/cpp/language/function%23Deleted_functions</w:t>
      </w:r>
    </w:p>
    <w:p w:rsidR="00B27B5D" w:rsidRDefault="00B27B5D" w:rsidP="00B27B5D">
      <w:pPr>
        <w:pStyle w:val="Bibliography"/>
      </w:pPr>
      <w:r w:rsidRPr="00B27B5D">
        <w:rPr>
          <w:lang w:val="en-US"/>
        </w:rPr>
        <w:t xml:space="preserve">Definition of GAME. (s/f). </w:t>
      </w:r>
      <w:r>
        <w:t>Recuperado el 10 de junio de 2017, a partir de https://www.merriam-webster.com/dictionary/game</w:t>
      </w:r>
    </w:p>
    <w:p w:rsidR="00B27B5D" w:rsidRDefault="00B27B5D" w:rsidP="00B27B5D">
      <w:pPr>
        <w:pStyle w:val="Bibliography"/>
      </w:pPr>
      <w:r w:rsidRPr="00B27B5D">
        <w:rPr>
          <w:lang w:val="en-US"/>
        </w:rPr>
        <w:t xml:space="preserve">Derpstorm, T. P. (2017). </w:t>
      </w:r>
      <w:r w:rsidRPr="00B27B5D">
        <w:rPr>
          <w:i/>
          <w:iCs/>
          <w:lang w:val="en-US"/>
        </w:rPr>
        <w:t xml:space="preserve">sol2: Sol v2.0 - a C++ &lt;-&gt; Lua API wrapper with advanced features and top notch performance - is here, and it’s great! </w:t>
      </w:r>
      <w:r>
        <w:rPr>
          <w:i/>
          <w:iCs/>
        </w:rPr>
        <w:t>Documentation:</w:t>
      </w:r>
      <w:r>
        <w:t xml:space="preserve"> C++. Recuperado a partir de https://github.com/ThePhD/sol2 (Original work published el 7 de enero de 2016)</w:t>
      </w:r>
    </w:p>
    <w:p w:rsidR="00B27B5D" w:rsidRPr="00B27B5D" w:rsidRDefault="00B27B5D" w:rsidP="00B27B5D">
      <w:pPr>
        <w:pStyle w:val="Bibliography"/>
        <w:rPr>
          <w:lang w:val="en-US"/>
        </w:rPr>
      </w:pPr>
      <w:r w:rsidRPr="00B27B5D">
        <w:rPr>
          <w:lang w:val="en-US"/>
        </w:rPr>
        <w:t xml:space="preserve">Doar. (2005). </w:t>
      </w:r>
      <w:r w:rsidRPr="00B27B5D">
        <w:rPr>
          <w:i/>
          <w:iCs/>
          <w:lang w:val="en-US"/>
        </w:rPr>
        <w:t>Practical Development Environments</w:t>
      </w:r>
      <w:r w:rsidRPr="00B27B5D">
        <w:rPr>
          <w:lang w:val="en-US"/>
        </w:rPr>
        <w:t>. O’Reilly.</w:t>
      </w:r>
    </w:p>
    <w:p w:rsidR="00B27B5D" w:rsidRDefault="00B27B5D" w:rsidP="00B27B5D">
      <w:pPr>
        <w:pStyle w:val="Bibliography"/>
      </w:pPr>
      <w:r w:rsidRPr="00B27B5D">
        <w:rPr>
          <w:lang w:val="en-US"/>
        </w:rPr>
        <w:lastRenderedPageBreak/>
        <w:t xml:space="preserve">Donarreiskoffer. (2004). </w:t>
      </w:r>
      <w:r w:rsidRPr="00B27B5D">
        <w:rPr>
          <w:i/>
          <w:iCs/>
          <w:lang w:val="en-US"/>
        </w:rPr>
        <w:t>English: Go board, at a Go-weekend, Hoge Rielen, Belgium</w:t>
      </w:r>
      <w:r w:rsidRPr="00B27B5D">
        <w:rPr>
          <w:lang w:val="en-US"/>
        </w:rPr>
        <w:t xml:space="preserve">. </w:t>
      </w:r>
      <w:r>
        <w:t>Recuperado a partir de https://commons.wikimedia.org/wiki/File:Go_board.jpg</w:t>
      </w:r>
    </w:p>
    <w:p w:rsidR="00B27B5D" w:rsidRPr="00B27B5D" w:rsidRDefault="00B27B5D" w:rsidP="00B27B5D">
      <w:pPr>
        <w:pStyle w:val="Bibliography"/>
        <w:rPr>
          <w:lang w:val="en-US"/>
        </w:rPr>
      </w:pPr>
      <w:r w:rsidRPr="00B27B5D">
        <w:rPr>
          <w:lang w:val="en-US"/>
        </w:rPr>
        <w:t xml:space="preserve">Donovan, T. (2010). </w:t>
      </w:r>
      <w:r w:rsidRPr="00B27B5D">
        <w:rPr>
          <w:i/>
          <w:iCs/>
          <w:lang w:val="en-US"/>
        </w:rPr>
        <w:t>Replay: The History of Video Games</w:t>
      </w:r>
      <w:r w:rsidRPr="00B27B5D">
        <w:rPr>
          <w:lang w:val="en-US"/>
        </w:rPr>
        <w:t xml:space="preserve"> (1a. ed.). Yellow Ant.</w:t>
      </w:r>
    </w:p>
    <w:p w:rsidR="00B27B5D" w:rsidRPr="00B27B5D" w:rsidRDefault="00B27B5D" w:rsidP="00B27B5D">
      <w:pPr>
        <w:pStyle w:val="Bibliography"/>
        <w:rPr>
          <w:lang w:val="en-US"/>
        </w:rPr>
      </w:pPr>
      <w:r w:rsidRPr="00B27B5D">
        <w:rPr>
          <w:lang w:val="en-US"/>
        </w:rPr>
        <w:t xml:space="preserve">Emms, J. (2003). </w:t>
      </w:r>
      <w:r w:rsidRPr="00B27B5D">
        <w:rPr>
          <w:i/>
          <w:iCs/>
          <w:lang w:val="en-US"/>
        </w:rPr>
        <w:t>Concise Chess, the compact guide for beginners.</w:t>
      </w:r>
      <w:r w:rsidRPr="00B27B5D">
        <w:rPr>
          <w:lang w:val="en-US"/>
        </w:rPr>
        <w:t xml:space="preserve"> (1a. ed.). Gloucester Publishers plc.</w:t>
      </w:r>
    </w:p>
    <w:p w:rsidR="00B27B5D" w:rsidRDefault="00B27B5D" w:rsidP="00B27B5D">
      <w:pPr>
        <w:pStyle w:val="Bibliography"/>
      </w:pPr>
      <w:r w:rsidRPr="00B27B5D">
        <w:rPr>
          <w:lang w:val="en-US"/>
        </w:rPr>
        <w:t xml:space="preserve">enumeration declaration - cppreference.com. (2017, marzo 31). </w:t>
      </w:r>
      <w:r>
        <w:t>Recuperado el 25 de junio de 2017, a partir de http://en.cppreference.com/w/cpp/language/enum</w:t>
      </w:r>
    </w:p>
    <w:p w:rsidR="00B27B5D" w:rsidRDefault="00B27B5D" w:rsidP="00B27B5D">
      <w:pPr>
        <w:pStyle w:val="Bibliography"/>
      </w:pPr>
      <w:r w:rsidRPr="00B27B5D">
        <w:rPr>
          <w:lang w:val="en-US"/>
        </w:rPr>
        <w:t xml:space="preserve">G++ and GCC - Using the GNU Compiler Collection (GCC). </w:t>
      </w:r>
      <w:r>
        <w:t>(s/f). Recuperado el 12 de junio de 2017, a partir de https://gcc.gnu.org/onlinedocs/gcc-4.0.2/gcc/G_002b_002b-and-GCC.html</w:t>
      </w:r>
    </w:p>
    <w:p w:rsidR="00B27B5D" w:rsidRPr="00B27B5D" w:rsidRDefault="00B27B5D" w:rsidP="00B27B5D">
      <w:pPr>
        <w:pStyle w:val="Bibliography"/>
        <w:rPr>
          <w:lang w:val="en-US"/>
        </w:rPr>
      </w:pPr>
      <w:r w:rsidRPr="00B27B5D">
        <w:rPr>
          <w:lang w:val="en-US"/>
        </w:rPr>
        <w:t xml:space="preserve">Goldberg, H. (2011). </w:t>
      </w:r>
      <w:r w:rsidRPr="00B27B5D">
        <w:rPr>
          <w:i/>
          <w:iCs/>
          <w:lang w:val="en-US"/>
        </w:rPr>
        <w:t>All your base are belong to us: how 50 years of videogames conquered pop culture</w:t>
      </w:r>
      <w:r w:rsidRPr="00B27B5D">
        <w:rPr>
          <w:lang w:val="en-US"/>
        </w:rPr>
        <w:t xml:space="preserve"> (1a. ed.). Three Rivers Press.</w:t>
      </w:r>
    </w:p>
    <w:p w:rsidR="00B27B5D" w:rsidRDefault="00B27B5D" w:rsidP="00B27B5D">
      <w:pPr>
        <w:pStyle w:val="Bibliography"/>
      </w:pPr>
      <w:r w:rsidRPr="00B27B5D">
        <w:rPr>
          <w:lang w:val="en-US"/>
        </w:rPr>
        <w:t xml:space="preserve">Hello world/Newbie - Rosetta Code. (s/f). </w:t>
      </w:r>
      <w:r>
        <w:t>Recuperado el 23 de junio de 2017, a partir de http://rosettacode.org/wiki/Hello_world/Newbie#C</w:t>
      </w:r>
    </w:p>
    <w:p w:rsidR="00B27B5D" w:rsidRPr="00B27B5D" w:rsidRDefault="00B27B5D" w:rsidP="00B27B5D">
      <w:pPr>
        <w:pStyle w:val="Bibliography"/>
        <w:rPr>
          <w:lang w:val="en-US"/>
        </w:rPr>
      </w:pPr>
      <w:r w:rsidRPr="00B27B5D">
        <w:rPr>
          <w:lang w:val="en-US"/>
        </w:rPr>
        <w:t xml:space="preserve">Hollinger, E., &amp; Ratkos, J. (1998). </w:t>
      </w:r>
      <w:r w:rsidRPr="00B27B5D">
        <w:rPr>
          <w:i/>
          <w:iCs/>
          <w:lang w:val="en-US"/>
        </w:rPr>
        <w:t>Final Fantasy Tactics: Prima’s official strategy guide</w:t>
      </w:r>
      <w:r w:rsidRPr="00B27B5D">
        <w:rPr>
          <w:lang w:val="en-US"/>
        </w:rPr>
        <w:t>. Rocklin, California: Prima Publishing.</w:t>
      </w:r>
    </w:p>
    <w:p w:rsidR="00B27B5D" w:rsidRDefault="00B27B5D" w:rsidP="00B27B5D">
      <w:pPr>
        <w:pStyle w:val="Bibliography"/>
      </w:pPr>
      <w:r w:rsidRPr="00B27B5D">
        <w:rPr>
          <w:lang w:val="en-US"/>
        </w:rPr>
        <w:t xml:space="preserve">Ierusalimschy, R. (2016). </w:t>
      </w:r>
      <w:r w:rsidRPr="00B27B5D">
        <w:rPr>
          <w:i/>
          <w:iCs/>
          <w:lang w:val="en-US"/>
        </w:rPr>
        <w:t>Programming in Lua</w:t>
      </w:r>
      <w:r w:rsidRPr="00B27B5D">
        <w:rPr>
          <w:lang w:val="en-US"/>
        </w:rPr>
        <w:t xml:space="preserve"> (4a.). </w:t>
      </w:r>
      <w:r>
        <w:t>Feisty Duck Digital.</w:t>
      </w:r>
    </w:p>
    <w:p w:rsidR="00B27B5D" w:rsidRDefault="00B27B5D" w:rsidP="00B27B5D">
      <w:pPr>
        <w:pStyle w:val="Bibliography"/>
      </w:pPr>
      <w:r>
        <w:t xml:space="preserve">Jean-André Santoni. </w:t>
      </w:r>
      <w:r w:rsidRPr="00B27B5D">
        <w:rPr>
          <w:lang w:val="en-US"/>
        </w:rPr>
        <w:t xml:space="preserve">(2011). </w:t>
      </w:r>
      <w:r w:rsidRPr="00B27B5D">
        <w:rPr>
          <w:i/>
          <w:iCs/>
          <w:lang w:val="en-US"/>
        </w:rPr>
        <w:t>Tethical: Move algo improvements + battle coordinates</w:t>
      </w:r>
      <w:r w:rsidRPr="00B27B5D">
        <w:rPr>
          <w:lang w:val="en-US"/>
        </w:rPr>
        <w:t xml:space="preserve">. </w:t>
      </w:r>
      <w:r>
        <w:t>Recuperado a partir de https://www.youtube.com/watch?v=7M66QDrFb4w</w:t>
      </w:r>
    </w:p>
    <w:p w:rsidR="00B27B5D" w:rsidRDefault="00B27B5D" w:rsidP="00B27B5D">
      <w:pPr>
        <w:pStyle w:val="Bibliography"/>
      </w:pPr>
      <w:r w:rsidRPr="00B27B5D">
        <w:rPr>
          <w:lang w:val="en-US"/>
        </w:rPr>
        <w:lastRenderedPageBreak/>
        <w:t xml:space="preserve">Jones, M. (2008, agosto 20). Anatomy of Linux dynamic libraries. </w:t>
      </w:r>
      <w:r>
        <w:t>Recuperado el 27 de junio de 2017, a partir de http://www.ibm.com/developerworks/library/l-dynamic-libraries/index.html</w:t>
      </w:r>
    </w:p>
    <w:p w:rsidR="00B27B5D" w:rsidRDefault="00B27B5D" w:rsidP="00B27B5D">
      <w:pPr>
        <w:pStyle w:val="Bibliography"/>
      </w:pPr>
      <w:r>
        <w:t xml:space="preserve">Joyanes Aguilar, L. (2006). </w:t>
      </w:r>
      <w:r>
        <w:rPr>
          <w:i/>
          <w:iCs/>
        </w:rPr>
        <w:t>Programación en C++: algoritmos, estructuras de datos y objetos</w:t>
      </w:r>
      <w:r>
        <w:t xml:space="preserve"> (Segunda Edición). España: McGraw-Hill España.</w:t>
      </w:r>
    </w:p>
    <w:p w:rsidR="00B27B5D" w:rsidRDefault="00B27B5D" w:rsidP="00B27B5D">
      <w:pPr>
        <w:pStyle w:val="Bibliography"/>
      </w:pPr>
      <w:r>
        <w:t>juego. (s/f). Recuperado el 10 de junio de 2017, a partir de http://dle.rae.es/?id=MaS6XPk</w:t>
      </w:r>
    </w:p>
    <w:p w:rsidR="00B27B5D" w:rsidRDefault="00B27B5D" w:rsidP="00B27B5D">
      <w:pPr>
        <w:pStyle w:val="Bibliography"/>
      </w:pPr>
      <w:r w:rsidRPr="00B27B5D">
        <w:rPr>
          <w:lang w:val="en-US"/>
        </w:rPr>
        <w:t xml:space="preserve">Lecode Works. (2017). </w:t>
      </w:r>
      <w:r w:rsidRPr="00B27B5D">
        <w:rPr>
          <w:i/>
          <w:iCs/>
          <w:lang w:val="en-US"/>
        </w:rPr>
        <w:t>LeTBS 0.5 and 0.6 Showcase</w:t>
      </w:r>
      <w:r w:rsidRPr="00B27B5D">
        <w:rPr>
          <w:lang w:val="en-US"/>
        </w:rPr>
        <w:t xml:space="preserve">. </w:t>
      </w:r>
      <w:r>
        <w:t>Recuperado a partir de https://www.youtube.com/watch?v=8ZQ8r5tHgXs</w:t>
      </w:r>
    </w:p>
    <w:p w:rsidR="00B27B5D" w:rsidRDefault="00B27B5D" w:rsidP="00B27B5D">
      <w:pPr>
        <w:pStyle w:val="Bibliography"/>
      </w:pPr>
      <w:r w:rsidRPr="00B27B5D">
        <w:rPr>
          <w:lang w:val="en-US"/>
        </w:rPr>
        <w:t xml:space="preserve">Light, A. (2004). </w:t>
      </w:r>
      <w:r w:rsidRPr="00B27B5D">
        <w:rPr>
          <w:i/>
          <w:iCs/>
          <w:lang w:val="en-US"/>
        </w:rPr>
        <w:t>English: Chess pieces – left to right: king, rook, queen, pawn, knight and bishop.</w:t>
      </w:r>
      <w:r w:rsidRPr="00B27B5D">
        <w:rPr>
          <w:lang w:val="en-US"/>
        </w:rPr>
        <w:t xml:space="preserve"> </w:t>
      </w:r>
      <w:r>
        <w:t>Recuperado a partir de https://commons.wikimedia.org/wiki/File:ChessSet.jpg</w:t>
      </w:r>
    </w:p>
    <w:p w:rsidR="00B27B5D" w:rsidRDefault="00B27B5D" w:rsidP="00B27B5D">
      <w:pPr>
        <w:pStyle w:val="Bibliography"/>
      </w:pPr>
      <w:r w:rsidRPr="00B27B5D">
        <w:rPr>
          <w:lang w:val="en-US"/>
        </w:rPr>
        <w:t xml:space="preserve">Maxwell, B. A. (s/f). </w:t>
      </w:r>
      <w:r>
        <w:t>A Simple Makefile Tutorial. Recuperado el 25 de junio de 2017, a partir de http://www.cs.colby.edu/maxwell/courses/tutorials/maketutor/</w:t>
      </w:r>
    </w:p>
    <w:p w:rsidR="00B27B5D" w:rsidRPr="00B27B5D" w:rsidRDefault="00B27B5D" w:rsidP="00B27B5D">
      <w:pPr>
        <w:pStyle w:val="Bibliography"/>
        <w:rPr>
          <w:lang w:val="en-US"/>
        </w:rPr>
      </w:pPr>
      <w:r w:rsidRPr="00B27B5D">
        <w:rPr>
          <w:lang w:val="en-US"/>
        </w:rPr>
        <w:t xml:space="preserve">McConnell, S. (2004). </w:t>
      </w:r>
      <w:r w:rsidRPr="00B27B5D">
        <w:rPr>
          <w:i/>
          <w:iCs/>
          <w:lang w:val="en-US"/>
        </w:rPr>
        <w:t>Code Complete: A practical book of software construction</w:t>
      </w:r>
      <w:r w:rsidRPr="00B27B5D">
        <w:rPr>
          <w:lang w:val="en-US"/>
        </w:rPr>
        <w:t xml:space="preserve"> (2a. ed.). Redmond, Washington: Microsoft Press.</w:t>
      </w:r>
    </w:p>
    <w:p w:rsidR="00B27B5D" w:rsidRPr="00B27B5D" w:rsidRDefault="00B27B5D" w:rsidP="00B27B5D">
      <w:pPr>
        <w:pStyle w:val="Bibliography"/>
        <w:rPr>
          <w:lang w:val="en-US"/>
        </w:rPr>
      </w:pPr>
      <w:r w:rsidRPr="00B27B5D">
        <w:rPr>
          <w:lang w:val="en-US"/>
        </w:rPr>
        <w:t xml:space="preserve">Meyers, S. (2015). </w:t>
      </w:r>
      <w:r w:rsidRPr="00B27B5D">
        <w:rPr>
          <w:i/>
          <w:iCs/>
          <w:lang w:val="en-US"/>
        </w:rPr>
        <w:t>Effective Modern  C++: 42 specific ways to improve your use of C++11 and C++14</w:t>
      </w:r>
      <w:r w:rsidRPr="00B27B5D">
        <w:rPr>
          <w:lang w:val="en-US"/>
        </w:rPr>
        <w:t xml:space="preserve"> (1a. ed.). 1005 Gravenstein Highway North, Sebastopol, CA 95472: O’Reilly Media Inc.</w:t>
      </w:r>
    </w:p>
    <w:p w:rsidR="00B27B5D" w:rsidRDefault="00B27B5D" w:rsidP="00B27B5D">
      <w:pPr>
        <w:pStyle w:val="Bibliography"/>
      </w:pPr>
      <w:r w:rsidRPr="00B27B5D">
        <w:rPr>
          <w:lang w:val="en-US"/>
        </w:rPr>
        <w:t xml:space="preserve">Microsoft. (2017a). </w:t>
      </w:r>
      <w:r>
        <w:t>Aliases and typedefs (C++). Recuperado el 25 de junio de 2017, a partir de https://msdn.microsoft.com/en-us/library/dn467695.aspx</w:t>
      </w:r>
    </w:p>
    <w:p w:rsidR="00B27B5D" w:rsidRDefault="00B27B5D" w:rsidP="00B27B5D">
      <w:pPr>
        <w:pStyle w:val="Bibliography"/>
      </w:pPr>
      <w:r w:rsidRPr="00B27B5D">
        <w:rPr>
          <w:lang w:val="en-US"/>
        </w:rPr>
        <w:t xml:space="preserve">Microsoft. (2017b). How to: Create and Use shared_ptr Instances. </w:t>
      </w:r>
      <w:r>
        <w:t>Recuperado el 25 de junio de 2017, a partir de https://msdn.microsoft.com/en-us/library/hh279669.aspx</w:t>
      </w:r>
    </w:p>
    <w:p w:rsidR="00B27B5D" w:rsidRDefault="00B27B5D" w:rsidP="00B27B5D">
      <w:pPr>
        <w:pStyle w:val="Bibliography"/>
      </w:pPr>
      <w:r w:rsidRPr="00B27B5D">
        <w:rPr>
          <w:lang w:val="en-US"/>
        </w:rPr>
        <w:lastRenderedPageBreak/>
        <w:t xml:space="preserve">Microsoft. (2017c). How to: Create and Use unique_ptr Instances. </w:t>
      </w:r>
      <w:r>
        <w:t>Recuperado el 25 de junio de 2017, a partir de https://msdn.microsoft.com/en-us/library/hh279676.aspx</w:t>
      </w:r>
    </w:p>
    <w:p w:rsidR="00B27B5D" w:rsidRDefault="00B27B5D" w:rsidP="00B27B5D">
      <w:pPr>
        <w:pStyle w:val="Bibliography"/>
      </w:pPr>
      <w:r w:rsidRPr="00B27B5D">
        <w:rPr>
          <w:lang w:val="en-US"/>
        </w:rPr>
        <w:t xml:space="preserve">Microsoft. (2017d). Lambda Expressions in C++. </w:t>
      </w:r>
      <w:r>
        <w:t>Recuperado el 25 de junio de 2017, a partir de https://msdn.microsoft.com/en-us/library/dd293608.aspx</w:t>
      </w:r>
    </w:p>
    <w:p w:rsidR="00B27B5D" w:rsidRDefault="00B27B5D" w:rsidP="00B27B5D">
      <w:pPr>
        <w:pStyle w:val="Bibliography"/>
      </w:pPr>
      <w:r w:rsidRPr="00B27B5D">
        <w:rPr>
          <w:lang w:val="en-US"/>
        </w:rPr>
        <w:t xml:space="preserve">Microsoft. (2017e). Smart Pointers (Modern C++). </w:t>
      </w:r>
      <w:r>
        <w:t>Recuperado el 25 de junio de 2017, a partir de https://msdn.microsoft.com/en-us/library/hh279674.aspx</w:t>
      </w:r>
    </w:p>
    <w:p w:rsidR="00B27B5D" w:rsidRDefault="00B27B5D" w:rsidP="00B27B5D">
      <w:pPr>
        <w:pStyle w:val="Bibliography"/>
      </w:pPr>
      <w:r w:rsidRPr="00B27B5D">
        <w:rPr>
          <w:lang w:val="en-US"/>
        </w:rPr>
        <w:t xml:space="preserve">Moroboshi. (2005). </w:t>
      </w:r>
      <w:r w:rsidRPr="00B27B5D">
        <w:rPr>
          <w:i/>
          <w:iCs/>
          <w:lang w:val="en-US"/>
        </w:rPr>
        <w:t>The picture show the map of a Dungeons and Dragons game, I (“Rocco Pier Luigi”, user:Moroboshi took this pictures the 13 July 2005</w:t>
      </w:r>
      <w:r w:rsidRPr="00B27B5D">
        <w:rPr>
          <w:lang w:val="en-US"/>
        </w:rPr>
        <w:t xml:space="preserve">. </w:t>
      </w:r>
      <w:r>
        <w:t>Recuperado a partir de https://commons.wikimedia.org/wiki/File:Dungeons_and_Dragons_game.jpg</w:t>
      </w:r>
    </w:p>
    <w:p w:rsidR="00B27B5D" w:rsidRDefault="00B27B5D" w:rsidP="00B27B5D">
      <w:pPr>
        <w:pStyle w:val="Bibliography"/>
      </w:pPr>
      <w:r w:rsidRPr="00B27B5D">
        <w:rPr>
          <w:lang w:val="en-US"/>
        </w:rPr>
        <w:t xml:space="preserve">Nguyen, A. T. (2014). Tutorial 1: Let’s start with CMake | Learning CMake: A beginner’s guide. </w:t>
      </w:r>
      <w:r>
        <w:t>Recuperado el 25 de junio de 2017, a partir de https://tuannguyen68.gitbooks.io/learning-cmake-a-beginner-s-guide/content/chap1/chap1.html</w:t>
      </w:r>
    </w:p>
    <w:p w:rsidR="00B27B5D" w:rsidRDefault="00B27B5D" w:rsidP="00B27B5D">
      <w:pPr>
        <w:pStyle w:val="Bibliography"/>
      </w:pPr>
      <w:r>
        <w:t xml:space="preserve">Nintendo. (1990). </w:t>
      </w:r>
      <w:r>
        <w:rPr>
          <w:i/>
          <w:iCs/>
        </w:rPr>
        <w:t>Final Fantasy Explorer’s Handbook</w:t>
      </w:r>
      <w:r>
        <w:t>. Nintendo Of America Inc.</w:t>
      </w:r>
    </w:p>
    <w:p w:rsidR="00B27B5D" w:rsidRDefault="00B27B5D" w:rsidP="00B27B5D">
      <w:pPr>
        <w:pStyle w:val="Bibliography"/>
      </w:pPr>
      <w:r>
        <w:t xml:space="preserve">Nipon Ichi Software. (2006). </w:t>
      </w:r>
      <w:r>
        <w:rPr>
          <w:i/>
          <w:iCs/>
        </w:rPr>
        <w:t>Disgaea 2: Dark Hero Days</w:t>
      </w:r>
      <w:r>
        <w:t>.</w:t>
      </w:r>
    </w:p>
    <w:p w:rsidR="00B27B5D" w:rsidRDefault="00B27B5D" w:rsidP="00B27B5D">
      <w:pPr>
        <w:pStyle w:val="Bibliography"/>
      </w:pPr>
      <w:r>
        <w:t>override specifier (since C++11) - cppreference.com. (2017, septiembre 6). Recuperado el 25 de junio de 2017, a partir de http://en.cppreference.com/w/cpp/language/override</w:t>
      </w:r>
    </w:p>
    <w:p w:rsidR="00B27B5D" w:rsidRPr="00B27B5D" w:rsidRDefault="00B27B5D" w:rsidP="00B27B5D">
      <w:pPr>
        <w:pStyle w:val="Bibliography"/>
        <w:rPr>
          <w:lang w:val="en-US"/>
        </w:rPr>
      </w:pPr>
      <w:r w:rsidRPr="00B27B5D">
        <w:rPr>
          <w:lang w:val="en-US"/>
        </w:rPr>
        <w:t xml:space="preserve">Qt Corporation. (2017). </w:t>
      </w:r>
      <w:r w:rsidRPr="00B27B5D">
        <w:rPr>
          <w:i/>
          <w:iCs/>
          <w:lang w:val="en-US"/>
        </w:rPr>
        <w:t>QtCreator Screen Capture</w:t>
      </w:r>
      <w:r w:rsidRPr="00B27B5D">
        <w:rPr>
          <w:lang w:val="en-US"/>
        </w:rPr>
        <w:t>.</w:t>
      </w:r>
    </w:p>
    <w:p w:rsidR="00B27B5D" w:rsidRDefault="00B27B5D" w:rsidP="00B27B5D">
      <w:pPr>
        <w:pStyle w:val="Bibliography"/>
      </w:pPr>
      <w:r w:rsidRPr="00B27B5D">
        <w:rPr>
          <w:lang w:val="en-US"/>
        </w:rPr>
        <w:t xml:space="preserve">Qt Creator Manual. (s/f). </w:t>
      </w:r>
      <w:r>
        <w:t>Recuperado el 12 de junio de 2017, a partir de http://doc.qt.io/qtcreator/</w:t>
      </w:r>
    </w:p>
    <w:p w:rsidR="00B27B5D" w:rsidRPr="00B27B5D" w:rsidRDefault="00B27B5D" w:rsidP="00B27B5D">
      <w:pPr>
        <w:pStyle w:val="Bibliography"/>
        <w:rPr>
          <w:lang w:val="en-US"/>
        </w:rPr>
      </w:pPr>
      <w:r w:rsidRPr="00B27B5D">
        <w:rPr>
          <w:lang w:val="en-US"/>
        </w:rPr>
        <w:t xml:space="preserve">Rollings, A., &amp; Adams, E. (2003). </w:t>
      </w:r>
      <w:r w:rsidRPr="00B27B5D">
        <w:rPr>
          <w:i/>
          <w:iCs/>
          <w:lang w:val="en-US"/>
        </w:rPr>
        <w:t>Andrew Rollings and Ernest Adams on Game Design</w:t>
      </w:r>
      <w:r w:rsidRPr="00B27B5D">
        <w:rPr>
          <w:lang w:val="en-US"/>
        </w:rPr>
        <w:t>. New Riders Publishing.</w:t>
      </w:r>
    </w:p>
    <w:p w:rsidR="00B27B5D" w:rsidRPr="00B27B5D" w:rsidRDefault="00B27B5D" w:rsidP="00B27B5D">
      <w:pPr>
        <w:pStyle w:val="Bibliography"/>
        <w:rPr>
          <w:lang w:val="en-US"/>
        </w:rPr>
      </w:pPr>
      <w:r w:rsidRPr="00B27B5D">
        <w:rPr>
          <w:lang w:val="en-US"/>
        </w:rPr>
        <w:lastRenderedPageBreak/>
        <w:t xml:space="preserve">Ross, I., Harbick, K., De Angelus, C., Meyers, N., &amp; Warriner, C. (s/f). </w:t>
      </w:r>
      <w:r w:rsidRPr="00B27B5D">
        <w:rPr>
          <w:i/>
          <w:iCs/>
          <w:lang w:val="en-US"/>
        </w:rPr>
        <w:t>Disgaea 2: Dark Hero Days. Official Strategy Guide</w:t>
      </w:r>
      <w:r w:rsidRPr="00B27B5D">
        <w:rPr>
          <w:lang w:val="en-US"/>
        </w:rPr>
        <w:t>. Double Jump.</w:t>
      </w:r>
    </w:p>
    <w:p w:rsidR="00B27B5D" w:rsidRDefault="00B27B5D" w:rsidP="00B27B5D">
      <w:pPr>
        <w:pStyle w:val="Bibliography"/>
      </w:pPr>
      <w:r w:rsidRPr="00B27B5D">
        <w:rPr>
          <w:lang w:val="en-US"/>
        </w:rPr>
        <w:t xml:space="preserve">RPG Maker MV | RPG Maker | Make Your Own Video Games! </w:t>
      </w:r>
      <w:r>
        <w:t>(s/f). Recuperado el 27 de junio de 2017, a partir de http://www.rpgmakerweb.com/products/programs/rpg-maker-mv</w:t>
      </w:r>
    </w:p>
    <w:p w:rsidR="00B27B5D" w:rsidRDefault="00B27B5D" w:rsidP="00B27B5D">
      <w:pPr>
        <w:pStyle w:val="Bibliography"/>
      </w:pPr>
      <w:r>
        <w:t>RPGBoss Engine. (s/f). Recuperado el 27 de junio de 2017, a partir de http://rpgboss.com/#features</w:t>
      </w:r>
    </w:p>
    <w:p w:rsidR="00B27B5D" w:rsidRPr="00B27B5D" w:rsidRDefault="00B27B5D" w:rsidP="00B27B5D">
      <w:pPr>
        <w:pStyle w:val="Bibliography"/>
        <w:rPr>
          <w:lang w:val="en-US"/>
        </w:rPr>
      </w:pPr>
      <w:r w:rsidRPr="00B27B5D">
        <w:rPr>
          <w:lang w:val="en-US"/>
        </w:rPr>
        <w:t>Simsek, B. (2004). Libraries, 4.</w:t>
      </w:r>
    </w:p>
    <w:p w:rsidR="00B27B5D" w:rsidRDefault="00B27B5D" w:rsidP="00B27B5D">
      <w:pPr>
        <w:pStyle w:val="Bibliography"/>
      </w:pPr>
      <w:r w:rsidRPr="00B27B5D">
        <w:rPr>
          <w:lang w:val="en-US"/>
        </w:rPr>
        <w:t xml:space="preserve">SMILE GAME BUILDER - a RPG creation software. </w:t>
      </w:r>
      <w:r>
        <w:t>(s/f). Recuperado el 27 de junio de 2017, a partir de http://smilegamebuilder.com/en/</w:t>
      </w:r>
    </w:p>
    <w:p w:rsidR="00B27B5D" w:rsidRDefault="00B27B5D" w:rsidP="00B27B5D">
      <w:pPr>
        <w:pStyle w:val="Bibliography"/>
      </w:pPr>
      <w:r>
        <w:t>std::weak_ptr - cppreference.com. (2017, diciembre 4). Recuperado el 25 de junio de 2017, a partir de http://en.cppreference.com/w/cpp/memory/weak_ptr</w:t>
      </w:r>
    </w:p>
    <w:p w:rsidR="00B27B5D" w:rsidRPr="00B27B5D" w:rsidRDefault="00B27B5D" w:rsidP="00B27B5D">
      <w:pPr>
        <w:pStyle w:val="Bibliography"/>
        <w:rPr>
          <w:lang w:val="en-US"/>
        </w:rPr>
      </w:pPr>
      <w:r w:rsidRPr="00B27B5D">
        <w:rPr>
          <w:lang w:val="en-US"/>
        </w:rPr>
        <w:t xml:space="preserve">Stroustrup, B. (1997). </w:t>
      </w:r>
      <w:r w:rsidRPr="00B27B5D">
        <w:rPr>
          <w:i/>
          <w:iCs/>
          <w:lang w:val="en-US"/>
        </w:rPr>
        <w:t>The C++ Programming Language</w:t>
      </w:r>
      <w:r w:rsidRPr="00B27B5D">
        <w:rPr>
          <w:lang w:val="en-US"/>
        </w:rPr>
        <w:t xml:space="preserve"> (3a. ed.). New Jersey: Addison-Wesley Professional.</w:t>
      </w:r>
    </w:p>
    <w:p w:rsidR="00B27B5D" w:rsidRPr="00B27B5D" w:rsidRDefault="00B27B5D" w:rsidP="00B27B5D">
      <w:pPr>
        <w:pStyle w:val="Bibliography"/>
        <w:rPr>
          <w:lang w:val="en-US"/>
        </w:rPr>
      </w:pPr>
      <w:r w:rsidRPr="00B27B5D">
        <w:rPr>
          <w:lang w:val="en-US"/>
        </w:rPr>
        <w:t xml:space="preserve">Stroustrup, B. (2012). Software Development for Infrastructure. </w:t>
      </w:r>
      <w:r w:rsidRPr="00B27B5D">
        <w:rPr>
          <w:i/>
          <w:iCs/>
          <w:lang w:val="en-US"/>
        </w:rPr>
        <w:t>Computer</w:t>
      </w:r>
      <w:r w:rsidRPr="00B27B5D">
        <w:rPr>
          <w:lang w:val="en-US"/>
        </w:rPr>
        <w:t xml:space="preserve">, </w:t>
      </w:r>
      <w:r w:rsidRPr="00B27B5D">
        <w:rPr>
          <w:i/>
          <w:iCs/>
          <w:lang w:val="en-US"/>
        </w:rPr>
        <w:t>45</w:t>
      </w:r>
      <w:r w:rsidRPr="00B27B5D">
        <w:rPr>
          <w:lang w:val="en-US"/>
        </w:rPr>
        <w:t>(1), 47–58. https://doi.org/10.1109/MC.2011.353</w:t>
      </w:r>
    </w:p>
    <w:p w:rsidR="00B27B5D" w:rsidRPr="00B27B5D" w:rsidRDefault="00B27B5D" w:rsidP="00B27B5D">
      <w:pPr>
        <w:pStyle w:val="Bibliography"/>
        <w:rPr>
          <w:lang w:val="en-US"/>
        </w:rPr>
      </w:pPr>
      <w:r w:rsidRPr="00B27B5D">
        <w:rPr>
          <w:lang w:val="en-US"/>
        </w:rPr>
        <w:t xml:space="preserve">Tresca, M. J. (2011). </w:t>
      </w:r>
      <w:r w:rsidRPr="00B27B5D">
        <w:rPr>
          <w:i/>
          <w:iCs/>
          <w:lang w:val="en-US"/>
        </w:rPr>
        <w:t>Of Fantasy Role-Playing Games</w:t>
      </w:r>
      <w:r w:rsidRPr="00B27B5D">
        <w:rPr>
          <w:lang w:val="en-US"/>
        </w:rPr>
        <w:t xml:space="preserve"> (1a. ed.). McFarland &amp; Company, Inc.</w:t>
      </w:r>
    </w:p>
    <w:p w:rsidR="00B27B5D" w:rsidRPr="00B27B5D" w:rsidRDefault="00B27B5D" w:rsidP="00B27B5D">
      <w:pPr>
        <w:pStyle w:val="Bibliography"/>
        <w:rPr>
          <w:lang w:val="en-US"/>
        </w:rPr>
      </w:pPr>
      <w:r w:rsidRPr="00B27B5D">
        <w:rPr>
          <w:lang w:val="en-US"/>
        </w:rPr>
        <w:t xml:space="preserve">Verzani, J. (2011). </w:t>
      </w:r>
      <w:r w:rsidRPr="00B27B5D">
        <w:rPr>
          <w:i/>
          <w:iCs/>
          <w:lang w:val="en-US"/>
        </w:rPr>
        <w:t>Getting Started with RStudio</w:t>
      </w:r>
      <w:r w:rsidRPr="00B27B5D">
        <w:rPr>
          <w:lang w:val="en-US"/>
        </w:rPr>
        <w:t xml:space="preserve"> (1a. ed.). United States of America: O’Reilly Media Inc.</w:t>
      </w:r>
    </w:p>
    <w:p w:rsidR="00B27B5D" w:rsidRDefault="00B27B5D" w:rsidP="00B27B5D">
      <w:pPr>
        <w:pStyle w:val="Bibliography"/>
      </w:pPr>
      <w:r w:rsidRPr="00B27B5D">
        <w:rPr>
          <w:lang w:val="en-US"/>
        </w:rPr>
        <w:t xml:space="preserve">video game - definition of video game in English | Oxford Dictionaries. </w:t>
      </w:r>
      <w:r>
        <w:t>(s/f). Recuperado el 10 de junio de 2017, a partir de https://en.oxforddictionaries.com/definition/video_game</w:t>
      </w:r>
    </w:p>
    <w:p w:rsidR="00B27B5D" w:rsidRDefault="00B27B5D" w:rsidP="00B27B5D">
      <w:pPr>
        <w:pStyle w:val="Bibliography"/>
      </w:pPr>
      <w:r>
        <w:lastRenderedPageBreak/>
        <w:t>videojuego. (s/f). Recuperado el 10 de junio de 2017, a partir de http://dle.rae.es/?id=bmnbNU7</w:t>
      </w:r>
    </w:p>
    <w:p w:rsidR="00B27B5D" w:rsidRDefault="00B27B5D" w:rsidP="00B27B5D">
      <w:pPr>
        <w:pStyle w:val="Bibliography"/>
      </w:pPr>
      <w:r>
        <w:t>Wargroove - Announcing Wargroove! (2017, febrero 28). Recuperado el 16 de junio de 2017, a partir de http://wargroove.com/announcing-wargroove/</w:t>
      </w:r>
    </w:p>
    <w:p w:rsidR="00B27B5D" w:rsidRDefault="00B27B5D" w:rsidP="00B27B5D">
      <w:pPr>
        <w:pStyle w:val="Bibliography"/>
      </w:pPr>
      <w:r>
        <w:t>Wargroove - FAQ. (s/f). Recuperado el 16 de junio de 2017, a partir de http://wargroove.com/faq/</w:t>
      </w:r>
    </w:p>
    <w:p w:rsidR="00B27B5D" w:rsidRPr="00B27B5D" w:rsidRDefault="00B27B5D" w:rsidP="00B27B5D">
      <w:pPr>
        <w:pStyle w:val="Bibliography"/>
        <w:rPr>
          <w:lang w:val="en-US"/>
        </w:rPr>
      </w:pPr>
      <w:r w:rsidRPr="00B27B5D">
        <w:rPr>
          <w:lang w:val="en-US"/>
        </w:rPr>
        <w:t xml:space="preserve">White, D. (2003). </w:t>
      </w:r>
      <w:r w:rsidRPr="00B27B5D">
        <w:rPr>
          <w:i/>
          <w:iCs/>
          <w:lang w:val="en-US"/>
        </w:rPr>
        <w:t>The Battle of Westnoth</w:t>
      </w:r>
      <w:r w:rsidRPr="00B27B5D">
        <w:rPr>
          <w:lang w:val="en-US"/>
        </w:rPr>
        <w:t>.</w:t>
      </w:r>
    </w:p>
    <w:p w:rsidR="00F90858" w:rsidRPr="003A5F92" w:rsidRDefault="00F23556" w:rsidP="00F90858">
      <w:pPr>
        <w:rPr>
          <w:lang w:val="en-US"/>
        </w:rPr>
      </w:pPr>
      <w:r>
        <w:rPr>
          <w:lang w:val="en-US"/>
        </w:rPr>
        <w:fldChar w:fldCharType="end"/>
      </w:r>
    </w:p>
    <w:p w:rsidR="00F90858" w:rsidRPr="00706E92" w:rsidRDefault="00F90858" w:rsidP="00706E92">
      <w:pPr>
        <w:spacing w:before="0" w:after="160" w:line="259" w:lineRule="auto"/>
        <w:jc w:val="left"/>
        <w:rPr>
          <w:rFonts w:cs="Segoe UI"/>
          <w:b/>
          <w:smallCaps/>
          <w:sz w:val="28"/>
          <w:lang w:val="en-US"/>
        </w:rPr>
      </w:pPr>
    </w:p>
    <w:sectPr w:rsidR="00F90858" w:rsidRPr="00706E92" w:rsidSect="00BE59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C75B0" w:rsidRDefault="000C75B0" w:rsidP="00BE5926">
      <w:pPr>
        <w:spacing w:before="0" w:line="240" w:lineRule="auto"/>
      </w:pPr>
      <w:r>
        <w:separator/>
      </w:r>
    </w:p>
  </w:endnote>
  <w:endnote w:type="continuationSeparator" w:id="0">
    <w:p w:rsidR="000C75B0" w:rsidRDefault="000C75B0" w:rsidP="00BE592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4630253"/>
      <w:docPartObj>
        <w:docPartGallery w:val="Page Numbers (Bottom of Page)"/>
        <w:docPartUnique/>
      </w:docPartObj>
    </w:sdtPr>
    <w:sdtEndPr>
      <w:rPr>
        <w:noProof/>
      </w:rPr>
    </w:sdtEndPr>
    <w:sdtContent>
      <w:p w:rsidR="00515306" w:rsidRDefault="00515306">
        <w:pPr>
          <w:pStyle w:val="Footer"/>
          <w:jc w:val="right"/>
        </w:pPr>
      </w:p>
      <w:p w:rsidR="00515306" w:rsidRDefault="00515306">
        <w:pPr>
          <w:pStyle w:val="Footer"/>
          <w:jc w:val="right"/>
        </w:pPr>
        <w:r>
          <w:fldChar w:fldCharType="begin"/>
        </w:r>
        <w:r>
          <w:instrText xml:space="preserve"> PAGE   \* MERGEFORMAT </w:instrText>
        </w:r>
        <w:r>
          <w:fldChar w:fldCharType="separate"/>
        </w:r>
        <w:r w:rsidR="00FB52CE">
          <w:rPr>
            <w:noProof/>
          </w:rPr>
          <w:t>14</w:t>
        </w:r>
        <w:r>
          <w:rPr>
            <w:noProof/>
          </w:rPr>
          <w:fldChar w:fldCharType="end"/>
        </w:r>
      </w:p>
    </w:sdtContent>
  </w:sdt>
  <w:p w:rsidR="00515306" w:rsidRDefault="005153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C75B0" w:rsidRDefault="000C75B0" w:rsidP="00BE5926">
      <w:pPr>
        <w:spacing w:before="0" w:line="240" w:lineRule="auto"/>
      </w:pPr>
      <w:r>
        <w:separator/>
      </w:r>
    </w:p>
  </w:footnote>
  <w:footnote w:type="continuationSeparator" w:id="0">
    <w:p w:rsidR="000C75B0" w:rsidRDefault="000C75B0" w:rsidP="00BE5926">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7F66B7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2D1AF6"/>
    <w:multiLevelType w:val="hybridMultilevel"/>
    <w:tmpl w:val="F4120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8964B6"/>
    <w:multiLevelType w:val="hybridMultilevel"/>
    <w:tmpl w:val="EC5E7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33C7D"/>
    <w:multiLevelType w:val="multilevel"/>
    <w:tmpl w:val="BE02D3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813437"/>
    <w:multiLevelType w:val="hybridMultilevel"/>
    <w:tmpl w:val="AFE8C5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2E4325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31A381B"/>
    <w:multiLevelType w:val="hybridMultilevel"/>
    <w:tmpl w:val="432C562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3515AC3"/>
    <w:multiLevelType w:val="hybridMultilevel"/>
    <w:tmpl w:val="664E4A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3FF74C4"/>
    <w:multiLevelType w:val="hybridMultilevel"/>
    <w:tmpl w:val="83001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43A6B"/>
    <w:multiLevelType w:val="hybridMultilevel"/>
    <w:tmpl w:val="33DE32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32098B"/>
    <w:multiLevelType w:val="hybridMultilevel"/>
    <w:tmpl w:val="EC0AE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47853"/>
    <w:multiLevelType w:val="hybridMultilevel"/>
    <w:tmpl w:val="C8CA61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0321CA8"/>
    <w:multiLevelType w:val="multilevel"/>
    <w:tmpl w:val="AEAC6958"/>
    <w:lvl w:ilvl="0">
      <w:start w:val="1"/>
      <w:numFmt w:val="upperRoman"/>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69DB38AD"/>
    <w:multiLevelType w:val="hybridMultilevel"/>
    <w:tmpl w:val="6C06C2B0"/>
    <w:lvl w:ilvl="0" w:tplc="CB4E2A50">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A22B5F"/>
    <w:multiLevelType w:val="hybridMultilevel"/>
    <w:tmpl w:val="FC4CAF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49333C"/>
    <w:multiLevelType w:val="hybridMultilevel"/>
    <w:tmpl w:val="836A0996"/>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num w:numId="1">
    <w:abstractNumId w:val="12"/>
  </w:num>
  <w:num w:numId="2">
    <w:abstractNumId w:val="13"/>
  </w:num>
  <w:num w:numId="3">
    <w:abstractNumId w:val="13"/>
    <w:lvlOverride w:ilvl="0">
      <w:startOverride w:val="1"/>
    </w:lvlOverride>
  </w:num>
  <w:num w:numId="4">
    <w:abstractNumId w:val="5"/>
  </w:num>
  <w:num w:numId="5">
    <w:abstractNumId w:val="2"/>
  </w:num>
  <w:num w:numId="6">
    <w:abstractNumId w:val="1"/>
  </w:num>
  <w:num w:numId="7">
    <w:abstractNumId w:val="3"/>
  </w:num>
  <w:num w:numId="8">
    <w:abstractNumId w:val="4"/>
  </w:num>
  <w:num w:numId="9">
    <w:abstractNumId w:val="7"/>
  </w:num>
  <w:num w:numId="10">
    <w:abstractNumId w:val="0"/>
  </w:num>
  <w:num w:numId="11">
    <w:abstractNumId w:val="11"/>
  </w:num>
  <w:num w:numId="12">
    <w:abstractNumId w:val="9"/>
  </w:num>
  <w:num w:numId="13">
    <w:abstractNumId w:val="14"/>
  </w:num>
  <w:num w:numId="14">
    <w:abstractNumId w:val="10"/>
  </w:num>
  <w:num w:numId="15">
    <w:abstractNumId w:val="6"/>
  </w:num>
  <w:num w:numId="16">
    <w:abstractNumId w:val="15"/>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D8E"/>
    <w:rsid w:val="0000312E"/>
    <w:rsid w:val="00025234"/>
    <w:rsid w:val="000253CF"/>
    <w:rsid w:val="0003325D"/>
    <w:rsid w:val="00042E08"/>
    <w:rsid w:val="000446FC"/>
    <w:rsid w:val="000501D1"/>
    <w:rsid w:val="00062A14"/>
    <w:rsid w:val="000811D8"/>
    <w:rsid w:val="00087404"/>
    <w:rsid w:val="00092E88"/>
    <w:rsid w:val="000958F1"/>
    <w:rsid w:val="000960D8"/>
    <w:rsid w:val="000B1272"/>
    <w:rsid w:val="000B204F"/>
    <w:rsid w:val="000C75B0"/>
    <w:rsid w:val="000D796E"/>
    <w:rsid w:val="000E1C5F"/>
    <w:rsid w:val="0011463A"/>
    <w:rsid w:val="00132403"/>
    <w:rsid w:val="001421A9"/>
    <w:rsid w:val="001521C4"/>
    <w:rsid w:val="001542B4"/>
    <w:rsid w:val="00154CFB"/>
    <w:rsid w:val="00162051"/>
    <w:rsid w:val="001637BA"/>
    <w:rsid w:val="00167A16"/>
    <w:rsid w:val="00192171"/>
    <w:rsid w:val="0019228C"/>
    <w:rsid w:val="001958C7"/>
    <w:rsid w:val="001B1539"/>
    <w:rsid w:val="001C6CC5"/>
    <w:rsid w:val="001E202F"/>
    <w:rsid w:val="001F0EEB"/>
    <w:rsid w:val="002043DC"/>
    <w:rsid w:val="002050F0"/>
    <w:rsid w:val="00206DDF"/>
    <w:rsid w:val="00212E0F"/>
    <w:rsid w:val="0023100F"/>
    <w:rsid w:val="00237753"/>
    <w:rsid w:val="00241AA8"/>
    <w:rsid w:val="002512E5"/>
    <w:rsid w:val="0025336E"/>
    <w:rsid w:val="0025694D"/>
    <w:rsid w:val="002601B0"/>
    <w:rsid w:val="002670E4"/>
    <w:rsid w:val="002737E8"/>
    <w:rsid w:val="00280F6A"/>
    <w:rsid w:val="002831F8"/>
    <w:rsid w:val="00285845"/>
    <w:rsid w:val="00287139"/>
    <w:rsid w:val="00296BBD"/>
    <w:rsid w:val="002979DF"/>
    <w:rsid w:val="002A2D72"/>
    <w:rsid w:val="002A7F17"/>
    <w:rsid w:val="002D57BD"/>
    <w:rsid w:val="002E77C9"/>
    <w:rsid w:val="002E7CF9"/>
    <w:rsid w:val="002F4954"/>
    <w:rsid w:val="00300561"/>
    <w:rsid w:val="00302DBE"/>
    <w:rsid w:val="0032636F"/>
    <w:rsid w:val="00334448"/>
    <w:rsid w:val="00341A74"/>
    <w:rsid w:val="003433C7"/>
    <w:rsid w:val="003563F3"/>
    <w:rsid w:val="003576D1"/>
    <w:rsid w:val="003609EE"/>
    <w:rsid w:val="00372F89"/>
    <w:rsid w:val="0037482D"/>
    <w:rsid w:val="00383172"/>
    <w:rsid w:val="00397C25"/>
    <w:rsid w:val="003A5F92"/>
    <w:rsid w:val="003B2381"/>
    <w:rsid w:val="003B68FC"/>
    <w:rsid w:val="003C2287"/>
    <w:rsid w:val="003C3606"/>
    <w:rsid w:val="003D7984"/>
    <w:rsid w:val="003E6C04"/>
    <w:rsid w:val="003F0D8E"/>
    <w:rsid w:val="00405F95"/>
    <w:rsid w:val="004066FE"/>
    <w:rsid w:val="00407AA8"/>
    <w:rsid w:val="00422000"/>
    <w:rsid w:val="00422765"/>
    <w:rsid w:val="004822B7"/>
    <w:rsid w:val="004A1FF8"/>
    <w:rsid w:val="004C6CFA"/>
    <w:rsid w:val="004E0373"/>
    <w:rsid w:val="004E1725"/>
    <w:rsid w:val="004F223B"/>
    <w:rsid w:val="004F5753"/>
    <w:rsid w:val="004F68ED"/>
    <w:rsid w:val="005058D6"/>
    <w:rsid w:val="00511FC6"/>
    <w:rsid w:val="00515306"/>
    <w:rsid w:val="005311F0"/>
    <w:rsid w:val="00534AFF"/>
    <w:rsid w:val="00540B3D"/>
    <w:rsid w:val="005523CE"/>
    <w:rsid w:val="00561615"/>
    <w:rsid w:val="005704E1"/>
    <w:rsid w:val="00572750"/>
    <w:rsid w:val="005919C0"/>
    <w:rsid w:val="005A664F"/>
    <w:rsid w:val="005B7BCD"/>
    <w:rsid w:val="005C1F4C"/>
    <w:rsid w:val="005C537E"/>
    <w:rsid w:val="005C6602"/>
    <w:rsid w:val="005C729F"/>
    <w:rsid w:val="005F027D"/>
    <w:rsid w:val="005F21C8"/>
    <w:rsid w:val="0060086A"/>
    <w:rsid w:val="0060657A"/>
    <w:rsid w:val="00610AAB"/>
    <w:rsid w:val="00616B73"/>
    <w:rsid w:val="00622164"/>
    <w:rsid w:val="006240F3"/>
    <w:rsid w:val="00635B8F"/>
    <w:rsid w:val="0065311B"/>
    <w:rsid w:val="006541CB"/>
    <w:rsid w:val="00657420"/>
    <w:rsid w:val="00684F90"/>
    <w:rsid w:val="006851A5"/>
    <w:rsid w:val="00694BC8"/>
    <w:rsid w:val="00696793"/>
    <w:rsid w:val="006B0A52"/>
    <w:rsid w:val="006D1989"/>
    <w:rsid w:val="006D532F"/>
    <w:rsid w:val="006E4542"/>
    <w:rsid w:val="006E729C"/>
    <w:rsid w:val="00706E92"/>
    <w:rsid w:val="007149B0"/>
    <w:rsid w:val="007153D0"/>
    <w:rsid w:val="0073029B"/>
    <w:rsid w:val="00732F79"/>
    <w:rsid w:val="007372A3"/>
    <w:rsid w:val="00743313"/>
    <w:rsid w:val="00743522"/>
    <w:rsid w:val="0074382D"/>
    <w:rsid w:val="00744A45"/>
    <w:rsid w:val="00745E2D"/>
    <w:rsid w:val="00762685"/>
    <w:rsid w:val="00765271"/>
    <w:rsid w:val="00765B4E"/>
    <w:rsid w:val="00775831"/>
    <w:rsid w:val="00780303"/>
    <w:rsid w:val="007910A8"/>
    <w:rsid w:val="00792686"/>
    <w:rsid w:val="00794B47"/>
    <w:rsid w:val="007B6725"/>
    <w:rsid w:val="007C220B"/>
    <w:rsid w:val="007C28C3"/>
    <w:rsid w:val="007D2865"/>
    <w:rsid w:val="007E04CF"/>
    <w:rsid w:val="007E20D1"/>
    <w:rsid w:val="007E7C7B"/>
    <w:rsid w:val="007F7C5D"/>
    <w:rsid w:val="008200C0"/>
    <w:rsid w:val="00821015"/>
    <w:rsid w:val="008457CB"/>
    <w:rsid w:val="00851791"/>
    <w:rsid w:val="00860C55"/>
    <w:rsid w:val="00862F51"/>
    <w:rsid w:val="008701B4"/>
    <w:rsid w:val="00870411"/>
    <w:rsid w:val="00872E84"/>
    <w:rsid w:val="008947FF"/>
    <w:rsid w:val="00897BA3"/>
    <w:rsid w:val="008A26EE"/>
    <w:rsid w:val="008B0A8C"/>
    <w:rsid w:val="008E26D9"/>
    <w:rsid w:val="008E709E"/>
    <w:rsid w:val="008F3053"/>
    <w:rsid w:val="008F5D29"/>
    <w:rsid w:val="00917854"/>
    <w:rsid w:val="00925CF0"/>
    <w:rsid w:val="00927661"/>
    <w:rsid w:val="009330BC"/>
    <w:rsid w:val="00933D0B"/>
    <w:rsid w:val="00947433"/>
    <w:rsid w:val="00952472"/>
    <w:rsid w:val="00973001"/>
    <w:rsid w:val="00992061"/>
    <w:rsid w:val="00997C6B"/>
    <w:rsid w:val="009A2B12"/>
    <w:rsid w:val="009D0B50"/>
    <w:rsid w:val="009E27D3"/>
    <w:rsid w:val="009F1C33"/>
    <w:rsid w:val="009F3F9F"/>
    <w:rsid w:val="00A05C38"/>
    <w:rsid w:val="00A10AC7"/>
    <w:rsid w:val="00A17689"/>
    <w:rsid w:val="00A23CE7"/>
    <w:rsid w:val="00A37CFB"/>
    <w:rsid w:val="00A612AD"/>
    <w:rsid w:val="00A62D5F"/>
    <w:rsid w:val="00A65B6B"/>
    <w:rsid w:val="00A740CF"/>
    <w:rsid w:val="00A81176"/>
    <w:rsid w:val="00A8204C"/>
    <w:rsid w:val="00A96332"/>
    <w:rsid w:val="00AB587E"/>
    <w:rsid w:val="00AB6543"/>
    <w:rsid w:val="00AC392D"/>
    <w:rsid w:val="00AC3BDF"/>
    <w:rsid w:val="00AC4864"/>
    <w:rsid w:val="00AD7E33"/>
    <w:rsid w:val="00AF1BFD"/>
    <w:rsid w:val="00B020EE"/>
    <w:rsid w:val="00B102AA"/>
    <w:rsid w:val="00B14A30"/>
    <w:rsid w:val="00B1602A"/>
    <w:rsid w:val="00B27B5D"/>
    <w:rsid w:val="00B33395"/>
    <w:rsid w:val="00B514B5"/>
    <w:rsid w:val="00B514D7"/>
    <w:rsid w:val="00B543B2"/>
    <w:rsid w:val="00B55F10"/>
    <w:rsid w:val="00B601C6"/>
    <w:rsid w:val="00B62F15"/>
    <w:rsid w:val="00B6527F"/>
    <w:rsid w:val="00B66235"/>
    <w:rsid w:val="00B708AF"/>
    <w:rsid w:val="00B73B95"/>
    <w:rsid w:val="00B77013"/>
    <w:rsid w:val="00B90670"/>
    <w:rsid w:val="00BA1EDC"/>
    <w:rsid w:val="00BB3FDE"/>
    <w:rsid w:val="00BB4E91"/>
    <w:rsid w:val="00BB52E9"/>
    <w:rsid w:val="00BB673A"/>
    <w:rsid w:val="00BD4291"/>
    <w:rsid w:val="00BE3DAB"/>
    <w:rsid w:val="00BE5030"/>
    <w:rsid w:val="00BE5926"/>
    <w:rsid w:val="00C126D3"/>
    <w:rsid w:val="00C23A1B"/>
    <w:rsid w:val="00C24A0B"/>
    <w:rsid w:val="00C3136E"/>
    <w:rsid w:val="00C351EF"/>
    <w:rsid w:val="00C40DA3"/>
    <w:rsid w:val="00C411B5"/>
    <w:rsid w:val="00C413D0"/>
    <w:rsid w:val="00C463AC"/>
    <w:rsid w:val="00C51C88"/>
    <w:rsid w:val="00C53A6B"/>
    <w:rsid w:val="00C6028A"/>
    <w:rsid w:val="00C60C3E"/>
    <w:rsid w:val="00C76752"/>
    <w:rsid w:val="00C772BB"/>
    <w:rsid w:val="00C9392D"/>
    <w:rsid w:val="00CA0590"/>
    <w:rsid w:val="00CA2F04"/>
    <w:rsid w:val="00CB410E"/>
    <w:rsid w:val="00CD3965"/>
    <w:rsid w:val="00CE0464"/>
    <w:rsid w:val="00CE7B10"/>
    <w:rsid w:val="00CF1FD7"/>
    <w:rsid w:val="00CF6A38"/>
    <w:rsid w:val="00D02103"/>
    <w:rsid w:val="00D05E0E"/>
    <w:rsid w:val="00D07E93"/>
    <w:rsid w:val="00D21114"/>
    <w:rsid w:val="00D3175F"/>
    <w:rsid w:val="00D32A1F"/>
    <w:rsid w:val="00D34D67"/>
    <w:rsid w:val="00D40B98"/>
    <w:rsid w:val="00D42B1B"/>
    <w:rsid w:val="00D449E0"/>
    <w:rsid w:val="00D52038"/>
    <w:rsid w:val="00D57183"/>
    <w:rsid w:val="00D6058D"/>
    <w:rsid w:val="00D631A9"/>
    <w:rsid w:val="00D76758"/>
    <w:rsid w:val="00D8059E"/>
    <w:rsid w:val="00D926C1"/>
    <w:rsid w:val="00DA260E"/>
    <w:rsid w:val="00DA366E"/>
    <w:rsid w:val="00DA66AA"/>
    <w:rsid w:val="00DB113A"/>
    <w:rsid w:val="00DB33D7"/>
    <w:rsid w:val="00DB583F"/>
    <w:rsid w:val="00DC4245"/>
    <w:rsid w:val="00DD1B60"/>
    <w:rsid w:val="00DE282C"/>
    <w:rsid w:val="00DE35B8"/>
    <w:rsid w:val="00DE4F3C"/>
    <w:rsid w:val="00DF2D7F"/>
    <w:rsid w:val="00DF347C"/>
    <w:rsid w:val="00DF3B1B"/>
    <w:rsid w:val="00E03A06"/>
    <w:rsid w:val="00E139C9"/>
    <w:rsid w:val="00E2579A"/>
    <w:rsid w:val="00E32D76"/>
    <w:rsid w:val="00E32F65"/>
    <w:rsid w:val="00E4010E"/>
    <w:rsid w:val="00E46759"/>
    <w:rsid w:val="00E47E5F"/>
    <w:rsid w:val="00E641FF"/>
    <w:rsid w:val="00E66B04"/>
    <w:rsid w:val="00E67CA7"/>
    <w:rsid w:val="00E87B7A"/>
    <w:rsid w:val="00E955B2"/>
    <w:rsid w:val="00EA1292"/>
    <w:rsid w:val="00EA41FC"/>
    <w:rsid w:val="00EB238C"/>
    <w:rsid w:val="00EB65F7"/>
    <w:rsid w:val="00EB66E5"/>
    <w:rsid w:val="00EB72DA"/>
    <w:rsid w:val="00EC177B"/>
    <w:rsid w:val="00EC7996"/>
    <w:rsid w:val="00ED2E08"/>
    <w:rsid w:val="00ED6FBA"/>
    <w:rsid w:val="00EF1FFF"/>
    <w:rsid w:val="00EF4CD6"/>
    <w:rsid w:val="00F00CFD"/>
    <w:rsid w:val="00F23556"/>
    <w:rsid w:val="00F27138"/>
    <w:rsid w:val="00F4253F"/>
    <w:rsid w:val="00F44EAB"/>
    <w:rsid w:val="00F4654A"/>
    <w:rsid w:val="00F50214"/>
    <w:rsid w:val="00F556CB"/>
    <w:rsid w:val="00F57AD7"/>
    <w:rsid w:val="00F74510"/>
    <w:rsid w:val="00F76EF0"/>
    <w:rsid w:val="00F81FA2"/>
    <w:rsid w:val="00F82C7E"/>
    <w:rsid w:val="00F90858"/>
    <w:rsid w:val="00F90C84"/>
    <w:rsid w:val="00FA2121"/>
    <w:rsid w:val="00FB431A"/>
    <w:rsid w:val="00FB52CE"/>
    <w:rsid w:val="00FC62AF"/>
    <w:rsid w:val="00FD3568"/>
    <w:rsid w:val="00FD5231"/>
    <w:rsid w:val="00FD6B54"/>
    <w:rsid w:val="00FD782E"/>
    <w:rsid w:val="00FE1F8E"/>
    <w:rsid w:val="00FE3079"/>
    <w:rsid w:val="00FE4D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34F87"/>
  <w15:chartTrackingRefBased/>
  <w15:docId w15:val="{A02A65B5-0C08-4ECB-99E6-781B635E9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D8E"/>
    <w:pPr>
      <w:spacing w:before="120" w:after="0" w:line="360" w:lineRule="auto"/>
      <w:jc w:val="both"/>
    </w:pPr>
    <w:rPr>
      <w:rFonts w:ascii="Segoe UI" w:hAnsi="Segoe UI"/>
      <w:lang w:val="es-HN"/>
    </w:rPr>
  </w:style>
  <w:style w:type="paragraph" w:styleId="Heading1">
    <w:name w:val="heading 1"/>
    <w:basedOn w:val="Normal"/>
    <w:next w:val="Normal"/>
    <w:link w:val="Heading1Char"/>
    <w:uiPriority w:val="9"/>
    <w:qFormat/>
    <w:rsid w:val="00D42B1B"/>
    <w:pPr>
      <w:keepNext/>
      <w:keepLines/>
      <w:numPr>
        <w:numId w:val="7"/>
      </w:numPr>
      <w:spacing w:before="0" w:after="120"/>
      <w:jc w:val="center"/>
      <w:outlineLvl w:val="0"/>
    </w:pPr>
    <w:rPr>
      <w:rFonts w:eastAsiaTheme="majorEastAsia" w:cstheme="majorBidi"/>
      <w:b/>
      <w:smallCaps/>
      <w:sz w:val="28"/>
      <w:szCs w:val="32"/>
    </w:rPr>
  </w:style>
  <w:style w:type="paragraph" w:styleId="Heading2">
    <w:name w:val="heading 2"/>
    <w:basedOn w:val="Normal"/>
    <w:next w:val="Normal"/>
    <w:link w:val="Heading2Char"/>
    <w:uiPriority w:val="9"/>
    <w:unhideWhenUsed/>
    <w:qFormat/>
    <w:rsid w:val="00D42B1B"/>
    <w:pPr>
      <w:numPr>
        <w:ilvl w:val="1"/>
        <w:numId w:val="7"/>
      </w:numPr>
      <w:spacing w:before="240"/>
      <w:jc w:val="left"/>
      <w:outlineLvl w:val="1"/>
    </w:pPr>
    <w:rPr>
      <w:b/>
      <w:smallCaps/>
      <w:sz w:val="24"/>
      <w:szCs w:val="26"/>
    </w:rPr>
  </w:style>
  <w:style w:type="paragraph" w:styleId="Heading3">
    <w:name w:val="heading 3"/>
    <w:basedOn w:val="Normal"/>
    <w:next w:val="Normal"/>
    <w:link w:val="Heading3Char"/>
    <w:uiPriority w:val="9"/>
    <w:unhideWhenUsed/>
    <w:qFormat/>
    <w:rsid w:val="00A8204C"/>
    <w:pPr>
      <w:keepNext/>
      <w:keepLines/>
      <w:numPr>
        <w:ilvl w:val="2"/>
        <w:numId w:val="7"/>
      </w:numPr>
      <w:spacing w:before="240"/>
      <w:jc w:val="left"/>
      <w:outlineLvl w:val="2"/>
    </w:pPr>
    <w:rPr>
      <w:rFonts w:eastAsiaTheme="majorEastAsia" w:cstheme="majorBidi"/>
      <w:b/>
      <w:smallCaps/>
      <w:sz w:val="24"/>
      <w:szCs w:val="24"/>
    </w:rPr>
  </w:style>
  <w:style w:type="paragraph" w:styleId="Heading4">
    <w:name w:val="heading 4"/>
    <w:basedOn w:val="Normal"/>
    <w:next w:val="Normal"/>
    <w:link w:val="Heading4Char"/>
    <w:uiPriority w:val="9"/>
    <w:unhideWhenUsed/>
    <w:qFormat/>
    <w:rsid w:val="00A96332"/>
    <w:pPr>
      <w:keepNext/>
      <w:keepLines/>
      <w:numPr>
        <w:ilvl w:val="3"/>
        <w:numId w:val="7"/>
      </w:numPr>
      <w:jc w:val="left"/>
      <w:outlineLvl w:val="3"/>
    </w:pPr>
    <w:rPr>
      <w:rFonts w:eastAsiaTheme="majorEastAsia" w:cstheme="majorBidi"/>
      <w:b/>
      <w:iCs/>
      <w:smallCaps/>
      <w:sz w:val="24"/>
    </w:rPr>
  </w:style>
  <w:style w:type="paragraph" w:styleId="Heading5">
    <w:name w:val="heading 5"/>
    <w:basedOn w:val="Normal"/>
    <w:next w:val="Normal"/>
    <w:link w:val="Heading5Char"/>
    <w:uiPriority w:val="9"/>
    <w:semiHidden/>
    <w:unhideWhenUsed/>
    <w:qFormat/>
    <w:rsid w:val="00A96332"/>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96332"/>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96332"/>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96332"/>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6332"/>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PageandUnindexedTitles">
    <w:name w:val="Cover Page and Unindexed Titles"/>
    <w:basedOn w:val="Normal"/>
    <w:next w:val="Normal"/>
    <w:link w:val="CoverPageandUnindexedTitlesChar"/>
    <w:qFormat/>
    <w:rsid w:val="003F0D8E"/>
    <w:rPr>
      <w:rFonts w:cs="Segoe UI"/>
      <w:b/>
      <w:smallCaps/>
      <w:sz w:val="28"/>
    </w:rPr>
  </w:style>
  <w:style w:type="paragraph" w:styleId="Date">
    <w:name w:val="Date"/>
    <w:basedOn w:val="Normal"/>
    <w:next w:val="Normal"/>
    <w:link w:val="DateChar"/>
    <w:uiPriority w:val="99"/>
    <w:semiHidden/>
    <w:unhideWhenUsed/>
    <w:rsid w:val="008A26EE"/>
  </w:style>
  <w:style w:type="character" w:customStyle="1" w:styleId="CoverPageandUnindexedTitlesChar">
    <w:name w:val="Cover Page and Unindexed Titles Char"/>
    <w:basedOn w:val="DefaultParagraphFont"/>
    <w:link w:val="CoverPageandUnindexedTitles"/>
    <w:rsid w:val="003F0D8E"/>
    <w:rPr>
      <w:rFonts w:ascii="Segoe UI" w:hAnsi="Segoe UI" w:cs="Segoe UI"/>
      <w:b/>
      <w:smallCaps/>
      <w:sz w:val="28"/>
    </w:rPr>
  </w:style>
  <w:style w:type="character" w:customStyle="1" w:styleId="DateChar">
    <w:name w:val="Date Char"/>
    <w:basedOn w:val="DefaultParagraphFont"/>
    <w:link w:val="Date"/>
    <w:uiPriority w:val="99"/>
    <w:semiHidden/>
    <w:rsid w:val="008A26EE"/>
    <w:rPr>
      <w:rFonts w:ascii="Segoe UI" w:hAnsi="Segoe UI"/>
      <w:lang w:val="es-HN"/>
    </w:rPr>
  </w:style>
  <w:style w:type="character" w:customStyle="1" w:styleId="Heading1Char">
    <w:name w:val="Heading 1 Char"/>
    <w:basedOn w:val="DefaultParagraphFont"/>
    <w:link w:val="Heading1"/>
    <w:uiPriority w:val="9"/>
    <w:rsid w:val="00792686"/>
    <w:rPr>
      <w:rFonts w:ascii="Segoe UI" w:eastAsiaTheme="majorEastAsia" w:hAnsi="Segoe UI" w:cstheme="majorBidi"/>
      <w:b/>
      <w:smallCaps/>
      <w:sz w:val="28"/>
      <w:szCs w:val="32"/>
      <w:lang w:val="es-HN"/>
    </w:rPr>
  </w:style>
  <w:style w:type="paragraph" w:styleId="Header">
    <w:name w:val="header"/>
    <w:basedOn w:val="Normal"/>
    <w:link w:val="HeaderChar"/>
    <w:uiPriority w:val="99"/>
    <w:unhideWhenUsed/>
    <w:rsid w:val="00BE5926"/>
    <w:pPr>
      <w:tabs>
        <w:tab w:val="center" w:pos="4680"/>
        <w:tab w:val="right" w:pos="9360"/>
      </w:tabs>
      <w:spacing w:before="0" w:line="240" w:lineRule="auto"/>
    </w:pPr>
  </w:style>
  <w:style w:type="character" w:customStyle="1" w:styleId="HeaderChar">
    <w:name w:val="Header Char"/>
    <w:basedOn w:val="DefaultParagraphFont"/>
    <w:link w:val="Header"/>
    <w:uiPriority w:val="99"/>
    <w:rsid w:val="00BE5926"/>
    <w:rPr>
      <w:rFonts w:ascii="Segoe UI" w:hAnsi="Segoe UI"/>
      <w:lang w:val="es-HN"/>
    </w:rPr>
  </w:style>
  <w:style w:type="paragraph" w:styleId="Footer">
    <w:name w:val="footer"/>
    <w:basedOn w:val="Normal"/>
    <w:link w:val="FooterChar"/>
    <w:uiPriority w:val="99"/>
    <w:unhideWhenUsed/>
    <w:rsid w:val="00BE5926"/>
    <w:pPr>
      <w:tabs>
        <w:tab w:val="center" w:pos="4680"/>
        <w:tab w:val="right" w:pos="9360"/>
      </w:tabs>
      <w:spacing w:before="0" w:line="240" w:lineRule="auto"/>
    </w:pPr>
  </w:style>
  <w:style w:type="character" w:customStyle="1" w:styleId="FooterChar">
    <w:name w:val="Footer Char"/>
    <w:basedOn w:val="DefaultParagraphFont"/>
    <w:link w:val="Footer"/>
    <w:uiPriority w:val="99"/>
    <w:rsid w:val="00BE5926"/>
    <w:rPr>
      <w:rFonts w:ascii="Segoe UI" w:hAnsi="Segoe UI"/>
      <w:lang w:val="es-HN"/>
    </w:rPr>
  </w:style>
  <w:style w:type="character" w:customStyle="1" w:styleId="Heading2Char">
    <w:name w:val="Heading 2 Char"/>
    <w:basedOn w:val="DefaultParagraphFont"/>
    <w:link w:val="Heading2"/>
    <w:uiPriority w:val="9"/>
    <w:rsid w:val="00D42B1B"/>
    <w:rPr>
      <w:rFonts w:ascii="Segoe UI" w:hAnsi="Segoe UI"/>
      <w:b/>
      <w:smallCaps/>
      <w:sz w:val="24"/>
      <w:szCs w:val="26"/>
      <w:lang w:val="es-HN"/>
    </w:rPr>
  </w:style>
  <w:style w:type="paragraph" w:styleId="ListParagraph">
    <w:name w:val="List Paragraph"/>
    <w:basedOn w:val="Normal"/>
    <w:uiPriority w:val="34"/>
    <w:qFormat/>
    <w:rsid w:val="00D42B1B"/>
    <w:pPr>
      <w:ind w:left="720"/>
      <w:contextualSpacing/>
    </w:pPr>
  </w:style>
  <w:style w:type="character" w:customStyle="1" w:styleId="Heading3Char">
    <w:name w:val="Heading 3 Char"/>
    <w:basedOn w:val="DefaultParagraphFont"/>
    <w:link w:val="Heading3"/>
    <w:uiPriority w:val="9"/>
    <w:rsid w:val="00A8204C"/>
    <w:rPr>
      <w:rFonts w:ascii="Segoe UI" w:eastAsiaTheme="majorEastAsia" w:hAnsi="Segoe UI" w:cstheme="majorBidi"/>
      <w:b/>
      <w:smallCaps/>
      <w:sz w:val="24"/>
      <w:szCs w:val="24"/>
      <w:lang w:val="es-HN"/>
    </w:rPr>
  </w:style>
  <w:style w:type="character" w:customStyle="1" w:styleId="apple-converted-space">
    <w:name w:val="apple-converted-space"/>
    <w:basedOn w:val="DefaultParagraphFont"/>
    <w:rsid w:val="00A62D5F"/>
  </w:style>
  <w:style w:type="paragraph" w:styleId="Quote">
    <w:name w:val="Quote"/>
    <w:basedOn w:val="Normal"/>
    <w:next w:val="Normal"/>
    <w:link w:val="QuoteChar"/>
    <w:uiPriority w:val="29"/>
    <w:qFormat/>
    <w:rsid w:val="00A62D5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62D5F"/>
    <w:rPr>
      <w:rFonts w:ascii="Segoe UI" w:hAnsi="Segoe UI"/>
      <w:i/>
      <w:iCs/>
      <w:color w:val="404040" w:themeColor="text1" w:themeTint="BF"/>
      <w:lang w:val="es-HN"/>
    </w:rPr>
  </w:style>
  <w:style w:type="paragraph" w:customStyle="1" w:styleId="Cita">
    <w:name w:val="Cita"/>
    <w:basedOn w:val="Normal"/>
    <w:link w:val="CitaChar"/>
    <w:qFormat/>
    <w:rsid w:val="00BE5030"/>
    <w:pPr>
      <w:spacing w:line="480" w:lineRule="auto"/>
      <w:ind w:firstLine="720"/>
    </w:pPr>
  </w:style>
  <w:style w:type="character" w:styleId="PlaceholderText">
    <w:name w:val="Placeholder Text"/>
    <w:basedOn w:val="DefaultParagraphFont"/>
    <w:uiPriority w:val="99"/>
    <w:semiHidden/>
    <w:rsid w:val="00422765"/>
    <w:rPr>
      <w:color w:val="808080"/>
    </w:rPr>
  </w:style>
  <w:style w:type="character" w:customStyle="1" w:styleId="CitaChar">
    <w:name w:val="Cita Char"/>
    <w:basedOn w:val="DefaultParagraphFont"/>
    <w:link w:val="Cita"/>
    <w:rsid w:val="00BE5030"/>
    <w:rPr>
      <w:rFonts w:ascii="Segoe UI" w:hAnsi="Segoe UI"/>
      <w:lang w:val="es-HN"/>
    </w:rPr>
  </w:style>
  <w:style w:type="paragraph" w:styleId="NoSpacing">
    <w:name w:val="No Spacing"/>
    <w:uiPriority w:val="1"/>
    <w:qFormat/>
    <w:rsid w:val="000446FC"/>
    <w:pPr>
      <w:spacing w:after="0" w:line="240" w:lineRule="auto"/>
      <w:jc w:val="both"/>
    </w:pPr>
    <w:rPr>
      <w:rFonts w:ascii="Segoe UI" w:hAnsi="Segoe UI"/>
      <w:lang w:val="es-HN"/>
    </w:rPr>
  </w:style>
  <w:style w:type="paragraph" w:styleId="Caption">
    <w:name w:val="caption"/>
    <w:basedOn w:val="Normal"/>
    <w:next w:val="Normal"/>
    <w:link w:val="CaptionChar"/>
    <w:uiPriority w:val="35"/>
    <w:unhideWhenUsed/>
    <w:qFormat/>
    <w:rsid w:val="005919C0"/>
    <w:pPr>
      <w:spacing w:before="0" w:after="200" w:line="240" w:lineRule="auto"/>
      <w:jc w:val="center"/>
    </w:pPr>
    <w:rPr>
      <w:b/>
      <w:iCs/>
      <w:szCs w:val="18"/>
    </w:rPr>
  </w:style>
  <w:style w:type="character" w:customStyle="1" w:styleId="Heading4Char">
    <w:name w:val="Heading 4 Char"/>
    <w:basedOn w:val="DefaultParagraphFont"/>
    <w:link w:val="Heading4"/>
    <w:uiPriority w:val="9"/>
    <w:rsid w:val="00A96332"/>
    <w:rPr>
      <w:rFonts w:ascii="Segoe UI" w:eastAsiaTheme="majorEastAsia" w:hAnsi="Segoe UI" w:cstheme="majorBidi"/>
      <w:b/>
      <w:iCs/>
      <w:smallCaps/>
      <w:sz w:val="24"/>
      <w:lang w:val="es-HN"/>
    </w:rPr>
  </w:style>
  <w:style w:type="character" w:customStyle="1" w:styleId="Heading5Char">
    <w:name w:val="Heading 5 Char"/>
    <w:basedOn w:val="DefaultParagraphFont"/>
    <w:link w:val="Heading5"/>
    <w:uiPriority w:val="9"/>
    <w:semiHidden/>
    <w:rsid w:val="00A96332"/>
    <w:rPr>
      <w:rFonts w:asciiTheme="majorHAnsi" w:eastAsiaTheme="majorEastAsia" w:hAnsiTheme="majorHAnsi" w:cstheme="majorBidi"/>
      <w:color w:val="2F5496" w:themeColor="accent1" w:themeShade="BF"/>
      <w:lang w:val="es-HN"/>
    </w:rPr>
  </w:style>
  <w:style w:type="character" w:customStyle="1" w:styleId="Heading6Char">
    <w:name w:val="Heading 6 Char"/>
    <w:basedOn w:val="DefaultParagraphFont"/>
    <w:link w:val="Heading6"/>
    <w:uiPriority w:val="9"/>
    <w:semiHidden/>
    <w:rsid w:val="00A96332"/>
    <w:rPr>
      <w:rFonts w:asciiTheme="majorHAnsi" w:eastAsiaTheme="majorEastAsia" w:hAnsiTheme="majorHAnsi" w:cstheme="majorBidi"/>
      <w:color w:val="1F3763" w:themeColor="accent1" w:themeShade="7F"/>
      <w:lang w:val="es-HN"/>
    </w:rPr>
  </w:style>
  <w:style w:type="character" w:customStyle="1" w:styleId="Heading7Char">
    <w:name w:val="Heading 7 Char"/>
    <w:basedOn w:val="DefaultParagraphFont"/>
    <w:link w:val="Heading7"/>
    <w:uiPriority w:val="9"/>
    <w:semiHidden/>
    <w:rsid w:val="00A96332"/>
    <w:rPr>
      <w:rFonts w:asciiTheme="majorHAnsi" w:eastAsiaTheme="majorEastAsia" w:hAnsiTheme="majorHAnsi" w:cstheme="majorBidi"/>
      <w:i/>
      <w:iCs/>
      <w:color w:val="1F3763" w:themeColor="accent1" w:themeShade="7F"/>
      <w:lang w:val="es-HN"/>
    </w:rPr>
  </w:style>
  <w:style w:type="character" w:customStyle="1" w:styleId="Heading8Char">
    <w:name w:val="Heading 8 Char"/>
    <w:basedOn w:val="DefaultParagraphFont"/>
    <w:link w:val="Heading8"/>
    <w:uiPriority w:val="9"/>
    <w:semiHidden/>
    <w:rsid w:val="00A96332"/>
    <w:rPr>
      <w:rFonts w:asciiTheme="majorHAnsi" w:eastAsiaTheme="majorEastAsia" w:hAnsiTheme="majorHAnsi" w:cstheme="majorBidi"/>
      <w:color w:val="272727" w:themeColor="text1" w:themeTint="D8"/>
      <w:sz w:val="21"/>
      <w:szCs w:val="21"/>
      <w:lang w:val="es-HN"/>
    </w:rPr>
  </w:style>
  <w:style w:type="character" w:customStyle="1" w:styleId="Heading9Char">
    <w:name w:val="Heading 9 Char"/>
    <w:basedOn w:val="DefaultParagraphFont"/>
    <w:link w:val="Heading9"/>
    <w:uiPriority w:val="9"/>
    <w:semiHidden/>
    <w:rsid w:val="00A96332"/>
    <w:rPr>
      <w:rFonts w:asciiTheme="majorHAnsi" w:eastAsiaTheme="majorEastAsia" w:hAnsiTheme="majorHAnsi" w:cstheme="majorBidi"/>
      <w:i/>
      <w:iCs/>
      <w:color w:val="272727" w:themeColor="text1" w:themeTint="D8"/>
      <w:sz w:val="21"/>
      <w:szCs w:val="21"/>
      <w:lang w:val="es-HN"/>
    </w:rPr>
  </w:style>
  <w:style w:type="paragraph" w:styleId="Bibliography">
    <w:name w:val="Bibliography"/>
    <w:basedOn w:val="Normal"/>
    <w:next w:val="Normal"/>
    <w:uiPriority w:val="37"/>
    <w:unhideWhenUsed/>
    <w:rsid w:val="00F23556"/>
    <w:pPr>
      <w:spacing w:line="480" w:lineRule="auto"/>
      <w:ind w:left="720" w:hanging="720"/>
    </w:pPr>
  </w:style>
  <w:style w:type="table" w:styleId="TableGrid">
    <w:name w:val="Table Grid"/>
    <w:basedOn w:val="TableNormal"/>
    <w:uiPriority w:val="39"/>
    <w:rsid w:val="00B62F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Caption"/>
    <w:link w:val="TableChar"/>
    <w:qFormat/>
    <w:rsid w:val="001C6CC5"/>
    <w:pPr>
      <w:keepNext/>
      <w:spacing w:after="0" w:line="360" w:lineRule="auto"/>
    </w:pPr>
    <w:rPr>
      <w:b w:val="0"/>
      <w:i/>
    </w:rPr>
  </w:style>
  <w:style w:type="paragraph" w:customStyle="1" w:styleId="TableText">
    <w:name w:val="Table Text"/>
    <w:basedOn w:val="Cita"/>
    <w:link w:val="TableTextChar"/>
    <w:qFormat/>
    <w:rsid w:val="001C6CC5"/>
    <w:pPr>
      <w:spacing w:before="0" w:line="240" w:lineRule="auto"/>
      <w:ind w:firstLine="0"/>
    </w:pPr>
    <w:rPr>
      <w:sz w:val="20"/>
    </w:rPr>
  </w:style>
  <w:style w:type="character" w:customStyle="1" w:styleId="CaptionChar">
    <w:name w:val="Caption Char"/>
    <w:basedOn w:val="DefaultParagraphFont"/>
    <w:link w:val="Caption"/>
    <w:uiPriority w:val="35"/>
    <w:rsid w:val="005919C0"/>
    <w:rPr>
      <w:rFonts w:ascii="Segoe UI" w:hAnsi="Segoe UI"/>
      <w:b/>
      <w:iCs/>
      <w:szCs w:val="18"/>
      <w:lang w:val="es-HN"/>
    </w:rPr>
  </w:style>
  <w:style w:type="character" w:customStyle="1" w:styleId="TableChar">
    <w:name w:val="Table Char"/>
    <w:basedOn w:val="CaptionChar"/>
    <w:link w:val="Table"/>
    <w:rsid w:val="001C6CC5"/>
    <w:rPr>
      <w:rFonts w:ascii="Segoe UI" w:hAnsi="Segoe UI"/>
      <w:b w:val="0"/>
      <w:i/>
      <w:iCs/>
      <w:szCs w:val="18"/>
      <w:lang w:val="es-HN"/>
    </w:rPr>
  </w:style>
  <w:style w:type="paragraph" w:customStyle="1" w:styleId="IllustrationQuote">
    <w:name w:val="Illustration Quote"/>
    <w:basedOn w:val="Normal"/>
    <w:link w:val="IllustrationQuoteChar"/>
    <w:qFormat/>
    <w:rsid w:val="005919C0"/>
    <w:pPr>
      <w:jc w:val="left"/>
    </w:pPr>
    <w:rPr>
      <w:sz w:val="20"/>
    </w:rPr>
  </w:style>
  <w:style w:type="character" w:customStyle="1" w:styleId="TableTextChar">
    <w:name w:val="Table Text Char"/>
    <w:basedOn w:val="CitaChar"/>
    <w:link w:val="TableText"/>
    <w:rsid w:val="001C6CC5"/>
    <w:rPr>
      <w:rFonts w:ascii="Segoe UI" w:hAnsi="Segoe UI"/>
      <w:sz w:val="20"/>
      <w:lang w:val="es-HN"/>
    </w:rPr>
  </w:style>
  <w:style w:type="paragraph" w:styleId="ListBullet">
    <w:name w:val="List Bullet"/>
    <w:basedOn w:val="Normal"/>
    <w:uiPriority w:val="99"/>
    <w:unhideWhenUsed/>
    <w:rsid w:val="00EB72DA"/>
    <w:pPr>
      <w:numPr>
        <w:numId w:val="10"/>
      </w:numPr>
      <w:contextualSpacing/>
    </w:pPr>
  </w:style>
  <w:style w:type="character" w:customStyle="1" w:styleId="IllustrationQuoteChar">
    <w:name w:val="Illustration Quote Char"/>
    <w:basedOn w:val="DefaultParagraphFont"/>
    <w:link w:val="IllustrationQuote"/>
    <w:rsid w:val="005919C0"/>
    <w:rPr>
      <w:rFonts w:ascii="Segoe UI" w:hAnsi="Segoe UI"/>
      <w:sz w:val="20"/>
      <w:lang w:val="es-HN"/>
    </w:rPr>
  </w:style>
  <w:style w:type="character" w:styleId="Hyperlink">
    <w:name w:val="Hyperlink"/>
    <w:basedOn w:val="DefaultParagraphFont"/>
    <w:uiPriority w:val="99"/>
    <w:unhideWhenUsed/>
    <w:rsid w:val="00167A16"/>
    <w:rPr>
      <w:color w:val="0563C1" w:themeColor="hyperlink"/>
      <w:u w:val="single"/>
    </w:rPr>
  </w:style>
  <w:style w:type="character" w:styleId="UnresolvedMention">
    <w:name w:val="Unresolved Mention"/>
    <w:basedOn w:val="DefaultParagraphFont"/>
    <w:uiPriority w:val="99"/>
    <w:semiHidden/>
    <w:unhideWhenUsed/>
    <w:rsid w:val="00167A16"/>
    <w:rPr>
      <w:color w:val="808080"/>
      <w:shd w:val="clear" w:color="auto" w:fill="E6E6E6"/>
    </w:rPr>
  </w:style>
  <w:style w:type="paragraph" w:styleId="TOCHeading">
    <w:name w:val="TOC Heading"/>
    <w:basedOn w:val="Heading1"/>
    <w:next w:val="Normal"/>
    <w:uiPriority w:val="39"/>
    <w:unhideWhenUsed/>
    <w:qFormat/>
    <w:rsid w:val="004E1725"/>
    <w:pPr>
      <w:numPr>
        <w:numId w:val="0"/>
      </w:numPr>
      <w:spacing w:before="240" w:after="0" w:line="259" w:lineRule="auto"/>
      <w:jc w:val="left"/>
      <w:outlineLvl w:val="9"/>
    </w:pPr>
    <w:rPr>
      <w:rFonts w:asciiTheme="majorHAnsi" w:hAnsiTheme="majorHAnsi"/>
      <w:b w:val="0"/>
      <w:smallCaps w:val="0"/>
      <w:color w:val="2F5496" w:themeColor="accent1" w:themeShade="BF"/>
      <w:sz w:val="32"/>
      <w:lang w:val="en-US" w:eastAsia="en-US"/>
    </w:rPr>
  </w:style>
  <w:style w:type="paragraph" w:styleId="TOC1">
    <w:name w:val="toc 1"/>
    <w:basedOn w:val="Normal"/>
    <w:next w:val="Normal"/>
    <w:autoRedefine/>
    <w:uiPriority w:val="39"/>
    <w:unhideWhenUsed/>
    <w:rsid w:val="004E1725"/>
    <w:pPr>
      <w:spacing w:after="100"/>
    </w:pPr>
  </w:style>
  <w:style w:type="paragraph" w:styleId="TOC2">
    <w:name w:val="toc 2"/>
    <w:basedOn w:val="Normal"/>
    <w:next w:val="Normal"/>
    <w:autoRedefine/>
    <w:uiPriority w:val="39"/>
    <w:unhideWhenUsed/>
    <w:rsid w:val="004E1725"/>
    <w:pPr>
      <w:spacing w:after="100"/>
      <w:ind w:left="220"/>
    </w:pPr>
  </w:style>
  <w:style w:type="paragraph" w:styleId="TOC3">
    <w:name w:val="toc 3"/>
    <w:basedOn w:val="Normal"/>
    <w:next w:val="Normal"/>
    <w:autoRedefine/>
    <w:uiPriority w:val="39"/>
    <w:unhideWhenUsed/>
    <w:rsid w:val="004E172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3229265">
      <w:bodyDiv w:val="1"/>
      <w:marLeft w:val="0"/>
      <w:marRight w:val="0"/>
      <w:marTop w:val="0"/>
      <w:marBottom w:val="0"/>
      <w:divBdr>
        <w:top w:val="none" w:sz="0" w:space="0" w:color="auto"/>
        <w:left w:val="none" w:sz="0" w:space="0" w:color="auto"/>
        <w:bottom w:val="none" w:sz="0" w:space="0" w:color="auto"/>
        <w:right w:val="none" w:sz="0" w:space="0" w:color="auto"/>
      </w:divBdr>
      <w:divsChild>
        <w:div w:id="1193375545">
          <w:marLeft w:val="0"/>
          <w:marRight w:val="0"/>
          <w:marTop w:val="0"/>
          <w:marBottom w:val="0"/>
          <w:divBdr>
            <w:top w:val="none" w:sz="0" w:space="0" w:color="auto"/>
            <w:left w:val="none" w:sz="0" w:space="0" w:color="auto"/>
            <w:bottom w:val="none" w:sz="0" w:space="0" w:color="auto"/>
            <w:right w:val="none" w:sz="0" w:space="0" w:color="auto"/>
          </w:divBdr>
          <w:divsChild>
            <w:div w:id="37357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yperlink" Target="https://github.com/Immac/srpg-engin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0.pn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8.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A34474-E438-48D2-A634-23F7A1DBE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10</TotalTime>
  <Pages>65</Pages>
  <Words>23286</Words>
  <Characters>132735</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ANGEL CHICAS AMADOR</dc:creator>
  <cp:keywords/>
  <dc:description/>
  <cp:lastModifiedBy>Miguel Chicas</cp:lastModifiedBy>
  <cp:revision>26</cp:revision>
  <dcterms:created xsi:type="dcterms:W3CDTF">2017-05-31T19:07:00Z</dcterms:created>
  <dcterms:modified xsi:type="dcterms:W3CDTF">2017-07-2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bQOuvKuc"/&gt;&lt;style id="http://www.zotero.org/styles/apa" locale="es-MX"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